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Borders>
          <w:top w:val="thinThickSmallGap" w:sz="24" w:space="0" w:color="auto"/>
          <w:left w:val="thinThickSmallGap" w:sz="24" w:space="0" w:color="auto"/>
          <w:bottom w:val="thickThinSmallGap" w:sz="24" w:space="0" w:color="auto"/>
          <w:right w:val="thickThinSmallGap" w:sz="24" w:space="0" w:color="auto"/>
        </w:tblBorders>
        <w:tblLook w:val="04A0" w:firstRow="1" w:lastRow="0" w:firstColumn="1" w:lastColumn="0" w:noHBand="0" w:noVBand="1"/>
      </w:tblPr>
      <w:tblGrid>
        <w:gridCol w:w="8982"/>
      </w:tblGrid>
      <w:tr w:rsidR="003B451B" w14:paraId="731CA97B" w14:textId="77777777" w:rsidTr="004A23AD">
        <w:trPr>
          <w:trHeight w:val="5013"/>
        </w:trPr>
        <w:tc>
          <w:tcPr>
            <w:tcW w:w="9570" w:type="dxa"/>
            <w:shd w:val="clear" w:color="auto" w:fill="auto"/>
          </w:tcPr>
          <w:p w14:paraId="4332DCBF" w14:textId="77777777" w:rsidR="003B451B" w:rsidRDefault="003B451B" w:rsidP="004A23AD">
            <w:pPr>
              <w:pStyle w:val="TrangBa"/>
              <w:spacing w:before="120"/>
            </w:pPr>
            <w:r>
              <w:t>BAN CƠ YẾU CHÍNH PHỦ</w:t>
            </w:r>
          </w:p>
          <w:p w14:paraId="114B6634" w14:textId="77777777" w:rsidR="003B451B" w:rsidRPr="002071CC" w:rsidRDefault="003B451B" w:rsidP="004A23AD">
            <w:pPr>
              <w:pStyle w:val="TrangBa"/>
              <w:rPr>
                <w:b/>
              </w:rPr>
            </w:pPr>
            <w:r w:rsidRPr="002071CC">
              <w:rPr>
                <w:b/>
              </w:rPr>
              <w:t>HỌC VIỆN KỸ THUẬT MẬT MÃ</w:t>
            </w:r>
          </w:p>
          <w:p w14:paraId="149C9210" w14:textId="77777777" w:rsidR="003B451B" w:rsidRDefault="003B451B" w:rsidP="004A23AD">
            <w:pPr>
              <w:pStyle w:val="TrangBa"/>
            </w:pPr>
            <w:r>
              <w:rPr>
                <w:rFonts w:cs="Times New Roman"/>
              </w:rPr>
              <w:t>¯¯¯¯¯¯¯¯¯¯¯¯¯¯¯¯</w:t>
            </w:r>
          </w:p>
          <w:p w14:paraId="559C39FE" w14:textId="77777777" w:rsidR="003B451B" w:rsidRDefault="003B451B" w:rsidP="004A23AD">
            <w:pPr>
              <w:pStyle w:val="TrangBa"/>
            </w:pPr>
          </w:p>
          <w:p w14:paraId="6569985E" w14:textId="77777777" w:rsidR="003B451B" w:rsidRDefault="003B451B" w:rsidP="004A23AD">
            <w:pPr>
              <w:pStyle w:val="TrangBa"/>
            </w:pPr>
            <w:r w:rsidRPr="00E158B8">
              <w:rPr>
                <w:noProof/>
                <w:lang w:val="vi-VN" w:eastAsia="vi-VN" w:bidi="ar-SA"/>
              </w:rPr>
              <w:drawing>
                <wp:inline distT="0" distB="0" distL="0" distR="0" wp14:anchorId="36058286" wp14:editId="0C6D1B43">
                  <wp:extent cx="1422400" cy="1409700"/>
                  <wp:effectExtent l="0" t="0" r="0" b="0"/>
                  <wp:docPr id="24" name="Picture 1" descr="Logo HvKTM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HvKTMM"/>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2400" cy="1409700"/>
                          </a:xfrm>
                          <a:prstGeom prst="rect">
                            <a:avLst/>
                          </a:prstGeom>
                          <a:noFill/>
                          <a:ln>
                            <a:noFill/>
                          </a:ln>
                        </pic:spPr>
                      </pic:pic>
                    </a:graphicData>
                  </a:graphic>
                </wp:inline>
              </w:drawing>
            </w:r>
          </w:p>
          <w:p w14:paraId="1F0738D9" w14:textId="77777777" w:rsidR="003B451B" w:rsidRDefault="003B451B" w:rsidP="004A23AD">
            <w:pPr>
              <w:pStyle w:val="TrangBa"/>
            </w:pPr>
          </w:p>
        </w:tc>
      </w:tr>
      <w:tr w:rsidR="003B451B" w14:paraId="41BD67F5" w14:textId="77777777" w:rsidTr="004A23AD">
        <w:trPr>
          <w:trHeight w:val="3261"/>
        </w:trPr>
        <w:tc>
          <w:tcPr>
            <w:tcW w:w="9570" w:type="dxa"/>
            <w:shd w:val="clear" w:color="auto" w:fill="auto"/>
          </w:tcPr>
          <w:p w14:paraId="2D9ECCEB" w14:textId="48E17007" w:rsidR="003B451B" w:rsidRPr="007A45AA" w:rsidRDefault="007A45AA" w:rsidP="004A23AD">
            <w:pPr>
              <w:pStyle w:val="TrangBa"/>
              <w:rPr>
                <w:lang w:val="vi-VN"/>
              </w:rPr>
            </w:pPr>
            <w:r>
              <w:t>LUẬN</w:t>
            </w:r>
            <w:r>
              <w:rPr>
                <w:lang w:val="vi-VN"/>
              </w:rPr>
              <w:t xml:space="preserve"> VĂN THẠC SĨ</w:t>
            </w:r>
          </w:p>
          <w:p w14:paraId="40282950" w14:textId="77777777" w:rsidR="003B451B" w:rsidRDefault="003B451B" w:rsidP="004A23AD">
            <w:pPr>
              <w:pStyle w:val="TrangBa"/>
            </w:pPr>
          </w:p>
          <w:p w14:paraId="5FC5C903" w14:textId="7296CB5F" w:rsidR="003B451B" w:rsidRPr="007A45AA" w:rsidRDefault="003B451B" w:rsidP="00FB31B4">
            <w:pPr>
              <w:pStyle w:val="TrangBa"/>
              <w:spacing w:line="276" w:lineRule="auto"/>
              <w:ind w:left="561" w:right="695"/>
              <w:rPr>
                <w:b/>
                <w:sz w:val="36"/>
                <w:szCs w:val="36"/>
                <w:lang w:val="vi-VN"/>
              </w:rPr>
            </w:pPr>
            <w:r w:rsidRPr="007A45AA">
              <w:rPr>
                <w:b/>
                <w:color w:val="000000"/>
                <w:sz w:val="32"/>
                <w:szCs w:val="32"/>
              </w:rPr>
              <w:t xml:space="preserve">NGHIÊN CỨU </w:t>
            </w:r>
            <w:r w:rsidR="007A45AA" w:rsidRPr="007A45AA">
              <w:rPr>
                <w:b/>
                <w:color w:val="000000"/>
                <w:sz w:val="32"/>
                <w:szCs w:val="32"/>
              </w:rPr>
              <w:t>THUẬT</w:t>
            </w:r>
            <w:r w:rsidR="007A45AA" w:rsidRPr="007A45AA">
              <w:rPr>
                <w:b/>
                <w:color w:val="000000"/>
                <w:sz w:val="32"/>
                <w:szCs w:val="32"/>
                <w:lang w:val="vi-VN"/>
              </w:rPr>
              <w:t xml:space="preserve"> TOÁN DGCNN TRONG PHÂN TÍCH MÃ ĐỘC IOT BOTNET DỰA TRÊN ĐỒ THỊ CẤU TRÚC PSI-GRAPH</w:t>
            </w:r>
          </w:p>
        </w:tc>
      </w:tr>
      <w:tr w:rsidR="003B451B" w14:paraId="4EF653F1" w14:textId="77777777" w:rsidTr="004A23AD">
        <w:trPr>
          <w:trHeight w:val="5009"/>
        </w:trPr>
        <w:tc>
          <w:tcPr>
            <w:tcW w:w="9570" w:type="dxa"/>
            <w:shd w:val="clear" w:color="auto" w:fill="auto"/>
          </w:tcPr>
          <w:p w14:paraId="24663299" w14:textId="77777777" w:rsidR="003B451B" w:rsidRPr="008955A5" w:rsidRDefault="003B451B" w:rsidP="00170739">
            <w:pPr>
              <w:pStyle w:val="TrangBa"/>
              <w:ind w:left="4668"/>
              <w:jc w:val="left"/>
              <w:rPr>
                <w:b/>
                <w:bCs/>
              </w:rPr>
            </w:pPr>
            <w:r w:rsidRPr="008955A5">
              <w:rPr>
                <w:b/>
                <w:bCs/>
              </w:rPr>
              <w:t xml:space="preserve">Chuyên ngành: </w:t>
            </w:r>
            <w:proofErr w:type="gramStart"/>
            <w:r w:rsidRPr="008955A5">
              <w:rPr>
                <w:b/>
                <w:bCs/>
              </w:rPr>
              <w:t>An</w:t>
            </w:r>
            <w:proofErr w:type="gramEnd"/>
            <w:r w:rsidRPr="008955A5">
              <w:rPr>
                <w:b/>
                <w:bCs/>
              </w:rPr>
              <w:t xml:space="preserve"> toàn thông tin</w:t>
            </w:r>
          </w:p>
          <w:p w14:paraId="7FAFE0DC" w14:textId="07E9B378" w:rsidR="003B451B" w:rsidRPr="008955A5" w:rsidRDefault="003B451B" w:rsidP="00170739">
            <w:pPr>
              <w:pStyle w:val="TrangBa"/>
              <w:ind w:left="4668"/>
              <w:jc w:val="left"/>
              <w:rPr>
                <w:b/>
                <w:bCs/>
              </w:rPr>
            </w:pPr>
            <w:r w:rsidRPr="008955A5">
              <w:rPr>
                <w:b/>
                <w:bCs/>
              </w:rPr>
              <w:t xml:space="preserve">Mã số: </w:t>
            </w:r>
            <w:r w:rsidR="008955A5" w:rsidRPr="008955A5">
              <w:rPr>
                <w:b/>
                <w:bCs/>
              </w:rPr>
              <w:t>8480202</w:t>
            </w:r>
          </w:p>
          <w:p w14:paraId="19524A7D" w14:textId="77777777" w:rsidR="003B451B" w:rsidRDefault="003B451B" w:rsidP="004A23AD">
            <w:pPr>
              <w:pStyle w:val="TrangBa"/>
              <w:tabs>
                <w:tab w:val="left" w:pos="4005"/>
                <w:tab w:val="left" w:pos="4820"/>
              </w:tabs>
              <w:jc w:val="left"/>
            </w:pPr>
          </w:p>
          <w:p w14:paraId="05006CEA" w14:textId="77777777" w:rsidR="003B451B" w:rsidRDefault="003B451B" w:rsidP="004A23AD">
            <w:pPr>
              <w:pStyle w:val="TrangBa"/>
              <w:tabs>
                <w:tab w:val="left" w:pos="4005"/>
                <w:tab w:val="left" w:pos="4820"/>
              </w:tabs>
              <w:jc w:val="left"/>
            </w:pPr>
          </w:p>
          <w:p w14:paraId="7C5EF5C4" w14:textId="77777777" w:rsidR="003B451B" w:rsidRDefault="003B451B" w:rsidP="004A23AD">
            <w:pPr>
              <w:pStyle w:val="TrangBa"/>
              <w:tabs>
                <w:tab w:val="left" w:pos="4005"/>
                <w:tab w:val="left" w:pos="4820"/>
              </w:tabs>
              <w:jc w:val="left"/>
            </w:pPr>
          </w:p>
          <w:p w14:paraId="62075936" w14:textId="77777777" w:rsidR="003B451B" w:rsidRDefault="003B451B" w:rsidP="004A23AD">
            <w:pPr>
              <w:pStyle w:val="TrangBa"/>
              <w:tabs>
                <w:tab w:val="left" w:pos="2268"/>
                <w:tab w:val="left" w:pos="2835"/>
              </w:tabs>
              <w:jc w:val="left"/>
            </w:pPr>
            <w:r>
              <w:tab/>
            </w:r>
          </w:p>
        </w:tc>
      </w:tr>
      <w:tr w:rsidR="003B451B" w14:paraId="0B03B40F" w14:textId="77777777" w:rsidTr="004A23AD">
        <w:trPr>
          <w:trHeight w:val="992"/>
        </w:trPr>
        <w:tc>
          <w:tcPr>
            <w:tcW w:w="9570" w:type="dxa"/>
            <w:shd w:val="clear" w:color="auto" w:fill="auto"/>
            <w:vAlign w:val="bottom"/>
          </w:tcPr>
          <w:p w14:paraId="5AFF30E5" w14:textId="09294A91" w:rsidR="003B451B" w:rsidRPr="008955A5" w:rsidRDefault="003B451B" w:rsidP="004A23AD">
            <w:pPr>
              <w:pStyle w:val="TrangBa"/>
              <w:rPr>
                <w:lang w:val="vi-VN"/>
              </w:rPr>
            </w:pPr>
            <w:r>
              <w:t>Hà Nội, 20</w:t>
            </w:r>
            <w:r w:rsidR="008955A5">
              <w:rPr>
                <w:lang w:val="vi-VN"/>
              </w:rPr>
              <w:t>20</w:t>
            </w:r>
          </w:p>
        </w:tc>
      </w:tr>
      <w:tr w:rsidR="003B451B" w14:paraId="1886F962" w14:textId="77777777" w:rsidTr="004A23AD">
        <w:trPr>
          <w:trHeight w:val="4304"/>
        </w:trPr>
        <w:tc>
          <w:tcPr>
            <w:tcW w:w="9570" w:type="dxa"/>
            <w:shd w:val="clear" w:color="auto" w:fill="auto"/>
          </w:tcPr>
          <w:p w14:paraId="281F6863" w14:textId="77777777" w:rsidR="003B451B" w:rsidRDefault="003B451B" w:rsidP="004A23AD">
            <w:pPr>
              <w:pStyle w:val="TrangBa"/>
              <w:spacing w:before="120"/>
            </w:pPr>
            <w:r>
              <w:lastRenderedPageBreak/>
              <w:t>BAN CƠ YẾU CHÍNH PHỦ</w:t>
            </w:r>
          </w:p>
          <w:p w14:paraId="57F455A3" w14:textId="77777777" w:rsidR="003B451B" w:rsidRPr="002071CC" w:rsidRDefault="003B451B" w:rsidP="004A23AD">
            <w:pPr>
              <w:pStyle w:val="TrangBa"/>
              <w:rPr>
                <w:b/>
              </w:rPr>
            </w:pPr>
            <w:r w:rsidRPr="002071CC">
              <w:rPr>
                <w:b/>
              </w:rPr>
              <w:t>HỌC VIỆN KỸ THUẬT MẬT MÃ</w:t>
            </w:r>
          </w:p>
          <w:p w14:paraId="5386267B" w14:textId="77777777" w:rsidR="003B451B" w:rsidRDefault="003B451B" w:rsidP="004A23AD">
            <w:pPr>
              <w:pStyle w:val="TrangBa"/>
            </w:pPr>
            <w:r>
              <w:rPr>
                <w:rFonts w:cs="Times New Roman"/>
              </w:rPr>
              <w:t>¯¯¯¯¯¯¯¯¯¯¯¯¯¯¯¯</w:t>
            </w:r>
          </w:p>
          <w:p w14:paraId="5C7F1579" w14:textId="77777777" w:rsidR="003B451B" w:rsidRDefault="003B451B" w:rsidP="004A23AD">
            <w:pPr>
              <w:pStyle w:val="TrangBa"/>
            </w:pPr>
          </w:p>
          <w:p w14:paraId="1267A62A" w14:textId="77777777" w:rsidR="003B451B" w:rsidRDefault="003B451B" w:rsidP="004A23AD">
            <w:pPr>
              <w:pStyle w:val="TrangBa"/>
            </w:pPr>
            <w:r w:rsidRPr="00E158B8">
              <w:rPr>
                <w:noProof/>
                <w:lang w:val="vi-VN" w:eastAsia="vi-VN" w:bidi="ar-SA"/>
              </w:rPr>
              <w:drawing>
                <wp:inline distT="0" distB="0" distL="0" distR="0" wp14:anchorId="50BB7EE1" wp14:editId="43FF57A7">
                  <wp:extent cx="1422400" cy="1409700"/>
                  <wp:effectExtent l="0" t="0" r="0" b="0"/>
                  <wp:docPr id="25" name="Picture 25" descr="Logo HvKTM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Logo HvKTMM"/>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22400" cy="1409700"/>
                          </a:xfrm>
                          <a:prstGeom prst="rect">
                            <a:avLst/>
                          </a:prstGeom>
                          <a:noFill/>
                          <a:ln>
                            <a:noFill/>
                          </a:ln>
                        </pic:spPr>
                      </pic:pic>
                    </a:graphicData>
                  </a:graphic>
                </wp:inline>
              </w:drawing>
            </w:r>
          </w:p>
          <w:p w14:paraId="2D5E5F9E" w14:textId="77777777" w:rsidR="003B451B" w:rsidRDefault="003B451B" w:rsidP="004A23AD">
            <w:pPr>
              <w:pStyle w:val="TrangBa"/>
            </w:pPr>
          </w:p>
        </w:tc>
      </w:tr>
      <w:tr w:rsidR="003B451B" w14:paraId="4674EB79" w14:textId="77777777" w:rsidTr="004A23AD">
        <w:trPr>
          <w:trHeight w:val="2541"/>
        </w:trPr>
        <w:tc>
          <w:tcPr>
            <w:tcW w:w="9570" w:type="dxa"/>
            <w:shd w:val="clear" w:color="auto" w:fill="auto"/>
          </w:tcPr>
          <w:p w14:paraId="44F5361E" w14:textId="77777777" w:rsidR="00B06748" w:rsidRDefault="00B06748" w:rsidP="00B06748">
            <w:pPr>
              <w:pStyle w:val="TrangBa"/>
            </w:pPr>
          </w:p>
          <w:p w14:paraId="7D0AC9E3" w14:textId="77777777" w:rsidR="00B06748" w:rsidRDefault="00B06748" w:rsidP="00B06748">
            <w:pPr>
              <w:pStyle w:val="TrangBa"/>
            </w:pPr>
          </w:p>
          <w:p w14:paraId="6DD9A1DA" w14:textId="0E2A04E7" w:rsidR="00B06748" w:rsidRPr="007A45AA" w:rsidRDefault="00B06748" w:rsidP="00B06748">
            <w:pPr>
              <w:pStyle w:val="TrangBa"/>
              <w:rPr>
                <w:lang w:val="vi-VN"/>
              </w:rPr>
            </w:pPr>
            <w:r>
              <w:t>LUẬN</w:t>
            </w:r>
            <w:r>
              <w:rPr>
                <w:lang w:val="vi-VN"/>
              </w:rPr>
              <w:t xml:space="preserve"> VĂN THẠC SĨ</w:t>
            </w:r>
          </w:p>
          <w:p w14:paraId="5123191D" w14:textId="77777777" w:rsidR="00B06748" w:rsidRDefault="00B06748" w:rsidP="00B06748">
            <w:pPr>
              <w:pStyle w:val="TrangBa"/>
            </w:pPr>
          </w:p>
          <w:p w14:paraId="3704992C" w14:textId="4A873D2F" w:rsidR="003B451B" w:rsidRPr="00561D7E" w:rsidRDefault="00B06748" w:rsidP="00B06748">
            <w:pPr>
              <w:pStyle w:val="TrangBa"/>
              <w:spacing w:line="276" w:lineRule="auto"/>
            </w:pPr>
            <w:r w:rsidRPr="007A45AA">
              <w:rPr>
                <w:b/>
                <w:color w:val="000000"/>
                <w:sz w:val="32"/>
                <w:szCs w:val="32"/>
              </w:rPr>
              <w:t>NGHIÊN CỨU THUẬT</w:t>
            </w:r>
            <w:r w:rsidRPr="007A45AA">
              <w:rPr>
                <w:b/>
                <w:color w:val="000000"/>
                <w:sz w:val="32"/>
                <w:szCs w:val="32"/>
                <w:lang w:val="vi-VN"/>
              </w:rPr>
              <w:t xml:space="preserve"> TOÁN DGCNN TRONG PHÂN TÍCH MÃ ĐỘC IOT BOTNET DỰA TRÊN ĐỒ THỊ CẤU TRÚC PSI-GRAPH</w:t>
            </w:r>
          </w:p>
        </w:tc>
      </w:tr>
      <w:tr w:rsidR="003B451B" w14:paraId="11A4E4B7" w14:textId="77777777" w:rsidTr="004A23AD">
        <w:trPr>
          <w:trHeight w:val="6427"/>
        </w:trPr>
        <w:tc>
          <w:tcPr>
            <w:tcW w:w="9570" w:type="dxa"/>
            <w:shd w:val="clear" w:color="auto" w:fill="auto"/>
          </w:tcPr>
          <w:p w14:paraId="0552D5A6" w14:textId="71B86705" w:rsidR="003B451B" w:rsidRDefault="003B451B" w:rsidP="004A23AD">
            <w:pPr>
              <w:pStyle w:val="TrangBa"/>
              <w:tabs>
                <w:tab w:val="left" w:pos="4005"/>
                <w:tab w:val="left" w:pos="4820"/>
              </w:tabs>
              <w:jc w:val="left"/>
            </w:pPr>
          </w:p>
          <w:p w14:paraId="4A551570" w14:textId="3D2455CF" w:rsidR="00B06748" w:rsidRDefault="00B06748" w:rsidP="004A23AD">
            <w:pPr>
              <w:pStyle w:val="TrangBa"/>
              <w:tabs>
                <w:tab w:val="left" w:pos="4005"/>
                <w:tab w:val="left" w:pos="4820"/>
              </w:tabs>
              <w:jc w:val="left"/>
            </w:pPr>
          </w:p>
          <w:p w14:paraId="35FCC429" w14:textId="3CFE2A31" w:rsidR="00B06748" w:rsidRDefault="00B06748" w:rsidP="004A23AD">
            <w:pPr>
              <w:pStyle w:val="TrangBa"/>
              <w:tabs>
                <w:tab w:val="left" w:pos="4005"/>
                <w:tab w:val="left" w:pos="4820"/>
              </w:tabs>
              <w:jc w:val="left"/>
            </w:pPr>
          </w:p>
          <w:p w14:paraId="7DA576B5" w14:textId="4FC806F2" w:rsidR="00B06748" w:rsidRDefault="00B06748" w:rsidP="004A23AD">
            <w:pPr>
              <w:pStyle w:val="TrangBa"/>
              <w:tabs>
                <w:tab w:val="left" w:pos="4005"/>
                <w:tab w:val="left" w:pos="4820"/>
              </w:tabs>
              <w:jc w:val="left"/>
            </w:pPr>
          </w:p>
          <w:p w14:paraId="142855FE" w14:textId="77777777" w:rsidR="00B06748" w:rsidRPr="008955A5" w:rsidRDefault="00B06748" w:rsidP="00B06748">
            <w:pPr>
              <w:pStyle w:val="TrangBa"/>
              <w:ind w:left="4668"/>
              <w:jc w:val="left"/>
              <w:rPr>
                <w:b/>
                <w:bCs/>
              </w:rPr>
            </w:pPr>
            <w:r w:rsidRPr="008955A5">
              <w:rPr>
                <w:b/>
                <w:bCs/>
              </w:rPr>
              <w:t xml:space="preserve">Chuyên ngành: </w:t>
            </w:r>
            <w:proofErr w:type="gramStart"/>
            <w:r w:rsidRPr="008955A5">
              <w:rPr>
                <w:b/>
                <w:bCs/>
              </w:rPr>
              <w:t>An</w:t>
            </w:r>
            <w:proofErr w:type="gramEnd"/>
            <w:r w:rsidRPr="008955A5">
              <w:rPr>
                <w:b/>
                <w:bCs/>
              </w:rPr>
              <w:t xml:space="preserve"> toàn thông tin</w:t>
            </w:r>
          </w:p>
          <w:p w14:paraId="6A779B9B" w14:textId="77777777" w:rsidR="00B06748" w:rsidRPr="008955A5" w:rsidRDefault="00B06748" w:rsidP="00B06748">
            <w:pPr>
              <w:pStyle w:val="TrangBa"/>
              <w:ind w:left="4668"/>
              <w:jc w:val="left"/>
              <w:rPr>
                <w:b/>
                <w:bCs/>
              </w:rPr>
            </w:pPr>
            <w:r w:rsidRPr="008955A5">
              <w:rPr>
                <w:b/>
                <w:bCs/>
              </w:rPr>
              <w:t>Mã số: 8480202</w:t>
            </w:r>
          </w:p>
          <w:p w14:paraId="47BF623B" w14:textId="77777777" w:rsidR="00B06748" w:rsidRDefault="00B06748" w:rsidP="004A23AD">
            <w:pPr>
              <w:pStyle w:val="TrangBa"/>
              <w:tabs>
                <w:tab w:val="left" w:pos="4005"/>
                <w:tab w:val="left" w:pos="4820"/>
              </w:tabs>
              <w:jc w:val="left"/>
            </w:pPr>
          </w:p>
          <w:p w14:paraId="55DAEA37" w14:textId="77777777" w:rsidR="003B451B" w:rsidRDefault="003B451B" w:rsidP="004A23AD">
            <w:pPr>
              <w:pStyle w:val="TrangBa"/>
              <w:tabs>
                <w:tab w:val="left" w:pos="4005"/>
                <w:tab w:val="left" w:pos="4820"/>
              </w:tabs>
              <w:jc w:val="left"/>
            </w:pPr>
          </w:p>
          <w:p w14:paraId="4A582090" w14:textId="1C206CB6" w:rsidR="003B451B" w:rsidRDefault="003B451B" w:rsidP="004A23AD">
            <w:pPr>
              <w:pStyle w:val="TrangBa"/>
              <w:tabs>
                <w:tab w:val="left" w:pos="1134"/>
                <w:tab w:val="left" w:pos="1701"/>
              </w:tabs>
              <w:jc w:val="left"/>
            </w:pPr>
            <w:r w:rsidRPr="00B06748">
              <w:rPr>
                <w:i/>
                <w:iCs/>
              </w:rPr>
              <w:tab/>
            </w:r>
            <w:r w:rsidR="00B06748" w:rsidRPr="00B06748">
              <w:rPr>
                <w:i/>
                <w:iCs/>
              </w:rPr>
              <w:t>H</w:t>
            </w:r>
            <w:r w:rsidR="00B06748" w:rsidRPr="00B06748">
              <w:rPr>
                <w:i/>
                <w:iCs/>
                <w:lang w:val="vi-VN"/>
              </w:rPr>
              <w:t>ọ và tên học viên</w:t>
            </w:r>
            <w:r>
              <w:t>:</w:t>
            </w:r>
          </w:p>
          <w:p w14:paraId="31E61353" w14:textId="1DFADCDE" w:rsidR="003B451B" w:rsidRPr="00B06748" w:rsidRDefault="003B451B" w:rsidP="004A23AD">
            <w:pPr>
              <w:pStyle w:val="TrangBa"/>
              <w:tabs>
                <w:tab w:val="left" w:pos="1134"/>
                <w:tab w:val="left" w:pos="1701"/>
              </w:tabs>
              <w:jc w:val="left"/>
              <w:rPr>
                <w:b/>
                <w:lang w:val="vi-VN"/>
              </w:rPr>
            </w:pPr>
            <w:r w:rsidRPr="00340958">
              <w:rPr>
                <w:b/>
              </w:rPr>
              <w:tab/>
            </w:r>
            <w:r w:rsidRPr="00340958">
              <w:rPr>
                <w:b/>
              </w:rPr>
              <w:tab/>
            </w:r>
            <w:r w:rsidR="00B06748">
              <w:rPr>
                <w:b/>
              </w:rPr>
              <w:t>Ngô</w:t>
            </w:r>
            <w:r w:rsidR="00B06748">
              <w:rPr>
                <w:b/>
                <w:lang w:val="vi-VN"/>
              </w:rPr>
              <w:t xml:space="preserve"> Hoàng Hạnh Nhân</w:t>
            </w:r>
          </w:p>
          <w:p w14:paraId="628016EA" w14:textId="638E3F8E" w:rsidR="003B451B" w:rsidRPr="00B06748" w:rsidRDefault="003B451B" w:rsidP="004A23AD">
            <w:pPr>
              <w:pStyle w:val="TrangBa"/>
              <w:tabs>
                <w:tab w:val="left" w:pos="1134"/>
                <w:tab w:val="left" w:pos="1701"/>
              </w:tabs>
              <w:jc w:val="left"/>
              <w:rPr>
                <w:lang w:val="vi-VN"/>
              </w:rPr>
            </w:pPr>
            <w:r>
              <w:tab/>
            </w:r>
            <w:r>
              <w:tab/>
            </w:r>
            <w:r w:rsidR="00B06748">
              <w:t>Khoá</w:t>
            </w:r>
            <w:r>
              <w:t xml:space="preserve">: </w:t>
            </w:r>
            <w:r w:rsidR="00B06748">
              <w:t>CA</w:t>
            </w:r>
            <w:r w:rsidR="00B06748">
              <w:rPr>
                <w:lang w:val="vi-VN"/>
              </w:rPr>
              <w:t>O HỌC AN TOÀN 5</w:t>
            </w:r>
          </w:p>
          <w:p w14:paraId="66FBFEF3" w14:textId="77777777" w:rsidR="003B451B" w:rsidRDefault="003B451B" w:rsidP="004A23AD">
            <w:pPr>
              <w:pStyle w:val="TrangBa"/>
              <w:tabs>
                <w:tab w:val="left" w:pos="1134"/>
                <w:tab w:val="left" w:pos="1701"/>
              </w:tabs>
              <w:jc w:val="left"/>
            </w:pPr>
          </w:p>
          <w:p w14:paraId="6C70985A" w14:textId="3022D3CD" w:rsidR="003B451B" w:rsidRDefault="003B451B" w:rsidP="004A23AD">
            <w:pPr>
              <w:pStyle w:val="TrangBa"/>
              <w:tabs>
                <w:tab w:val="left" w:pos="1134"/>
                <w:tab w:val="left" w:pos="1701"/>
              </w:tabs>
              <w:jc w:val="left"/>
            </w:pPr>
            <w:r>
              <w:tab/>
            </w:r>
            <w:r>
              <w:rPr>
                <w:i/>
              </w:rPr>
              <w:t>Người</w:t>
            </w:r>
            <w:r w:rsidRPr="00340958">
              <w:rPr>
                <w:i/>
              </w:rPr>
              <w:t xml:space="preserve"> hướng dẫn</w:t>
            </w:r>
            <w:r>
              <w:rPr>
                <w:i/>
              </w:rPr>
              <w:t xml:space="preserve"> </w:t>
            </w:r>
            <w:r w:rsidR="00B06748">
              <w:rPr>
                <w:i/>
              </w:rPr>
              <w:t>khoa</w:t>
            </w:r>
            <w:r w:rsidR="00B06748">
              <w:rPr>
                <w:i/>
                <w:lang w:val="vi-VN"/>
              </w:rPr>
              <w:t xml:space="preserve"> học</w:t>
            </w:r>
            <w:r>
              <w:rPr>
                <w:i/>
              </w:rPr>
              <w:t>:</w:t>
            </w:r>
          </w:p>
          <w:p w14:paraId="36919A00" w14:textId="0DC6645D" w:rsidR="003B451B" w:rsidRPr="00B06748" w:rsidRDefault="003B451B" w:rsidP="004A23AD">
            <w:pPr>
              <w:pStyle w:val="TrangBa"/>
              <w:tabs>
                <w:tab w:val="left" w:pos="1134"/>
                <w:tab w:val="left" w:pos="1701"/>
              </w:tabs>
              <w:jc w:val="left"/>
              <w:rPr>
                <w:b/>
                <w:lang w:val="vi-VN"/>
              </w:rPr>
            </w:pPr>
            <w:r w:rsidRPr="00340958">
              <w:rPr>
                <w:b/>
              </w:rPr>
              <w:tab/>
            </w:r>
            <w:r w:rsidRPr="00340958">
              <w:rPr>
                <w:b/>
              </w:rPr>
              <w:tab/>
            </w:r>
            <w:r w:rsidR="00B06748">
              <w:rPr>
                <w:b/>
                <w:lang w:val="vi-VN"/>
              </w:rPr>
              <w:t>T</w:t>
            </w:r>
            <w:r>
              <w:rPr>
                <w:b/>
              </w:rPr>
              <w:t>S</w:t>
            </w:r>
            <w:r w:rsidRPr="00340958">
              <w:rPr>
                <w:b/>
              </w:rPr>
              <w:t xml:space="preserve">. </w:t>
            </w:r>
            <w:r w:rsidR="00B06748">
              <w:rPr>
                <w:b/>
              </w:rPr>
              <w:t>Ngô</w:t>
            </w:r>
            <w:r w:rsidR="00B06748">
              <w:rPr>
                <w:b/>
                <w:lang w:val="vi-VN"/>
              </w:rPr>
              <w:t xml:space="preserve"> Quốc Dũng</w:t>
            </w:r>
          </w:p>
          <w:p w14:paraId="0ACDBBA8" w14:textId="5FEE096A" w:rsidR="003B451B" w:rsidRDefault="003B451B" w:rsidP="004A23AD">
            <w:pPr>
              <w:pStyle w:val="TrangBa"/>
              <w:tabs>
                <w:tab w:val="left" w:pos="1134"/>
                <w:tab w:val="left" w:pos="1701"/>
              </w:tabs>
              <w:jc w:val="left"/>
            </w:pPr>
            <w:r>
              <w:tab/>
            </w:r>
            <w:r>
              <w:tab/>
            </w:r>
            <w:r w:rsidR="00B06748">
              <w:t>Học</w:t>
            </w:r>
            <w:r w:rsidR="00B06748">
              <w:rPr>
                <w:lang w:val="vi-VN"/>
              </w:rPr>
              <w:t xml:space="preserve"> viện Công nghệ Bưu chính Viễn thông</w:t>
            </w:r>
          </w:p>
        </w:tc>
      </w:tr>
      <w:tr w:rsidR="003B451B" w14:paraId="21438301" w14:textId="77777777" w:rsidTr="00D243BF">
        <w:trPr>
          <w:trHeight w:val="650"/>
        </w:trPr>
        <w:tc>
          <w:tcPr>
            <w:tcW w:w="9570" w:type="dxa"/>
            <w:shd w:val="clear" w:color="auto" w:fill="auto"/>
            <w:vAlign w:val="bottom"/>
          </w:tcPr>
          <w:p w14:paraId="7DE6FB4C" w14:textId="31BC65FE" w:rsidR="003B451B" w:rsidRDefault="003B451B" w:rsidP="00B06748">
            <w:pPr>
              <w:pStyle w:val="TrangBa"/>
              <w:spacing w:after="240"/>
            </w:pPr>
            <w:r>
              <w:t>Hà Nội, 20</w:t>
            </w:r>
            <w:r w:rsidR="00B06748">
              <w:rPr>
                <w:lang w:val="vi-VN"/>
              </w:rPr>
              <w:t>20</w:t>
            </w:r>
          </w:p>
        </w:tc>
      </w:tr>
    </w:tbl>
    <w:p w14:paraId="53D7D4E8" w14:textId="0204F07A" w:rsidR="00AA199B" w:rsidRPr="00AA199B" w:rsidRDefault="00AA199B" w:rsidP="00D33A79">
      <w:pPr>
        <w:ind w:firstLine="0"/>
        <w:rPr>
          <w:lang w:val="vi-VN"/>
        </w:rPr>
        <w:sectPr w:rsidR="00AA199B" w:rsidRPr="00AA199B" w:rsidSect="00D33A79">
          <w:footerReference w:type="default" r:id="rId9"/>
          <w:pgSz w:w="11907" w:h="16839" w:code="9"/>
          <w:pgMar w:top="987" w:right="1134" w:bottom="1177" w:left="1701" w:header="720" w:footer="720" w:gutter="0"/>
          <w:pgNumType w:start="1"/>
          <w:cols w:space="720"/>
          <w:docGrid w:linePitch="360"/>
        </w:sectPr>
      </w:pPr>
      <w:r>
        <w:rPr>
          <w:lang w:val="vi-VN"/>
        </w:rPr>
        <w:br/>
      </w:r>
    </w:p>
    <w:p w14:paraId="2AD500E8" w14:textId="5F7C0551" w:rsidR="004424AC" w:rsidRPr="00124A0B" w:rsidRDefault="004424AC" w:rsidP="00124A0B">
      <w:pPr>
        <w:jc w:val="center"/>
        <w:rPr>
          <w:b/>
          <w:bCs/>
          <w:lang w:val="vi-VN"/>
        </w:rPr>
      </w:pPr>
      <w:r w:rsidRPr="003F6093">
        <w:rPr>
          <w:b/>
          <w:bCs/>
          <w:lang w:val="vi-VN"/>
        </w:rPr>
        <w:lastRenderedPageBreak/>
        <w:t>MỤC LỤC</w:t>
      </w:r>
    </w:p>
    <w:p w14:paraId="663D51E3" w14:textId="2D844AE9" w:rsidR="00D322ED" w:rsidRDefault="004424AC">
      <w:pPr>
        <w:pStyle w:val="TOC1"/>
        <w:rPr>
          <w:rFonts w:asciiTheme="minorHAnsi" w:eastAsiaTheme="minorEastAsia" w:hAnsiTheme="minorHAnsi" w:cstheme="minorBidi"/>
          <w:sz w:val="24"/>
          <w:lang w:val="en-VN"/>
        </w:rPr>
      </w:pPr>
      <w:r>
        <w:fldChar w:fldCharType="begin"/>
      </w:r>
      <w:r>
        <w:instrText xml:space="preserve"> TOC \o "1-3" \h \z \u </w:instrText>
      </w:r>
      <w:r>
        <w:fldChar w:fldCharType="separate"/>
      </w:r>
      <w:hyperlink w:anchor="_Toc38714913" w:history="1">
        <w:r w:rsidR="00D322ED" w:rsidRPr="00B7487B">
          <w:rPr>
            <w:rStyle w:val="Hyperlink"/>
          </w:rPr>
          <w:t>DANH MỤC CÁC HÌNH VẼ</w:t>
        </w:r>
        <w:r w:rsidR="00D322ED">
          <w:rPr>
            <w:webHidden/>
          </w:rPr>
          <w:tab/>
        </w:r>
        <w:r w:rsidR="00D322ED">
          <w:rPr>
            <w:webHidden/>
          </w:rPr>
          <w:fldChar w:fldCharType="begin"/>
        </w:r>
        <w:r w:rsidR="00D322ED">
          <w:rPr>
            <w:webHidden/>
          </w:rPr>
          <w:instrText xml:space="preserve"> PAGEREF _Toc38714913 \h </w:instrText>
        </w:r>
        <w:r w:rsidR="00D322ED">
          <w:rPr>
            <w:webHidden/>
          </w:rPr>
        </w:r>
        <w:r w:rsidR="00D322ED">
          <w:rPr>
            <w:webHidden/>
          </w:rPr>
          <w:fldChar w:fldCharType="separate"/>
        </w:r>
        <w:r w:rsidR="00D322ED">
          <w:rPr>
            <w:webHidden/>
          </w:rPr>
          <w:t>i</w:t>
        </w:r>
        <w:r w:rsidR="00D322ED">
          <w:rPr>
            <w:webHidden/>
          </w:rPr>
          <w:fldChar w:fldCharType="end"/>
        </w:r>
      </w:hyperlink>
    </w:p>
    <w:p w14:paraId="597B521F" w14:textId="5D184157" w:rsidR="00D322ED" w:rsidRDefault="00D322ED">
      <w:pPr>
        <w:pStyle w:val="TOC1"/>
        <w:rPr>
          <w:rFonts w:asciiTheme="minorHAnsi" w:eastAsiaTheme="minorEastAsia" w:hAnsiTheme="minorHAnsi" w:cstheme="minorBidi"/>
          <w:sz w:val="24"/>
          <w:lang w:val="en-VN"/>
        </w:rPr>
      </w:pPr>
      <w:hyperlink w:anchor="_Toc38714914" w:history="1">
        <w:r w:rsidRPr="00B7487B">
          <w:rPr>
            <w:rStyle w:val="Hyperlink"/>
          </w:rPr>
          <w:t>Chương 1. Tổng quan về IoT botnet và các phương pháp phát hiện IoT botnet</w:t>
        </w:r>
        <w:r>
          <w:rPr>
            <w:webHidden/>
          </w:rPr>
          <w:tab/>
        </w:r>
        <w:r>
          <w:rPr>
            <w:webHidden/>
          </w:rPr>
          <w:fldChar w:fldCharType="begin"/>
        </w:r>
        <w:r>
          <w:rPr>
            <w:webHidden/>
          </w:rPr>
          <w:instrText xml:space="preserve"> PAGEREF _Toc38714914 \h </w:instrText>
        </w:r>
        <w:r>
          <w:rPr>
            <w:webHidden/>
          </w:rPr>
        </w:r>
        <w:r>
          <w:rPr>
            <w:webHidden/>
          </w:rPr>
          <w:fldChar w:fldCharType="separate"/>
        </w:r>
        <w:r>
          <w:rPr>
            <w:webHidden/>
          </w:rPr>
          <w:t>1</w:t>
        </w:r>
        <w:r>
          <w:rPr>
            <w:webHidden/>
          </w:rPr>
          <w:fldChar w:fldCharType="end"/>
        </w:r>
      </w:hyperlink>
    </w:p>
    <w:p w14:paraId="6B0A553D" w14:textId="4EEF0606" w:rsidR="00D322ED" w:rsidRDefault="00D322ED">
      <w:pPr>
        <w:pStyle w:val="TOC2"/>
        <w:rPr>
          <w:rFonts w:asciiTheme="minorHAnsi" w:eastAsiaTheme="minorEastAsia" w:hAnsiTheme="minorHAnsi" w:cstheme="minorBidi"/>
          <w:noProof/>
          <w:sz w:val="24"/>
        </w:rPr>
      </w:pPr>
      <w:hyperlink w:anchor="_Toc38714915" w:history="1">
        <w:r w:rsidRPr="00B7487B">
          <w:rPr>
            <w:rStyle w:val="Hyperlink"/>
            <w:noProof/>
            <w:lang w:val="vi-VN"/>
          </w:rPr>
          <w:t>1.1. Tổng quan về thiết bị IoT</w:t>
        </w:r>
        <w:r>
          <w:rPr>
            <w:noProof/>
            <w:webHidden/>
          </w:rPr>
          <w:tab/>
        </w:r>
        <w:r>
          <w:rPr>
            <w:noProof/>
            <w:webHidden/>
          </w:rPr>
          <w:fldChar w:fldCharType="begin"/>
        </w:r>
        <w:r>
          <w:rPr>
            <w:noProof/>
            <w:webHidden/>
          </w:rPr>
          <w:instrText xml:space="preserve"> PAGEREF _Toc38714915 \h </w:instrText>
        </w:r>
        <w:r>
          <w:rPr>
            <w:noProof/>
            <w:webHidden/>
          </w:rPr>
        </w:r>
        <w:r>
          <w:rPr>
            <w:noProof/>
            <w:webHidden/>
          </w:rPr>
          <w:fldChar w:fldCharType="separate"/>
        </w:r>
        <w:r>
          <w:rPr>
            <w:noProof/>
            <w:webHidden/>
          </w:rPr>
          <w:t>1</w:t>
        </w:r>
        <w:r>
          <w:rPr>
            <w:noProof/>
            <w:webHidden/>
          </w:rPr>
          <w:fldChar w:fldCharType="end"/>
        </w:r>
      </w:hyperlink>
    </w:p>
    <w:p w14:paraId="0674E72C" w14:textId="4F413B53" w:rsidR="00D322ED" w:rsidRDefault="00D322ED">
      <w:pPr>
        <w:pStyle w:val="TOC2"/>
        <w:rPr>
          <w:rFonts w:asciiTheme="minorHAnsi" w:eastAsiaTheme="minorEastAsia" w:hAnsiTheme="minorHAnsi" w:cstheme="minorBidi"/>
          <w:noProof/>
          <w:sz w:val="24"/>
        </w:rPr>
      </w:pPr>
      <w:hyperlink w:anchor="_Toc38714916" w:history="1">
        <w:r w:rsidRPr="00B7487B">
          <w:rPr>
            <w:rStyle w:val="Hyperlink"/>
            <w:noProof/>
            <w:lang w:val="vi-VN"/>
          </w:rPr>
          <w:t>1.2. Kiến trúc cơ bản của thiết bị IoT</w:t>
        </w:r>
        <w:r>
          <w:rPr>
            <w:noProof/>
            <w:webHidden/>
          </w:rPr>
          <w:tab/>
        </w:r>
        <w:r>
          <w:rPr>
            <w:noProof/>
            <w:webHidden/>
          </w:rPr>
          <w:fldChar w:fldCharType="begin"/>
        </w:r>
        <w:r>
          <w:rPr>
            <w:noProof/>
            <w:webHidden/>
          </w:rPr>
          <w:instrText xml:space="preserve"> PAGEREF _Toc38714916 \h </w:instrText>
        </w:r>
        <w:r>
          <w:rPr>
            <w:noProof/>
            <w:webHidden/>
          </w:rPr>
        </w:r>
        <w:r>
          <w:rPr>
            <w:noProof/>
            <w:webHidden/>
          </w:rPr>
          <w:fldChar w:fldCharType="separate"/>
        </w:r>
        <w:r>
          <w:rPr>
            <w:noProof/>
            <w:webHidden/>
          </w:rPr>
          <w:t>3</w:t>
        </w:r>
        <w:r>
          <w:rPr>
            <w:noProof/>
            <w:webHidden/>
          </w:rPr>
          <w:fldChar w:fldCharType="end"/>
        </w:r>
      </w:hyperlink>
    </w:p>
    <w:p w14:paraId="4DD52693" w14:textId="7A69221D" w:rsidR="00D322ED" w:rsidRDefault="00D322ED">
      <w:pPr>
        <w:pStyle w:val="TOC3"/>
        <w:rPr>
          <w:rFonts w:asciiTheme="minorHAnsi" w:eastAsiaTheme="minorEastAsia" w:hAnsiTheme="minorHAnsi" w:cstheme="minorBidi"/>
          <w:i w:val="0"/>
          <w:sz w:val="24"/>
          <w:lang w:val="en-VN"/>
        </w:rPr>
      </w:pPr>
      <w:hyperlink w:anchor="_Toc38714917" w:history="1">
        <w:r w:rsidRPr="00B7487B">
          <w:rPr>
            <w:rStyle w:val="Hyperlink"/>
          </w:rPr>
          <w:t>1.2.2. Sensor</w:t>
        </w:r>
        <w:r>
          <w:rPr>
            <w:webHidden/>
          </w:rPr>
          <w:tab/>
        </w:r>
        <w:r>
          <w:rPr>
            <w:webHidden/>
          </w:rPr>
          <w:fldChar w:fldCharType="begin"/>
        </w:r>
        <w:r>
          <w:rPr>
            <w:webHidden/>
          </w:rPr>
          <w:instrText xml:space="preserve"> PAGEREF _Toc38714917 \h </w:instrText>
        </w:r>
        <w:r>
          <w:rPr>
            <w:webHidden/>
          </w:rPr>
        </w:r>
        <w:r>
          <w:rPr>
            <w:webHidden/>
          </w:rPr>
          <w:fldChar w:fldCharType="separate"/>
        </w:r>
        <w:r>
          <w:rPr>
            <w:webHidden/>
          </w:rPr>
          <w:t>4</w:t>
        </w:r>
        <w:r>
          <w:rPr>
            <w:webHidden/>
          </w:rPr>
          <w:fldChar w:fldCharType="end"/>
        </w:r>
      </w:hyperlink>
    </w:p>
    <w:p w14:paraId="0535B9F6" w14:textId="402D9D71" w:rsidR="00D322ED" w:rsidRDefault="00D322ED">
      <w:pPr>
        <w:pStyle w:val="TOC3"/>
        <w:rPr>
          <w:rFonts w:asciiTheme="minorHAnsi" w:eastAsiaTheme="minorEastAsia" w:hAnsiTheme="minorHAnsi" w:cstheme="minorBidi"/>
          <w:i w:val="0"/>
          <w:sz w:val="24"/>
          <w:lang w:val="en-VN"/>
        </w:rPr>
      </w:pPr>
      <w:hyperlink w:anchor="_Toc38714918" w:history="1">
        <w:r w:rsidRPr="00B7487B">
          <w:rPr>
            <w:rStyle w:val="Hyperlink"/>
          </w:rPr>
          <w:t>1.2.3. Actuator</w:t>
        </w:r>
        <w:r>
          <w:rPr>
            <w:webHidden/>
          </w:rPr>
          <w:tab/>
        </w:r>
        <w:r>
          <w:rPr>
            <w:webHidden/>
          </w:rPr>
          <w:fldChar w:fldCharType="begin"/>
        </w:r>
        <w:r>
          <w:rPr>
            <w:webHidden/>
          </w:rPr>
          <w:instrText xml:space="preserve"> PAGEREF _Toc38714918 \h </w:instrText>
        </w:r>
        <w:r>
          <w:rPr>
            <w:webHidden/>
          </w:rPr>
        </w:r>
        <w:r>
          <w:rPr>
            <w:webHidden/>
          </w:rPr>
          <w:fldChar w:fldCharType="separate"/>
        </w:r>
        <w:r>
          <w:rPr>
            <w:webHidden/>
          </w:rPr>
          <w:t>5</w:t>
        </w:r>
        <w:r>
          <w:rPr>
            <w:webHidden/>
          </w:rPr>
          <w:fldChar w:fldCharType="end"/>
        </w:r>
      </w:hyperlink>
    </w:p>
    <w:p w14:paraId="792BBCB3" w14:textId="16D97260" w:rsidR="00D322ED" w:rsidRDefault="00D322ED">
      <w:pPr>
        <w:pStyle w:val="TOC3"/>
        <w:rPr>
          <w:rFonts w:asciiTheme="minorHAnsi" w:eastAsiaTheme="minorEastAsia" w:hAnsiTheme="minorHAnsi" w:cstheme="minorBidi"/>
          <w:i w:val="0"/>
          <w:sz w:val="24"/>
          <w:lang w:val="en-VN"/>
        </w:rPr>
      </w:pPr>
      <w:hyperlink w:anchor="_Toc38714919" w:history="1">
        <w:r w:rsidRPr="00B7487B">
          <w:rPr>
            <w:rStyle w:val="Hyperlink"/>
          </w:rPr>
          <w:t>1.2.4. Device</w:t>
        </w:r>
        <w:r>
          <w:rPr>
            <w:webHidden/>
          </w:rPr>
          <w:tab/>
        </w:r>
        <w:r>
          <w:rPr>
            <w:webHidden/>
          </w:rPr>
          <w:fldChar w:fldCharType="begin"/>
        </w:r>
        <w:r>
          <w:rPr>
            <w:webHidden/>
          </w:rPr>
          <w:instrText xml:space="preserve"> PAGEREF _Toc38714919 \h </w:instrText>
        </w:r>
        <w:r>
          <w:rPr>
            <w:webHidden/>
          </w:rPr>
        </w:r>
        <w:r>
          <w:rPr>
            <w:webHidden/>
          </w:rPr>
          <w:fldChar w:fldCharType="separate"/>
        </w:r>
        <w:r>
          <w:rPr>
            <w:webHidden/>
          </w:rPr>
          <w:t>5</w:t>
        </w:r>
        <w:r>
          <w:rPr>
            <w:webHidden/>
          </w:rPr>
          <w:fldChar w:fldCharType="end"/>
        </w:r>
      </w:hyperlink>
    </w:p>
    <w:p w14:paraId="1DF310EC" w14:textId="751D90B6" w:rsidR="00D322ED" w:rsidRDefault="00D322ED">
      <w:pPr>
        <w:pStyle w:val="TOC3"/>
        <w:rPr>
          <w:rFonts w:asciiTheme="minorHAnsi" w:eastAsiaTheme="minorEastAsia" w:hAnsiTheme="minorHAnsi" w:cstheme="minorBidi"/>
          <w:i w:val="0"/>
          <w:sz w:val="24"/>
          <w:lang w:val="en-VN"/>
        </w:rPr>
      </w:pPr>
      <w:hyperlink w:anchor="_Toc38714920" w:history="1">
        <w:r w:rsidRPr="00B7487B">
          <w:rPr>
            <w:rStyle w:val="Hyperlink"/>
            <w:lang w:val="en-US"/>
          </w:rPr>
          <w:t>1.2.5. Gateway</w:t>
        </w:r>
        <w:r>
          <w:rPr>
            <w:webHidden/>
          </w:rPr>
          <w:tab/>
        </w:r>
        <w:r>
          <w:rPr>
            <w:webHidden/>
          </w:rPr>
          <w:fldChar w:fldCharType="begin"/>
        </w:r>
        <w:r>
          <w:rPr>
            <w:webHidden/>
          </w:rPr>
          <w:instrText xml:space="preserve"> PAGEREF _Toc38714920 \h </w:instrText>
        </w:r>
        <w:r>
          <w:rPr>
            <w:webHidden/>
          </w:rPr>
        </w:r>
        <w:r>
          <w:rPr>
            <w:webHidden/>
          </w:rPr>
          <w:fldChar w:fldCharType="separate"/>
        </w:r>
        <w:r>
          <w:rPr>
            <w:webHidden/>
          </w:rPr>
          <w:t>6</w:t>
        </w:r>
        <w:r>
          <w:rPr>
            <w:webHidden/>
          </w:rPr>
          <w:fldChar w:fldCharType="end"/>
        </w:r>
      </w:hyperlink>
    </w:p>
    <w:p w14:paraId="10DCE4CF" w14:textId="39AB75C2" w:rsidR="00D322ED" w:rsidRDefault="00D322ED">
      <w:pPr>
        <w:pStyle w:val="TOC3"/>
        <w:rPr>
          <w:rFonts w:asciiTheme="minorHAnsi" w:eastAsiaTheme="minorEastAsia" w:hAnsiTheme="minorHAnsi" w:cstheme="minorBidi"/>
          <w:i w:val="0"/>
          <w:sz w:val="24"/>
          <w:lang w:val="en-VN"/>
        </w:rPr>
      </w:pPr>
      <w:hyperlink w:anchor="_Toc38714921" w:history="1">
        <w:r w:rsidRPr="00B7487B">
          <w:rPr>
            <w:rStyle w:val="Hyperlink"/>
            <w:lang w:val="en-US"/>
          </w:rPr>
          <w:t xml:space="preserve">1.2.6. IoT Integration </w:t>
        </w:r>
        <w:r w:rsidRPr="00B7487B">
          <w:rPr>
            <w:rStyle w:val="Hyperlink"/>
          </w:rPr>
          <w:t>Middleware</w:t>
        </w:r>
        <w:r>
          <w:rPr>
            <w:webHidden/>
          </w:rPr>
          <w:tab/>
        </w:r>
        <w:r>
          <w:rPr>
            <w:webHidden/>
          </w:rPr>
          <w:fldChar w:fldCharType="begin"/>
        </w:r>
        <w:r>
          <w:rPr>
            <w:webHidden/>
          </w:rPr>
          <w:instrText xml:space="preserve"> PAGEREF _Toc38714921 \h </w:instrText>
        </w:r>
        <w:r>
          <w:rPr>
            <w:webHidden/>
          </w:rPr>
        </w:r>
        <w:r>
          <w:rPr>
            <w:webHidden/>
          </w:rPr>
          <w:fldChar w:fldCharType="separate"/>
        </w:r>
        <w:r>
          <w:rPr>
            <w:webHidden/>
          </w:rPr>
          <w:t>6</w:t>
        </w:r>
        <w:r>
          <w:rPr>
            <w:webHidden/>
          </w:rPr>
          <w:fldChar w:fldCharType="end"/>
        </w:r>
      </w:hyperlink>
    </w:p>
    <w:p w14:paraId="0542A016" w14:textId="49AD608C" w:rsidR="00D322ED" w:rsidRDefault="00D322ED">
      <w:pPr>
        <w:pStyle w:val="TOC3"/>
        <w:rPr>
          <w:rFonts w:asciiTheme="minorHAnsi" w:eastAsiaTheme="minorEastAsia" w:hAnsiTheme="minorHAnsi" w:cstheme="minorBidi"/>
          <w:i w:val="0"/>
          <w:sz w:val="24"/>
          <w:lang w:val="en-VN"/>
        </w:rPr>
      </w:pPr>
      <w:hyperlink w:anchor="_Toc38714922" w:history="1">
        <w:r w:rsidRPr="00B7487B">
          <w:rPr>
            <w:rStyle w:val="Hyperlink"/>
          </w:rPr>
          <w:t>1.2.7. Application</w:t>
        </w:r>
        <w:r>
          <w:rPr>
            <w:webHidden/>
          </w:rPr>
          <w:tab/>
        </w:r>
        <w:r>
          <w:rPr>
            <w:webHidden/>
          </w:rPr>
          <w:fldChar w:fldCharType="begin"/>
        </w:r>
        <w:r>
          <w:rPr>
            <w:webHidden/>
          </w:rPr>
          <w:instrText xml:space="preserve"> PAGEREF _Toc38714922 \h </w:instrText>
        </w:r>
        <w:r>
          <w:rPr>
            <w:webHidden/>
          </w:rPr>
        </w:r>
        <w:r>
          <w:rPr>
            <w:webHidden/>
          </w:rPr>
          <w:fldChar w:fldCharType="separate"/>
        </w:r>
        <w:r>
          <w:rPr>
            <w:webHidden/>
          </w:rPr>
          <w:t>7</w:t>
        </w:r>
        <w:r>
          <w:rPr>
            <w:webHidden/>
          </w:rPr>
          <w:fldChar w:fldCharType="end"/>
        </w:r>
      </w:hyperlink>
    </w:p>
    <w:p w14:paraId="68041906" w14:textId="2ED5CA28" w:rsidR="00D322ED" w:rsidRDefault="00D322ED">
      <w:pPr>
        <w:pStyle w:val="TOC2"/>
        <w:rPr>
          <w:rFonts w:asciiTheme="minorHAnsi" w:eastAsiaTheme="minorEastAsia" w:hAnsiTheme="minorHAnsi" w:cstheme="minorBidi"/>
          <w:noProof/>
          <w:sz w:val="24"/>
        </w:rPr>
      </w:pPr>
      <w:hyperlink w:anchor="_Toc38714923" w:history="1">
        <w:r w:rsidRPr="00B7487B">
          <w:rPr>
            <w:rStyle w:val="Hyperlink"/>
            <w:noProof/>
            <w:lang w:val="vi-VN"/>
          </w:rPr>
          <w:t>1.3. Vấn đề an ninh với IoT</w:t>
        </w:r>
        <w:r>
          <w:rPr>
            <w:noProof/>
            <w:webHidden/>
          </w:rPr>
          <w:tab/>
        </w:r>
        <w:r>
          <w:rPr>
            <w:noProof/>
            <w:webHidden/>
          </w:rPr>
          <w:fldChar w:fldCharType="begin"/>
        </w:r>
        <w:r>
          <w:rPr>
            <w:noProof/>
            <w:webHidden/>
          </w:rPr>
          <w:instrText xml:space="preserve"> PAGEREF _Toc38714923 \h </w:instrText>
        </w:r>
        <w:r>
          <w:rPr>
            <w:noProof/>
            <w:webHidden/>
          </w:rPr>
        </w:r>
        <w:r>
          <w:rPr>
            <w:noProof/>
            <w:webHidden/>
          </w:rPr>
          <w:fldChar w:fldCharType="separate"/>
        </w:r>
        <w:r>
          <w:rPr>
            <w:noProof/>
            <w:webHidden/>
          </w:rPr>
          <w:t>8</w:t>
        </w:r>
        <w:r>
          <w:rPr>
            <w:noProof/>
            <w:webHidden/>
          </w:rPr>
          <w:fldChar w:fldCharType="end"/>
        </w:r>
      </w:hyperlink>
    </w:p>
    <w:p w14:paraId="0040DB64" w14:textId="4F1D8801" w:rsidR="00D322ED" w:rsidRDefault="00D322ED">
      <w:pPr>
        <w:pStyle w:val="TOC2"/>
        <w:rPr>
          <w:rFonts w:asciiTheme="minorHAnsi" w:eastAsiaTheme="minorEastAsia" w:hAnsiTheme="minorHAnsi" w:cstheme="minorBidi"/>
          <w:noProof/>
          <w:sz w:val="24"/>
        </w:rPr>
      </w:pPr>
      <w:hyperlink w:anchor="_Toc38714924" w:history="1">
        <w:r w:rsidRPr="00B7487B">
          <w:rPr>
            <w:rStyle w:val="Hyperlink"/>
            <w:noProof/>
            <w:lang w:val="vi-VN"/>
          </w:rPr>
          <w:t>1.4. Mã độc IoT Botnet</w:t>
        </w:r>
        <w:r>
          <w:rPr>
            <w:noProof/>
            <w:webHidden/>
          </w:rPr>
          <w:tab/>
        </w:r>
        <w:r>
          <w:rPr>
            <w:noProof/>
            <w:webHidden/>
          </w:rPr>
          <w:fldChar w:fldCharType="begin"/>
        </w:r>
        <w:r>
          <w:rPr>
            <w:noProof/>
            <w:webHidden/>
          </w:rPr>
          <w:instrText xml:space="preserve"> PAGEREF _Toc38714924 \h </w:instrText>
        </w:r>
        <w:r>
          <w:rPr>
            <w:noProof/>
            <w:webHidden/>
          </w:rPr>
        </w:r>
        <w:r>
          <w:rPr>
            <w:noProof/>
            <w:webHidden/>
          </w:rPr>
          <w:fldChar w:fldCharType="separate"/>
        </w:r>
        <w:r>
          <w:rPr>
            <w:noProof/>
            <w:webHidden/>
          </w:rPr>
          <w:t>10</w:t>
        </w:r>
        <w:r>
          <w:rPr>
            <w:noProof/>
            <w:webHidden/>
          </w:rPr>
          <w:fldChar w:fldCharType="end"/>
        </w:r>
      </w:hyperlink>
    </w:p>
    <w:p w14:paraId="532D477F" w14:textId="2506A625" w:rsidR="00D322ED" w:rsidRDefault="00D322ED">
      <w:pPr>
        <w:pStyle w:val="TOC3"/>
        <w:rPr>
          <w:rFonts w:asciiTheme="minorHAnsi" w:eastAsiaTheme="minorEastAsia" w:hAnsiTheme="minorHAnsi" w:cstheme="minorBidi"/>
          <w:i w:val="0"/>
          <w:sz w:val="24"/>
          <w:lang w:val="en-VN"/>
        </w:rPr>
      </w:pPr>
      <w:hyperlink w:anchor="_Toc38714925" w:history="1">
        <w:r w:rsidRPr="00B7487B">
          <w:rPr>
            <w:rStyle w:val="Hyperlink"/>
            <w:lang w:eastAsia="en-AU"/>
          </w:rPr>
          <w:t>1.4.1. Các thành phần cơ bản của mạng IoT botnet</w:t>
        </w:r>
        <w:r>
          <w:rPr>
            <w:webHidden/>
          </w:rPr>
          <w:tab/>
        </w:r>
        <w:r>
          <w:rPr>
            <w:webHidden/>
          </w:rPr>
          <w:fldChar w:fldCharType="begin"/>
        </w:r>
        <w:r>
          <w:rPr>
            <w:webHidden/>
          </w:rPr>
          <w:instrText xml:space="preserve"> PAGEREF _Toc38714925 \h </w:instrText>
        </w:r>
        <w:r>
          <w:rPr>
            <w:webHidden/>
          </w:rPr>
        </w:r>
        <w:r>
          <w:rPr>
            <w:webHidden/>
          </w:rPr>
          <w:fldChar w:fldCharType="separate"/>
        </w:r>
        <w:r>
          <w:rPr>
            <w:webHidden/>
          </w:rPr>
          <w:t>11</w:t>
        </w:r>
        <w:r>
          <w:rPr>
            <w:webHidden/>
          </w:rPr>
          <w:fldChar w:fldCharType="end"/>
        </w:r>
      </w:hyperlink>
    </w:p>
    <w:p w14:paraId="0B1CA783" w14:textId="2697DF7D" w:rsidR="00D322ED" w:rsidRDefault="00D322ED">
      <w:pPr>
        <w:pStyle w:val="TOC3"/>
        <w:rPr>
          <w:rFonts w:asciiTheme="minorHAnsi" w:eastAsiaTheme="minorEastAsia" w:hAnsiTheme="minorHAnsi" w:cstheme="minorBidi"/>
          <w:i w:val="0"/>
          <w:sz w:val="24"/>
          <w:lang w:val="en-VN"/>
        </w:rPr>
      </w:pPr>
      <w:hyperlink w:anchor="_Toc38714926" w:history="1">
        <w:r w:rsidRPr="00B7487B">
          <w:rPr>
            <w:rStyle w:val="Hyperlink"/>
            <w:lang w:eastAsia="en-AU"/>
          </w:rPr>
          <w:t>1.4.2.</w:t>
        </w:r>
        <w:r w:rsidRPr="00B7487B">
          <w:rPr>
            <w:rStyle w:val="Hyperlink"/>
          </w:rPr>
          <w:t xml:space="preserve"> Mô hình hoạt động của một mạng IoT botnet cơ bản</w:t>
        </w:r>
        <w:r>
          <w:rPr>
            <w:webHidden/>
          </w:rPr>
          <w:tab/>
        </w:r>
        <w:r>
          <w:rPr>
            <w:webHidden/>
          </w:rPr>
          <w:fldChar w:fldCharType="begin"/>
        </w:r>
        <w:r>
          <w:rPr>
            <w:webHidden/>
          </w:rPr>
          <w:instrText xml:space="preserve"> PAGEREF _Toc38714926 \h </w:instrText>
        </w:r>
        <w:r>
          <w:rPr>
            <w:webHidden/>
          </w:rPr>
        </w:r>
        <w:r>
          <w:rPr>
            <w:webHidden/>
          </w:rPr>
          <w:fldChar w:fldCharType="separate"/>
        </w:r>
        <w:r>
          <w:rPr>
            <w:webHidden/>
          </w:rPr>
          <w:t>12</w:t>
        </w:r>
        <w:r>
          <w:rPr>
            <w:webHidden/>
          </w:rPr>
          <w:fldChar w:fldCharType="end"/>
        </w:r>
      </w:hyperlink>
    </w:p>
    <w:p w14:paraId="6552FC51" w14:textId="3FCA8A9A" w:rsidR="00D322ED" w:rsidRDefault="00D322ED">
      <w:pPr>
        <w:pStyle w:val="TOC3"/>
        <w:rPr>
          <w:rFonts w:asciiTheme="minorHAnsi" w:eastAsiaTheme="minorEastAsia" w:hAnsiTheme="minorHAnsi" w:cstheme="minorBidi"/>
          <w:i w:val="0"/>
          <w:sz w:val="24"/>
          <w:lang w:val="en-VN"/>
        </w:rPr>
      </w:pPr>
      <w:hyperlink w:anchor="_Toc38714927" w:history="1">
        <w:r w:rsidRPr="00B7487B">
          <w:rPr>
            <w:rStyle w:val="Hyperlink"/>
          </w:rPr>
          <w:t>1.4.3. Ví dụ về mạng IoT botnet: Mirai botnet [9]</w:t>
        </w:r>
        <w:r>
          <w:rPr>
            <w:webHidden/>
          </w:rPr>
          <w:tab/>
        </w:r>
        <w:r>
          <w:rPr>
            <w:webHidden/>
          </w:rPr>
          <w:fldChar w:fldCharType="begin"/>
        </w:r>
        <w:r>
          <w:rPr>
            <w:webHidden/>
          </w:rPr>
          <w:instrText xml:space="preserve"> PAGEREF _Toc38714927 \h </w:instrText>
        </w:r>
        <w:r>
          <w:rPr>
            <w:webHidden/>
          </w:rPr>
        </w:r>
        <w:r>
          <w:rPr>
            <w:webHidden/>
          </w:rPr>
          <w:fldChar w:fldCharType="separate"/>
        </w:r>
        <w:r>
          <w:rPr>
            <w:webHidden/>
          </w:rPr>
          <w:t>14</w:t>
        </w:r>
        <w:r>
          <w:rPr>
            <w:webHidden/>
          </w:rPr>
          <w:fldChar w:fldCharType="end"/>
        </w:r>
      </w:hyperlink>
    </w:p>
    <w:p w14:paraId="3BA6A451" w14:textId="6CB0E76C" w:rsidR="00D322ED" w:rsidRDefault="00D322ED">
      <w:pPr>
        <w:pStyle w:val="TOC2"/>
        <w:rPr>
          <w:rFonts w:asciiTheme="minorHAnsi" w:eastAsiaTheme="minorEastAsia" w:hAnsiTheme="minorHAnsi" w:cstheme="minorBidi"/>
          <w:noProof/>
          <w:sz w:val="24"/>
        </w:rPr>
      </w:pPr>
      <w:hyperlink w:anchor="_Toc38714928" w:history="1">
        <w:r w:rsidRPr="00B7487B">
          <w:rPr>
            <w:rStyle w:val="Hyperlink"/>
            <w:noProof/>
            <w:lang w:val="vi-VN"/>
          </w:rPr>
          <w:t xml:space="preserve">1.5. Tổng quan về các </w:t>
        </w:r>
        <w:r w:rsidRPr="00B7487B">
          <w:rPr>
            <w:rStyle w:val="Hyperlink"/>
            <w:noProof/>
          </w:rPr>
          <w:t>phương</w:t>
        </w:r>
        <w:r w:rsidRPr="00B7487B">
          <w:rPr>
            <w:rStyle w:val="Hyperlink"/>
            <w:noProof/>
            <w:lang w:val="vi-VN"/>
          </w:rPr>
          <w:t xml:space="preserve"> pháp phát hiện IoT Botnet</w:t>
        </w:r>
        <w:r>
          <w:rPr>
            <w:noProof/>
            <w:webHidden/>
          </w:rPr>
          <w:tab/>
        </w:r>
        <w:r>
          <w:rPr>
            <w:noProof/>
            <w:webHidden/>
          </w:rPr>
          <w:fldChar w:fldCharType="begin"/>
        </w:r>
        <w:r>
          <w:rPr>
            <w:noProof/>
            <w:webHidden/>
          </w:rPr>
          <w:instrText xml:space="preserve"> PAGEREF _Toc38714928 \h </w:instrText>
        </w:r>
        <w:r>
          <w:rPr>
            <w:noProof/>
            <w:webHidden/>
          </w:rPr>
        </w:r>
        <w:r>
          <w:rPr>
            <w:noProof/>
            <w:webHidden/>
          </w:rPr>
          <w:fldChar w:fldCharType="separate"/>
        </w:r>
        <w:r>
          <w:rPr>
            <w:noProof/>
            <w:webHidden/>
          </w:rPr>
          <w:t>15</w:t>
        </w:r>
        <w:r>
          <w:rPr>
            <w:noProof/>
            <w:webHidden/>
          </w:rPr>
          <w:fldChar w:fldCharType="end"/>
        </w:r>
      </w:hyperlink>
    </w:p>
    <w:p w14:paraId="02FA78B1" w14:textId="1F7AD8DA" w:rsidR="00D322ED" w:rsidRDefault="00D322ED">
      <w:pPr>
        <w:pStyle w:val="TOC3"/>
        <w:rPr>
          <w:rFonts w:asciiTheme="minorHAnsi" w:eastAsiaTheme="minorEastAsia" w:hAnsiTheme="minorHAnsi" w:cstheme="minorBidi"/>
          <w:i w:val="0"/>
          <w:sz w:val="24"/>
          <w:lang w:val="en-VN"/>
        </w:rPr>
      </w:pPr>
      <w:hyperlink w:anchor="_Toc38714929" w:history="1">
        <w:r w:rsidRPr="00B7487B">
          <w:rPr>
            <w:rStyle w:val="Hyperlink"/>
          </w:rPr>
          <w:t>1.5.1. Phương pháp phân tích động</w:t>
        </w:r>
        <w:r>
          <w:rPr>
            <w:webHidden/>
          </w:rPr>
          <w:tab/>
        </w:r>
        <w:r>
          <w:rPr>
            <w:webHidden/>
          </w:rPr>
          <w:fldChar w:fldCharType="begin"/>
        </w:r>
        <w:r>
          <w:rPr>
            <w:webHidden/>
          </w:rPr>
          <w:instrText xml:space="preserve"> PAGEREF _Toc38714929 \h </w:instrText>
        </w:r>
        <w:r>
          <w:rPr>
            <w:webHidden/>
          </w:rPr>
        </w:r>
        <w:r>
          <w:rPr>
            <w:webHidden/>
          </w:rPr>
          <w:fldChar w:fldCharType="separate"/>
        </w:r>
        <w:r>
          <w:rPr>
            <w:webHidden/>
          </w:rPr>
          <w:t>15</w:t>
        </w:r>
        <w:r>
          <w:rPr>
            <w:webHidden/>
          </w:rPr>
          <w:fldChar w:fldCharType="end"/>
        </w:r>
      </w:hyperlink>
    </w:p>
    <w:p w14:paraId="5DF4D9CB" w14:textId="0DC22F4E" w:rsidR="00D322ED" w:rsidRDefault="00D322ED">
      <w:pPr>
        <w:pStyle w:val="TOC3"/>
        <w:rPr>
          <w:rFonts w:asciiTheme="minorHAnsi" w:eastAsiaTheme="minorEastAsia" w:hAnsiTheme="minorHAnsi" w:cstheme="minorBidi"/>
          <w:i w:val="0"/>
          <w:sz w:val="24"/>
          <w:lang w:val="en-VN"/>
        </w:rPr>
      </w:pPr>
      <w:hyperlink w:anchor="_Toc38714930" w:history="1">
        <w:r w:rsidRPr="00B7487B">
          <w:rPr>
            <w:rStyle w:val="Hyperlink"/>
          </w:rPr>
          <w:t>1.5.2. Phương pháp phân tích tĩnh</w:t>
        </w:r>
        <w:r>
          <w:rPr>
            <w:webHidden/>
          </w:rPr>
          <w:tab/>
        </w:r>
        <w:r>
          <w:rPr>
            <w:webHidden/>
          </w:rPr>
          <w:fldChar w:fldCharType="begin"/>
        </w:r>
        <w:r>
          <w:rPr>
            <w:webHidden/>
          </w:rPr>
          <w:instrText xml:space="preserve"> PAGEREF _Toc38714930 \h </w:instrText>
        </w:r>
        <w:r>
          <w:rPr>
            <w:webHidden/>
          </w:rPr>
        </w:r>
        <w:r>
          <w:rPr>
            <w:webHidden/>
          </w:rPr>
          <w:fldChar w:fldCharType="separate"/>
        </w:r>
        <w:r>
          <w:rPr>
            <w:webHidden/>
          </w:rPr>
          <w:t>16</w:t>
        </w:r>
        <w:r>
          <w:rPr>
            <w:webHidden/>
          </w:rPr>
          <w:fldChar w:fldCharType="end"/>
        </w:r>
      </w:hyperlink>
    </w:p>
    <w:p w14:paraId="15542322" w14:textId="01555136" w:rsidR="00D322ED" w:rsidRDefault="00D322ED">
      <w:pPr>
        <w:pStyle w:val="TOC3"/>
        <w:rPr>
          <w:rFonts w:asciiTheme="minorHAnsi" w:eastAsiaTheme="minorEastAsia" w:hAnsiTheme="minorHAnsi" w:cstheme="minorBidi"/>
          <w:i w:val="0"/>
          <w:sz w:val="24"/>
          <w:lang w:val="en-VN"/>
        </w:rPr>
      </w:pPr>
      <w:hyperlink w:anchor="_Toc38714931" w:history="1">
        <w:r w:rsidRPr="00B7487B">
          <w:rPr>
            <w:rStyle w:val="Hyperlink"/>
          </w:rPr>
          <w:t>1.5.3. Phát hiện sử dụng phương pháp học sâu (Deep Learning)</w:t>
        </w:r>
        <w:r>
          <w:rPr>
            <w:webHidden/>
          </w:rPr>
          <w:tab/>
        </w:r>
        <w:r>
          <w:rPr>
            <w:webHidden/>
          </w:rPr>
          <w:fldChar w:fldCharType="begin"/>
        </w:r>
        <w:r>
          <w:rPr>
            <w:webHidden/>
          </w:rPr>
          <w:instrText xml:space="preserve"> PAGEREF _Toc38714931 \h </w:instrText>
        </w:r>
        <w:r>
          <w:rPr>
            <w:webHidden/>
          </w:rPr>
        </w:r>
        <w:r>
          <w:rPr>
            <w:webHidden/>
          </w:rPr>
          <w:fldChar w:fldCharType="separate"/>
        </w:r>
        <w:r>
          <w:rPr>
            <w:webHidden/>
          </w:rPr>
          <w:t>17</w:t>
        </w:r>
        <w:r>
          <w:rPr>
            <w:webHidden/>
          </w:rPr>
          <w:fldChar w:fldCharType="end"/>
        </w:r>
      </w:hyperlink>
    </w:p>
    <w:p w14:paraId="57D4866C" w14:textId="5DCBB25A" w:rsidR="00D322ED" w:rsidRDefault="00D322ED">
      <w:pPr>
        <w:pStyle w:val="TOC2"/>
        <w:rPr>
          <w:rFonts w:asciiTheme="minorHAnsi" w:eastAsiaTheme="minorEastAsia" w:hAnsiTheme="minorHAnsi" w:cstheme="minorBidi"/>
          <w:noProof/>
          <w:sz w:val="24"/>
        </w:rPr>
      </w:pPr>
      <w:hyperlink w:anchor="_Toc38714932" w:history="1">
        <w:r w:rsidRPr="00B7487B">
          <w:rPr>
            <w:rStyle w:val="Hyperlink"/>
            <w:noProof/>
            <w:lang w:val="vi-VN"/>
          </w:rPr>
          <w:t>1.6. Tổng kết chương</w:t>
        </w:r>
        <w:r>
          <w:rPr>
            <w:noProof/>
            <w:webHidden/>
          </w:rPr>
          <w:tab/>
        </w:r>
        <w:r>
          <w:rPr>
            <w:noProof/>
            <w:webHidden/>
          </w:rPr>
          <w:fldChar w:fldCharType="begin"/>
        </w:r>
        <w:r>
          <w:rPr>
            <w:noProof/>
            <w:webHidden/>
          </w:rPr>
          <w:instrText xml:space="preserve"> PAGEREF _Toc38714932 \h </w:instrText>
        </w:r>
        <w:r>
          <w:rPr>
            <w:noProof/>
            <w:webHidden/>
          </w:rPr>
        </w:r>
        <w:r>
          <w:rPr>
            <w:noProof/>
            <w:webHidden/>
          </w:rPr>
          <w:fldChar w:fldCharType="separate"/>
        </w:r>
        <w:r>
          <w:rPr>
            <w:noProof/>
            <w:webHidden/>
          </w:rPr>
          <w:t>18</w:t>
        </w:r>
        <w:r>
          <w:rPr>
            <w:noProof/>
            <w:webHidden/>
          </w:rPr>
          <w:fldChar w:fldCharType="end"/>
        </w:r>
      </w:hyperlink>
    </w:p>
    <w:p w14:paraId="0F35CA7C" w14:textId="3E25EE7D" w:rsidR="00D322ED" w:rsidRDefault="00D322ED">
      <w:pPr>
        <w:pStyle w:val="TOC1"/>
        <w:rPr>
          <w:rFonts w:asciiTheme="minorHAnsi" w:eastAsiaTheme="minorEastAsia" w:hAnsiTheme="minorHAnsi" w:cstheme="minorBidi"/>
          <w:sz w:val="24"/>
          <w:lang w:val="en-VN"/>
        </w:rPr>
      </w:pPr>
      <w:hyperlink w:anchor="_Toc38714933" w:history="1">
        <w:r w:rsidRPr="00B7487B">
          <w:rPr>
            <w:rStyle w:val="Hyperlink"/>
          </w:rPr>
          <w:t>Chương 2. Ứng dụng thuật toán DGCNN và đồ thị cấu trúc PSI-graph trong phát hiện IoT botnet</w:t>
        </w:r>
        <w:r>
          <w:rPr>
            <w:webHidden/>
          </w:rPr>
          <w:tab/>
        </w:r>
        <w:r>
          <w:rPr>
            <w:webHidden/>
          </w:rPr>
          <w:fldChar w:fldCharType="begin"/>
        </w:r>
        <w:r>
          <w:rPr>
            <w:webHidden/>
          </w:rPr>
          <w:instrText xml:space="preserve"> PAGEREF _Toc38714933 \h </w:instrText>
        </w:r>
        <w:r>
          <w:rPr>
            <w:webHidden/>
          </w:rPr>
        </w:r>
        <w:r>
          <w:rPr>
            <w:webHidden/>
          </w:rPr>
          <w:fldChar w:fldCharType="separate"/>
        </w:r>
        <w:r>
          <w:rPr>
            <w:webHidden/>
          </w:rPr>
          <w:t>19</w:t>
        </w:r>
        <w:r>
          <w:rPr>
            <w:webHidden/>
          </w:rPr>
          <w:fldChar w:fldCharType="end"/>
        </w:r>
      </w:hyperlink>
    </w:p>
    <w:p w14:paraId="1DA5A415" w14:textId="569D833E" w:rsidR="00D322ED" w:rsidRDefault="00D322ED">
      <w:pPr>
        <w:pStyle w:val="TOC2"/>
        <w:rPr>
          <w:rFonts w:asciiTheme="minorHAnsi" w:eastAsiaTheme="minorEastAsia" w:hAnsiTheme="minorHAnsi" w:cstheme="minorBidi"/>
          <w:noProof/>
          <w:sz w:val="24"/>
        </w:rPr>
      </w:pPr>
      <w:hyperlink w:anchor="_Toc38714934" w:history="1">
        <w:r w:rsidRPr="00B7487B">
          <w:rPr>
            <w:rStyle w:val="Hyperlink"/>
            <w:noProof/>
            <w:lang w:val="vi-VN"/>
          </w:rPr>
          <w:t>2.1. Tổng quan</w:t>
        </w:r>
        <w:r>
          <w:rPr>
            <w:noProof/>
            <w:webHidden/>
          </w:rPr>
          <w:tab/>
        </w:r>
        <w:r>
          <w:rPr>
            <w:noProof/>
            <w:webHidden/>
          </w:rPr>
          <w:fldChar w:fldCharType="begin"/>
        </w:r>
        <w:r>
          <w:rPr>
            <w:noProof/>
            <w:webHidden/>
          </w:rPr>
          <w:instrText xml:space="preserve"> PAGEREF _Toc38714934 \h </w:instrText>
        </w:r>
        <w:r>
          <w:rPr>
            <w:noProof/>
            <w:webHidden/>
          </w:rPr>
        </w:r>
        <w:r>
          <w:rPr>
            <w:noProof/>
            <w:webHidden/>
          </w:rPr>
          <w:fldChar w:fldCharType="separate"/>
        </w:r>
        <w:r>
          <w:rPr>
            <w:noProof/>
            <w:webHidden/>
          </w:rPr>
          <w:t>19</w:t>
        </w:r>
        <w:r>
          <w:rPr>
            <w:noProof/>
            <w:webHidden/>
          </w:rPr>
          <w:fldChar w:fldCharType="end"/>
        </w:r>
      </w:hyperlink>
    </w:p>
    <w:p w14:paraId="76947378" w14:textId="2C645937" w:rsidR="00D322ED" w:rsidRDefault="00D322ED">
      <w:pPr>
        <w:pStyle w:val="TOC3"/>
        <w:rPr>
          <w:rFonts w:asciiTheme="minorHAnsi" w:eastAsiaTheme="minorEastAsia" w:hAnsiTheme="minorHAnsi" w:cstheme="minorBidi"/>
          <w:i w:val="0"/>
          <w:sz w:val="24"/>
          <w:lang w:val="en-VN"/>
        </w:rPr>
      </w:pPr>
      <w:hyperlink w:anchor="_Toc38714935" w:history="1">
        <w:r w:rsidRPr="00B7487B">
          <w:rPr>
            <w:rStyle w:val="Hyperlink"/>
          </w:rPr>
          <w:t>2.1.1. Mạng nơ ron tích chập - Convolutional Neural Network (CNN)</w:t>
        </w:r>
        <w:r w:rsidRPr="00B7487B">
          <w:rPr>
            <w:rStyle w:val="Hyperlink"/>
            <w:lang w:val="en-US"/>
          </w:rPr>
          <w:t xml:space="preserve"> [17]</w:t>
        </w:r>
        <w:r>
          <w:rPr>
            <w:webHidden/>
          </w:rPr>
          <w:tab/>
        </w:r>
        <w:r>
          <w:rPr>
            <w:webHidden/>
          </w:rPr>
          <w:fldChar w:fldCharType="begin"/>
        </w:r>
        <w:r>
          <w:rPr>
            <w:webHidden/>
          </w:rPr>
          <w:instrText xml:space="preserve"> PAGEREF _Toc38714935 \h </w:instrText>
        </w:r>
        <w:r>
          <w:rPr>
            <w:webHidden/>
          </w:rPr>
        </w:r>
        <w:r>
          <w:rPr>
            <w:webHidden/>
          </w:rPr>
          <w:fldChar w:fldCharType="separate"/>
        </w:r>
        <w:r>
          <w:rPr>
            <w:webHidden/>
          </w:rPr>
          <w:t>19</w:t>
        </w:r>
        <w:r>
          <w:rPr>
            <w:webHidden/>
          </w:rPr>
          <w:fldChar w:fldCharType="end"/>
        </w:r>
      </w:hyperlink>
    </w:p>
    <w:p w14:paraId="381ECB7D" w14:textId="6D9D39C9" w:rsidR="00D322ED" w:rsidRDefault="00D322ED">
      <w:pPr>
        <w:pStyle w:val="TOC3"/>
        <w:rPr>
          <w:rFonts w:asciiTheme="minorHAnsi" w:eastAsiaTheme="minorEastAsia" w:hAnsiTheme="minorHAnsi" w:cstheme="minorBidi"/>
          <w:i w:val="0"/>
          <w:sz w:val="24"/>
          <w:lang w:val="en-VN"/>
        </w:rPr>
      </w:pPr>
      <w:hyperlink w:anchor="_Toc38714936" w:history="1">
        <w:r w:rsidRPr="00B7487B">
          <w:rPr>
            <w:rStyle w:val="Hyperlink"/>
          </w:rPr>
          <w:t>2.1.2. Đồ thị cấu trúc PSI-graph</w:t>
        </w:r>
        <w:r>
          <w:rPr>
            <w:webHidden/>
          </w:rPr>
          <w:tab/>
        </w:r>
        <w:r>
          <w:rPr>
            <w:webHidden/>
          </w:rPr>
          <w:fldChar w:fldCharType="begin"/>
        </w:r>
        <w:r>
          <w:rPr>
            <w:webHidden/>
          </w:rPr>
          <w:instrText xml:space="preserve"> PAGEREF _Toc38714936 \h </w:instrText>
        </w:r>
        <w:r>
          <w:rPr>
            <w:webHidden/>
          </w:rPr>
        </w:r>
        <w:r>
          <w:rPr>
            <w:webHidden/>
          </w:rPr>
          <w:fldChar w:fldCharType="separate"/>
        </w:r>
        <w:r>
          <w:rPr>
            <w:webHidden/>
          </w:rPr>
          <w:t>26</w:t>
        </w:r>
        <w:r>
          <w:rPr>
            <w:webHidden/>
          </w:rPr>
          <w:fldChar w:fldCharType="end"/>
        </w:r>
      </w:hyperlink>
    </w:p>
    <w:p w14:paraId="10714EDC" w14:textId="53309F16" w:rsidR="00D322ED" w:rsidRDefault="00D322ED">
      <w:pPr>
        <w:pStyle w:val="TOC2"/>
        <w:rPr>
          <w:rFonts w:asciiTheme="minorHAnsi" w:eastAsiaTheme="minorEastAsia" w:hAnsiTheme="minorHAnsi" w:cstheme="minorBidi"/>
          <w:noProof/>
          <w:sz w:val="24"/>
        </w:rPr>
      </w:pPr>
      <w:hyperlink w:anchor="_Toc38714937" w:history="1">
        <w:r w:rsidRPr="00B7487B">
          <w:rPr>
            <w:rStyle w:val="Hyperlink"/>
            <w:noProof/>
            <w:lang w:val="vi-VN"/>
          </w:rPr>
          <w:t>2.2. Phương pháp đề xuất</w:t>
        </w:r>
        <w:r>
          <w:rPr>
            <w:noProof/>
            <w:webHidden/>
          </w:rPr>
          <w:tab/>
        </w:r>
        <w:r>
          <w:rPr>
            <w:noProof/>
            <w:webHidden/>
          </w:rPr>
          <w:fldChar w:fldCharType="begin"/>
        </w:r>
        <w:r>
          <w:rPr>
            <w:noProof/>
            <w:webHidden/>
          </w:rPr>
          <w:instrText xml:space="preserve"> PAGEREF _Toc38714937 \h </w:instrText>
        </w:r>
        <w:r>
          <w:rPr>
            <w:noProof/>
            <w:webHidden/>
          </w:rPr>
        </w:r>
        <w:r>
          <w:rPr>
            <w:noProof/>
            <w:webHidden/>
          </w:rPr>
          <w:fldChar w:fldCharType="separate"/>
        </w:r>
        <w:r>
          <w:rPr>
            <w:noProof/>
            <w:webHidden/>
          </w:rPr>
          <w:t>27</w:t>
        </w:r>
        <w:r>
          <w:rPr>
            <w:noProof/>
            <w:webHidden/>
          </w:rPr>
          <w:fldChar w:fldCharType="end"/>
        </w:r>
      </w:hyperlink>
    </w:p>
    <w:p w14:paraId="65EAF63B" w14:textId="2013E2FF" w:rsidR="00D322ED" w:rsidRDefault="00D322ED">
      <w:pPr>
        <w:pStyle w:val="TOC3"/>
        <w:rPr>
          <w:rFonts w:asciiTheme="minorHAnsi" w:eastAsiaTheme="minorEastAsia" w:hAnsiTheme="minorHAnsi" w:cstheme="minorBidi"/>
          <w:i w:val="0"/>
          <w:sz w:val="24"/>
          <w:lang w:val="en-VN"/>
        </w:rPr>
      </w:pPr>
      <w:hyperlink w:anchor="_Toc38714938" w:history="1">
        <w:r w:rsidRPr="00B7487B">
          <w:rPr>
            <w:rStyle w:val="Hyperlink"/>
          </w:rPr>
          <w:t>2.2.2. Trích xuất đồ thị có cấu trúc PSI-graph từ các tập tin ELF đầu vào</w:t>
        </w:r>
        <w:r>
          <w:rPr>
            <w:webHidden/>
          </w:rPr>
          <w:tab/>
        </w:r>
        <w:r>
          <w:rPr>
            <w:webHidden/>
          </w:rPr>
          <w:fldChar w:fldCharType="begin"/>
        </w:r>
        <w:r>
          <w:rPr>
            <w:webHidden/>
          </w:rPr>
          <w:instrText xml:space="preserve"> PAGEREF _Toc38714938 \h </w:instrText>
        </w:r>
        <w:r>
          <w:rPr>
            <w:webHidden/>
          </w:rPr>
        </w:r>
        <w:r>
          <w:rPr>
            <w:webHidden/>
          </w:rPr>
          <w:fldChar w:fldCharType="separate"/>
        </w:r>
        <w:r>
          <w:rPr>
            <w:webHidden/>
          </w:rPr>
          <w:t>28</w:t>
        </w:r>
        <w:r>
          <w:rPr>
            <w:webHidden/>
          </w:rPr>
          <w:fldChar w:fldCharType="end"/>
        </w:r>
      </w:hyperlink>
    </w:p>
    <w:p w14:paraId="01F52B00" w14:textId="3608D041" w:rsidR="00D322ED" w:rsidRDefault="00D322ED">
      <w:pPr>
        <w:pStyle w:val="TOC3"/>
        <w:rPr>
          <w:rFonts w:asciiTheme="minorHAnsi" w:eastAsiaTheme="minorEastAsia" w:hAnsiTheme="minorHAnsi" w:cstheme="minorBidi"/>
          <w:i w:val="0"/>
          <w:sz w:val="24"/>
          <w:lang w:val="en-VN"/>
        </w:rPr>
      </w:pPr>
      <w:hyperlink w:anchor="_Toc38714939" w:history="1">
        <w:r w:rsidRPr="00B7487B">
          <w:rPr>
            <w:rStyle w:val="Hyperlink"/>
          </w:rPr>
          <w:t>2.2.3. Trích xuất các đồ thị con PSI-rooted</w:t>
        </w:r>
        <w:r>
          <w:rPr>
            <w:webHidden/>
          </w:rPr>
          <w:tab/>
        </w:r>
        <w:r>
          <w:rPr>
            <w:webHidden/>
          </w:rPr>
          <w:fldChar w:fldCharType="begin"/>
        </w:r>
        <w:r>
          <w:rPr>
            <w:webHidden/>
          </w:rPr>
          <w:instrText xml:space="preserve"> PAGEREF _Toc38714939 \h </w:instrText>
        </w:r>
        <w:r>
          <w:rPr>
            <w:webHidden/>
          </w:rPr>
        </w:r>
        <w:r>
          <w:rPr>
            <w:webHidden/>
          </w:rPr>
          <w:fldChar w:fldCharType="separate"/>
        </w:r>
        <w:r>
          <w:rPr>
            <w:webHidden/>
          </w:rPr>
          <w:t>29</w:t>
        </w:r>
        <w:r>
          <w:rPr>
            <w:webHidden/>
          </w:rPr>
          <w:fldChar w:fldCharType="end"/>
        </w:r>
      </w:hyperlink>
    </w:p>
    <w:p w14:paraId="357F5240" w14:textId="63727136" w:rsidR="00D322ED" w:rsidRDefault="00D322ED">
      <w:pPr>
        <w:pStyle w:val="TOC3"/>
        <w:rPr>
          <w:rFonts w:asciiTheme="minorHAnsi" w:eastAsiaTheme="minorEastAsia" w:hAnsiTheme="minorHAnsi" w:cstheme="minorBidi"/>
          <w:i w:val="0"/>
          <w:sz w:val="24"/>
          <w:lang w:val="en-VN"/>
        </w:rPr>
      </w:pPr>
      <w:hyperlink w:anchor="_Toc38714940" w:history="1">
        <w:r w:rsidRPr="00B7487B">
          <w:rPr>
            <w:rStyle w:val="Hyperlink"/>
          </w:rPr>
          <w:t>2.2.4. Tiền xử lý dữ liệu - Data preprocessing phase</w:t>
        </w:r>
        <w:r>
          <w:rPr>
            <w:webHidden/>
          </w:rPr>
          <w:tab/>
        </w:r>
        <w:r>
          <w:rPr>
            <w:webHidden/>
          </w:rPr>
          <w:fldChar w:fldCharType="begin"/>
        </w:r>
        <w:r>
          <w:rPr>
            <w:webHidden/>
          </w:rPr>
          <w:instrText xml:space="preserve"> PAGEREF _Toc38714940 \h </w:instrText>
        </w:r>
        <w:r>
          <w:rPr>
            <w:webHidden/>
          </w:rPr>
        </w:r>
        <w:r>
          <w:rPr>
            <w:webHidden/>
          </w:rPr>
          <w:fldChar w:fldCharType="separate"/>
        </w:r>
        <w:r>
          <w:rPr>
            <w:webHidden/>
          </w:rPr>
          <w:t>31</w:t>
        </w:r>
        <w:r>
          <w:rPr>
            <w:webHidden/>
          </w:rPr>
          <w:fldChar w:fldCharType="end"/>
        </w:r>
      </w:hyperlink>
    </w:p>
    <w:p w14:paraId="70834461" w14:textId="7D76EF97" w:rsidR="00D322ED" w:rsidRDefault="00D322ED">
      <w:pPr>
        <w:pStyle w:val="TOC3"/>
        <w:rPr>
          <w:rFonts w:asciiTheme="minorHAnsi" w:eastAsiaTheme="minorEastAsia" w:hAnsiTheme="minorHAnsi" w:cstheme="minorBidi"/>
          <w:i w:val="0"/>
          <w:sz w:val="24"/>
          <w:lang w:val="en-VN"/>
        </w:rPr>
      </w:pPr>
      <w:hyperlink w:anchor="_Toc38714941" w:history="1">
        <w:r w:rsidRPr="00B7487B">
          <w:rPr>
            <w:rStyle w:val="Hyperlink"/>
          </w:rPr>
          <w:t>2.2.5. Tác vụ phân lớp</w:t>
        </w:r>
        <w:r>
          <w:rPr>
            <w:webHidden/>
          </w:rPr>
          <w:tab/>
        </w:r>
        <w:r>
          <w:rPr>
            <w:webHidden/>
          </w:rPr>
          <w:fldChar w:fldCharType="begin"/>
        </w:r>
        <w:r>
          <w:rPr>
            <w:webHidden/>
          </w:rPr>
          <w:instrText xml:space="preserve"> PAGEREF _Toc38714941 \h </w:instrText>
        </w:r>
        <w:r>
          <w:rPr>
            <w:webHidden/>
          </w:rPr>
        </w:r>
        <w:r>
          <w:rPr>
            <w:webHidden/>
          </w:rPr>
          <w:fldChar w:fldCharType="separate"/>
        </w:r>
        <w:r>
          <w:rPr>
            <w:webHidden/>
          </w:rPr>
          <w:t>32</w:t>
        </w:r>
        <w:r>
          <w:rPr>
            <w:webHidden/>
          </w:rPr>
          <w:fldChar w:fldCharType="end"/>
        </w:r>
      </w:hyperlink>
    </w:p>
    <w:p w14:paraId="76E339FE" w14:textId="24D5CA5B" w:rsidR="00D322ED" w:rsidRDefault="00D322ED">
      <w:pPr>
        <w:pStyle w:val="TOC2"/>
        <w:rPr>
          <w:rFonts w:asciiTheme="minorHAnsi" w:eastAsiaTheme="minorEastAsia" w:hAnsiTheme="minorHAnsi" w:cstheme="minorBidi"/>
          <w:noProof/>
          <w:sz w:val="24"/>
        </w:rPr>
      </w:pPr>
      <w:hyperlink w:anchor="_Toc38714942" w:history="1">
        <w:r w:rsidRPr="00B7487B">
          <w:rPr>
            <w:rStyle w:val="Hyperlink"/>
            <w:noProof/>
            <w:lang w:val="vi-VN"/>
          </w:rPr>
          <w:t>2.3. Tổng kết chương</w:t>
        </w:r>
        <w:r>
          <w:rPr>
            <w:noProof/>
            <w:webHidden/>
          </w:rPr>
          <w:tab/>
        </w:r>
        <w:r>
          <w:rPr>
            <w:noProof/>
            <w:webHidden/>
          </w:rPr>
          <w:fldChar w:fldCharType="begin"/>
        </w:r>
        <w:r>
          <w:rPr>
            <w:noProof/>
            <w:webHidden/>
          </w:rPr>
          <w:instrText xml:space="preserve"> PAGEREF _Toc38714942 \h </w:instrText>
        </w:r>
        <w:r>
          <w:rPr>
            <w:noProof/>
            <w:webHidden/>
          </w:rPr>
        </w:r>
        <w:r>
          <w:rPr>
            <w:noProof/>
            <w:webHidden/>
          </w:rPr>
          <w:fldChar w:fldCharType="separate"/>
        </w:r>
        <w:r>
          <w:rPr>
            <w:noProof/>
            <w:webHidden/>
          </w:rPr>
          <w:t>33</w:t>
        </w:r>
        <w:r>
          <w:rPr>
            <w:noProof/>
            <w:webHidden/>
          </w:rPr>
          <w:fldChar w:fldCharType="end"/>
        </w:r>
      </w:hyperlink>
    </w:p>
    <w:p w14:paraId="0634AFC0" w14:textId="6BB27741" w:rsidR="00D322ED" w:rsidRDefault="00D322ED">
      <w:pPr>
        <w:pStyle w:val="TOC1"/>
        <w:rPr>
          <w:rFonts w:asciiTheme="minorHAnsi" w:eastAsiaTheme="minorEastAsia" w:hAnsiTheme="minorHAnsi" w:cstheme="minorBidi"/>
          <w:sz w:val="24"/>
          <w:lang w:val="en-VN"/>
        </w:rPr>
      </w:pPr>
      <w:hyperlink w:anchor="_Toc38714943" w:history="1">
        <w:r w:rsidRPr="00B7487B">
          <w:rPr>
            <w:rStyle w:val="Hyperlink"/>
          </w:rPr>
          <w:t>Chương 3. Thực nghiệm kết quả</w:t>
        </w:r>
        <w:r>
          <w:rPr>
            <w:webHidden/>
          </w:rPr>
          <w:tab/>
        </w:r>
        <w:r>
          <w:rPr>
            <w:webHidden/>
          </w:rPr>
          <w:fldChar w:fldCharType="begin"/>
        </w:r>
        <w:r>
          <w:rPr>
            <w:webHidden/>
          </w:rPr>
          <w:instrText xml:space="preserve"> PAGEREF _Toc38714943 \h </w:instrText>
        </w:r>
        <w:r>
          <w:rPr>
            <w:webHidden/>
          </w:rPr>
        </w:r>
        <w:r>
          <w:rPr>
            <w:webHidden/>
          </w:rPr>
          <w:fldChar w:fldCharType="separate"/>
        </w:r>
        <w:r>
          <w:rPr>
            <w:webHidden/>
          </w:rPr>
          <w:t>34</w:t>
        </w:r>
        <w:r>
          <w:rPr>
            <w:webHidden/>
          </w:rPr>
          <w:fldChar w:fldCharType="end"/>
        </w:r>
      </w:hyperlink>
    </w:p>
    <w:p w14:paraId="2E471093" w14:textId="67417E89" w:rsidR="00D322ED" w:rsidRDefault="00D322ED">
      <w:pPr>
        <w:pStyle w:val="TOC2"/>
        <w:rPr>
          <w:rFonts w:asciiTheme="minorHAnsi" w:eastAsiaTheme="minorEastAsia" w:hAnsiTheme="minorHAnsi" w:cstheme="minorBidi"/>
          <w:noProof/>
          <w:sz w:val="24"/>
        </w:rPr>
      </w:pPr>
      <w:hyperlink w:anchor="_Toc38714944" w:history="1">
        <w:r w:rsidRPr="00B7487B">
          <w:rPr>
            <w:rStyle w:val="Hyperlink"/>
            <w:noProof/>
            <w:lang w:val="vi-VN"/>
          </w:rPr>
          <w:t>3.1. Giới thiệu bộ dữ liệu IoT botnet</w:t>
        </w:r>
        <w:r>
          <w:rPr>
            <w:noProof/>
            <w:webHidden/>
          </w:rPr>
          <w:tab/>
        </w:r>
        <w:r>
          <w:rPr>
            <w:noProof/>
            <w:webHidden/>
          </w:rPr>
          <w:fldChar w:fldCharType="begin"/>
        </w:r>
        <w:r>
          <w:rPr>
            <w:noProof/>
            <w:webHidden/>
          </w:rPr>
          <w:instrText xml:space="preserve"> PAGEREF _Toc38714944 \h </w:instrText>
        </w:r>
        <w:r>
          <w:rPr>
            <w:noProof/>
            <w:webHidden/>
          </w:rPr>
        </w:r>
        <w:r>
          <w:rPr>
            <w:noProof/>
            <w:webHidden/>
          </w:rPr>
          <w:fldChar w:fldCharType="separate"/>
        </w:r>
        <w:r>
          <w:rPr>
            <w:noProof/>
            <w:webHidden/>
          </w:rPr>
          <w:t>34</w:t>
        </w:r>
        <w:r>
          <w:rPr>
            <w:noProof/>
            <w:webHidden/>
          </w:rPr>
          <w:fldChar w:fldCharType="end"/>
        </w:r>
      </w:hyperlink>
    </w:p>
    <w:p w14:paraId="7753973D" w14:textId="1F05E7EE" w:rsidR="00D322ED" w:rsidRDefault="00D322ED">
      <w:pPr>
        <w:pStyle w:val="TOC2"/>
        <w:rPr>
          <w:rFonts w:asciiTheme="minorHAnsi" w:eastAsiaTheme="minorEastAsia" w:hAnsiTheme="minorHAnsi" w:cstheme="minorBidi"/>
          <w:noProof/>
          <w:sz w:val="24"/>
        </w:rPr>
      </w:pPr>
      <w:hyperlink w:anchor="_Toc38714945" w:history="1">
        <w:r w:rsidRPr="00B7487B">
          <w:rPr>
            <w:rStyle w:val="Hyperlink"/>
            <w:noProof/>
            <w:lang w:val="vi-VN"/>
          </w:rPr>
          <w:t>3.2. Kết quả thực nghiệm, đánh giá độ chính xác và hiệu quả</w:t>
        </w:r>
        <w:r>
          <w:rPr>
            <w:noProof/>
            <w:webHidden/>
          </w:rPr>
          <w:tab/>
        </w:r>
        <w:r>
          <w:rPr>
            <w:noProof/>
            <w:webHidden/>
          </w:rPr>
          <w:fldChar w:fldCharType="begin"/>
        </w:r>
        <w:r>
          <w:rPr>
            <w:noProof/>
            <w:webHidden/>
          </w:rPr>
          <w:instrText xml:space="preserve"> PAGEREF _Toc38714945 \h </w:instrText>
        </w:r>
        <w:r>
          <w:rPr>
            <w:noProof/>
            <w:webHidden/>
          </w:rPr>
        </w:r>
        <w:r>
          <w:rPr>
            <w:noProof/>
            <w:webHidden/>
          </w:rPr>
          <w:fldChar w:fldCharType="separate"/>
        </w:r>
        <w:r>
          <w:rPr>
            <w:noProof/>
            <w:webHidden/>
          </w:rPr>
          <w:t>34</w:t>
        </w:r>
        <w:r>
          <w:rPr>
            <w:noProof/>
            <w:webHidden/>
          </w:rPr>
          <w:fldChar w:fldCharType="end"/>
        </w:r>
      </w:hyperlink>
    </w:p>
    <w:p w14:paraId="5CDDF612" w14:textId="6E040131" w:rsidR="00D322ED" w:rsidRDefault="00D322ED">
      <w:pPr>
        <w:pStyle w:val="TOC2"/>
        <w:rPr>
          <w:rFonts w:asciiTheme="minorHAnsi" w:eastAsiaTheme="minorEastAsia" w:hAnsiTheme="minorHAnsi" w:cstheme="minorBidi"/>
          <w:noProof/>
          <w:sz w:val="24"/>
        </w:rPr>
      </w:pPr>
      <w:hyperlink w:anchor="_Toc38714946" w:history="1">
        <w:r w:rsidRPr="00B7487B">
          <w:rPr>
            <w:rStyle w:val="Hyperlink"/>
            <w:noProof/>
            <w:lang w:val="vi-VN"/>
          </w:rPr>
          <w:t>3.3. Tổng kết chương</w:t>
        </w:r>
        <w:r>
          <w:rPr>
            <w:noProof/>
            <w:webHidden/>
          </w:rPr>
          <w:tab/>
        </w:r>
        <w:r>
          <w:rPr>
            <w:noProof/>
            <w:webHidden/>
          </w:rPr>
          <w:fldChar w:fldCharType="begin"/>
        </w:r>
        <w:r>
          <w:rPr>
            <w:noProof/>
            <w:webHidden/>
          </w:rPr>
          <w:instrText xml:space="preserve"> PAGEREF _Toc38714946 \h </w:instrText>
        </w:r>
        <w:r>
          <w:rPr>
            <w:noProof/>
            <w:webHidden/>
          </w:rPr>
        </w:r>
        <w:r>
          <w:rPr>
            <w:noProof/>
            <w:webHidden/>
          </w:rPr>
          <w:fldChar w:fldCharType="separate"/>
        </w:r>
        <w:r>
          <w:rPr>
            <w:noProof/>
            <w:webHidden/>
          </w:rPr>
          <w:t>34</w:t>
        </w:r>
        <w:r>
          <w:rPr>
            <w:noProof/>
            <w:webHidden/>
          </w:rPr>
          <w:fldChar w:fldCharType="end"/>
        </w:r>
      </w:hyperlink>
    </w:p>
    <w:p w14:paraId="4A35F491" w14:textId="05511744" w:rsidR="00D322ED" w:rsidRDefault="00D322ED">
      <w:pPr>
        <w:pStyle w:val="TOC1"/>
        <w:rPr>
          <w:rFonts w:asciiTheme="minorHAnsi" w:eastAsiaTheme="minorEastAsia" w:hAnsiTheme="minorHAnsi" w:cstheme="minorBidi"/>
          <w:sz w:val="24"/>
          <w:lang w:val="en-VN"/>
        </w:rPr>
      </w:pPr>
      <w:hyperlink w:anchor="_Toc38714947" w:history="1">
        <w:r w:rsidRPr="00B7487B">
          <w:rPr>
            <w:rStyle w:val="Hyperlink"/>
          </w:rPr>
          <w:t>KẾT LUẬN</w:t>
        </w:r>
        <w:r>
          <w:rPr>
            <w:webHidden/>
          </w:rPr>
          <w:tab/>
        </w:r>
        <w:r>
          <w:rPr>
            <w:webHidden/>
          </w:rPr>
          <w:fldChar w:fldCharType="begin"/>
        </w:r>
        <w:r>
          <w:rPr>
            <w:webHidden/>
          </w:rPr>
          <w:instrText xml:space="preserve"> PAGEREF _Toc38714947 \h </w:instrText>
        </w:r>
        <w:r>
          <w:rPr>
            <w:webHidden/>
          </w:rPr>
        </w:r>
        <w:r>
          <w:rPr>
            <w:webHidden/>
          </w:rPr>
          <w:fldChar w:fldCharType="separate"/>
        </w:r>
        <w:r>
          <w:rPr>
            <w:webHidden/>
          </w:rPr>
          <w:t>35</w:t>
        </w:r>
        <w:r>
          <w:rPr>
            <w:webHidden/>
          </w:rPr>
          <w:fldChar w:fldCharType="end"/>
        </w:r>
      </w:hyperlink>
    </w:p>
    <w:p w14:paraId="12F44B53" w14:textId="36028A64" w:rsidR="00D322ED" w:rsidRDefault="00D322ED">
      <w:pPr>
        <w:pStyle w:val="TOC1"/>
        <w:rPr>
          <w:rFonts w:asciiTheme="minorHAnsi" w:eastAsiaTheme="minorEastAsia" w:hAnsiTheme="minorHAnsi" w:cstheme="minorBidi"/>
          <w:sz w:val="24"/>
          <w:lang w:val="en-VN"/>
        </w:rPr>
      </w:pPr>
      <w:hyperlink w:anchor="_Toc38714948" w:history="1">
        <w:r w:rsidRPr="00B7487B">
          <w:rPr>
            <w:rStyle w:val="Hyperlink"/>
          </w:rPr>
          <w:t>TÀI LIỆU THAM KHẢO</w:t>
        </w:r>
        <w:r>
          <w:rPr>
            <w:webHidden/>
          </w:rPr>
          <w:tab/>
        </w:r>
        <w:r>
          <w:rPr>
            <w:webHidden/>
          </w:rPr>
          <w:fldChar w:fldCharType="begin"/>
        </w:r>
        <w:r>
          <w:rPr>
            <w:webHidden/>
          </w:rPr>
          <w:instrText xml:space="preserve"> PAGEREF _Toc38714948 \h </w:instrText>
        </w:r>
        <w:r>
          <w:rPr>
            <w:webHidden/>
          </w:rPr>
        </w:r>
        <w:r>
          <w:rPr>
            <w:webHidden/>
          </w:rPr>
          <w:fldChar w:fldCharType="separate"/>
        </w:r>
        <w:r>
          <w:rPr>
            <w:webHidden/>
          </w:rPr>
          <w:t>36</w:t>
        </w:r>
        <w:r>
          <w:rPr>
            <w:webHidden/>
          </w:rPr>
          <w:fldChar w:fldCharType="end"/>
        </w:r>
      </w:hyperlink>
    </w:p>
    <w:p w14:paraId="203271C4" w14:textId="40FA712A" w:rsidR="00CF4C43" w:rsidRDefault="004424AC" w:rsidP="004424AC">
      <w:pPr>
        <w:rPr>
          <w:lang w:val="vi-VN"/>
        </w:rPr>
        <w:sectPr w:rsidR="00CF4C43" w:rsidSect="00D243BF">
          <w:footerReference w:type="default" r:id="rId10"/>
          <w:pgSz w:w="11907" w:h="16839" w:code="9"/>
          <w:pgMar w:top="987" w:right="1134" w:bottom="1134" w:left="1701" w:header="720" w:footer="720" w:gutter="0"/>
          <w:pgNumType w:fmt="lowerRoman" w:start="1"/>
          <w:cols w:space="720"/>
          <w:docGrid w:linePitch="360"/>
        </w:sectPr>
      </w:pPr>
      <w:r>
        <w:rPr>
          <w:lang w:val="vi-VN"/>
        </w:rPr>
        <w:fldChar w:fldCharType="end"/>
      </w:r>
    </w:p>
    <w:p w14:paraId="25A8C718" w14:textId="13CDAAB4" w:rsidR="00CF4C43" w:rsidRDefault="00CF4C43" w:rsidP="003632D6">
      <w:pPr>
        <w:pStyle w:val="Heading1"/>
        <w:numPr>
          <w:ilvl w:val="0"/>
          <w:numId w:val="0"/>
        </w:numPr>
        <w:rPr>
          <w:lang w:val="vi-VN"/>
        </w:rPr>
      </w:pPr>
      <w:bookmarkStart w:id="0" w:name="_Toc38714913"/>
      <w:r w:rsidRPr="00CF4C43">
        <w:rPr>
          <w:lang w:val="vi-VN"/>
        </w:rPr>
        <w:lastRenderedPageBreak/>
        <w:t>DANH MỤC CÁC HÌNH VẼ</w:t>
      </w:r>
      <w:bookmarkEnd w:id="0"/>
    </w:p>
    <w:p w14:paraId="39994FCD" w14:textId="6EBD8229" w:rsidR="005F0CC8" w:rsidRDefault="003632D6">
      <w:pPr>
        <w:pStyle w:val="TOC1"/>
        <w:rPr>
          <w:rFonts w:asciiTheme="minorHAnsi" w:eastAsiaTheme="minorEastAsia" w:hAnsiTheme="minorHAnsi" w:cstheme="minorBidi"/>
          <w:sz w:val="24"/>
          <w:lang w:val="en-VN"/>
        </w:rPr>
      </w:pPr>
      <w:r>
        <w:fldChar w:fldCharType="begin"/>
      </w:r>
      <w:r>
        <w:instrText xml:space="preserve"> TOC \h \z \t "Caption,1" </w:instrText>
      </w:r>
      <w:r>
        <w:fldChar w:fldCharType="separate"/>
      </w:r>
      <w:hyperlink w:anchor="_Toc38655852" w:history="1">
        <w:r w:rsidR="005F0CC8" w:rsidRPr="00E60FFF">
          <w:rPr>
            <w:rStyle w:val="Hyperlink"/>
          </w:rPr>
          <w:t>Hình 1.1. Ngôi nhà thông minh</w:t>
        </w:r>
        <w:r w:rsidR="005F0CC8">
          <w:rPr>
            <w:webHidden/>
          </w:rPr>
          <w:tab/>
        </w:r>
        <w:r w:rsidR="005F0CC8">
          <w:rPr>
            <w:webHidden/>
          </w:rPr>
          <w:fldChar w:fldCharType="begin"/>
        </w:r>
        <w:r w:rsidR="005F0CC8">
          <w:rPr>
            <w:webHidden/>
          </w:rPr>
          <w:instrText xml:space="preserve"> PAGEREF _Toc38655852 \h </w:instrText>
        </w:r>
        <w:r w:rsidR="005F0CC8">
          <w:rPr>
            <w:webHidden/>
          </w:rPr>
        </w:r>
        <w:r w:rsidR="005F0CC8">
          <w:rPr>
            <w:webHidden/>
          </w:rPr>
          <w:fldChar w:fldCharType="separate"/>
        </w:r>
        <w:r w:rsidR="005F0CC8">
          <w:rPr>
            <w:webHidden/>
          </w:rPr>
          <w:t>2</w:t>
        </w:r>
        <w:r w:rsidR="005F0CC8">
          <w:rPr>
            <w:webHidden/>
          </w:rPr>
          <w:fldChar w:fldCharType="end"/>
        </w:r>
      </w:hyperlink>
    </w:p>
    <w:p w14:paraId="49973953" w14:textId="2842488C" w:rsidR="005F0CC8" w:rsidRDefault="007B290B">
      <w:pPr>
        <w:pStyle w:val="TOC1"/>
        <w:rPr>
          <w:rFonts w:asciiTheme="minorHAnsi" w:eastAsiaTheme="minorEastAsia" w:hAnsiTheme="minorHAnsi" w:cstheme="minorBidi"/>
          <w:sz w:val="24"/>
          <w:lang w:val="en-VN"/>
        </w:rPr>
      </w:pPr>
      <w:hyperlink w:anchor="_Toc38655853" w:history="1">
        <w:r w:rsidR="005F0CC8" w:rsidRPr="00E60FFF">
          <w:rPr>
            <w:rStyle w:val="Hyperlink"/>
          </w:rPr>
          <w:t xml:space="preserve">Hình 1.2. </w:t>
        </w:r>
        <w:r w:rsidR="005F0CC8" w:rsidRPr="00E60FFF">
          <w:rPr>
            <w:rStyle w:val="Hyperlink"/>
            <w:rFonts w:hint="eastAsia"/>
          </w:rPr>
          <w:t>Ư</w:t>
        </w:r>
        <w:r w:rsidR="005F0CC8" w:rsidRPr="00E60FFF">
          <w:rPr>
            <w:rStyle w:val="Hyperlink"/>
          </w:rPr>
          <w:t xml:space="preserve">ớc tính </w:t>
        </w:r>
        <w:r w:rsidR="005F0CC8" w:rsidRPr="00E60FFF">
          <w:rPr>
            <w:rStyle w:val="Hyperlink"/>
            <w:rFonts w:hint="eastAsia"/>
          </w:rPr>
          <w:t>đ</w:t>
        </w:r>
        <w:r w:rsidR="005F0CC8" w:rsidRPr="00E60FFF">
          <w:rPr>
            <w:rStyle w:val="Hyperlink"/>
          </w:rPr>
          <w:t>ến n</w:t>
        </w:r>
        <w:r w:rsidR="005F0CC8" w:rsidRPr="00E60FFF">
          <w:rPr>
            <w:rStyle w:val="Hyperlink"/>
            <w:rFonts w:hint="eastAsia"/>
          </w:rPr>
          <w:t>ă</w:t>
        </w:r>
        <w:r w:rsidR="005F0CC8" w:rsidRPr="00E60FFF">
          <w:rPr>
            <w:rStyle w:val="Hyperlink"/>
          </w:rPr>
          <w:t xml:space="preserve">m 2023 thế giới </w:t>
        </w:r>
        <w:r w:rsidR="005F0CC8" w:rsidRPr="00E60FFF">
          <w:rPr>
            <w:rStyle w:val="Hyperlink"/>
            <w:rFonts w:hint="eastAsia"/>
          </w:rPr>
          <w:t>đ</w:t>
        </w:r>
        <w:r w:rsidR="005F0CC8" w:rsidRPr="00E60FFF">
          <w:rPr>
            <w:rStyle w:val="Hyperlink"/>
          </w:rPr>
          <w:t>ạt 25 tỷ thiết bị IoT</w:t>
        </w:r>
        <w:r w:rsidR="005F0CC8">
          <w:rPr>
            <w:webHidden/>
          </w:rPr>
          <w:tab/>
        </w:r>
        <w:r w:rsidR="005F0CC8">
          <w:rPr>
            <w:webHidden/>
          </w:rPr>
          <w:fldChar w:fldCharType="begin"/>
        </w:r>
        <w:r w:rsidR="005F0CC8">
          <w:rPr>
            <w:webHidden/>
          </w:rPr>
          <w:instrText xml:space="preserve"> PAGEREF _Toc38655853 \h </w:instrText>
        </w:r>
        <w:r w:rsidR="005F0CC8">
          <w:rPr>
            <w:webHidden/>
          </w:rPr>
        </w:r>
        <w:r w:rsidR="005F0CC8">
          <w:rPr>
            <w:webHidden/>
          </w:rPr>
          <w:fldChar w:fldCharType="separate"/>
        </w:r>
        <w:r w:rsidR="005F0CC8">
          <w:rPr>
            <w:webHidden/>
          </w:rPr>
          <w:t>3</w:t>
        </w:r>
        <w:r w:rsidR="005F0CC8">
          <w:rPr>
            <w:webHidden/>
          </w:rPr>
          <w:fldChar w:fldCharType="end"/>
        </w:r>
      </w:hyperlink>
    </w:p>
    <w:p w14:paraId="497EF46D" w14:textId="418B441D" w:rsidR="005F0CC8" w:rsidRDefault="007B290B">
      <w:pPr>
        <w:pStyle w:val="TOC1"/>
        <w:rPr>
          <w:rFonts w:asciiTheme="minorHAnsi" w:eastAsiaTheme="minorEastAsia" w:hAnsiTheme="minorHAnsi" w:cstheme="minorBidi"/>
          <w:sz w:val="24"/>
          <w:lang w:val="en-VN"/>
        </w:rPr>
      </w:pPr>
      <w:hyperlink w:anchor="_Toc38655854" w:history="1">
        <w:r w:rsidR="005F0CC8" w:rsidRPr="00E60FFF">
          <w:rPr>
            <w:rStyle w:val="Hyperlink"/>
          </w:rPr>
          <w:t>Hình 1.3. Kiến trúc IoT tham khảo [2]</w:t>
        </w:r>
        <w:r w:rsidR="005F0CC8">
          <w:rPr>
            <w:webHidden/>
          </w:rPr>
          <w:tab/>
        </w:r>
        <w:r w:rsidR="005F0CC8">
          <w:rPr>
            <w:webHidden/>
          </w:rPr>
          <w:fldChar w:fldCharType="begin"/>
        </w:r>
        <w:r w:rsidR="005F0CC8">
          <w:rPr>
            <w:webHidden/>
          </w:rPr>
          <w:instrText xml:space="preserve"> PAGEREF _Toc38655854 \h </w:instrText>
        </w:r>
        <w:r w:rsidR="005F0CC8">
          <w:rPr>
            <w:webHidden/>
          </w:rPr>
        </w:r>
        <w:r w:rsidR="005F0CC8">
          <w:rPr>
            <w:webHidden/>
          </w:rPr>
          <w:fldChar w:fldCharType="separate"/>
        </w:r>
        <w:r w:rsidR="005F0CC8">
          <w:rPr>
            <w:webHidden/>
          </w:rPr>
          <w:t>4</w:t>
        </w:r>
        <w:r w:rsidR="005F0CC8">
          <w:rPr>
            <w:webHidden/>
          </w:rPr>
          <w:fldChar w:fldCharType="end"/>
        </w:r>
      </w:hyperlink>
    </w:p>
    <w:p w14:paraId="2673DA2F" w14:textId="53E25C18" w:rsidR="005F0CC8" w:rsidRDefault="007B290B">
      <w:pPr>
        <w:pStyle w:val="TOC1"/>
        <w:rPr>
          <w:rFonts w:asciiTheme="minorHAnsi" w:eastAsiaTheme="minorEastAsia" w:hAnsiTheme="minorHAnsi" w:cstheme="minorBidi"/>
          <w:sz w:val="24"/>
          <w:lang w:val="en-VN"/>
        </w:rPr>
      </w:pPr>
      <w:hyperlink w:anchor="_Toc38655855" w:history="1">
        <w:r w:rsidR="005F0CC8" w:rsidRPr="00E60FFF">
          <w:rPr>
            <w:rStyle w:val="Hyperlink"/>
          </w:rPr>
          <w:t>Hình 1.4. RaspberryPis</w:t>
        </w:r>
        <w:r w:rsidR="005F0CC8">
          <w:rPr>
            <w:webHidden/>
          </w:rPr>
          <w:tab/>
        </w:r>
        <w:r w:rsidR="005F0CC8">
          <w:rPr>
            <w:webHidden/>
          </w:rPr>
          <w:fldChar w:fldCharType="begin"/>
        </w:r>
        <w:r w:rsidR="005F0CC8">
          <w:rPr>
            <w:webHidden/>
          </w:rPr>
          <w:instrText xml:space="preserve"> PAGEREF _Toc38655855 \h </w:instrText>
        </w:r>
        <w:r w:rsidR="005F0CC8">
          <w:rPr>
            <w:webHidden/>
          </w:rPr>
        </w:r>
        <w:r w:rsidR="005F0CC8">
          <w:rPr>
            <w:webHidden/>
          </w:rPr>
          <w:fldChar w:fldCharType="separate"/>
        </w:r>
        <w:r w:rsidR="005F0CC8">
          <w:rPr>
            <w:webHidden/>
          </w:rPr>
          <w:t>4</w:t>
        </w:r>
        <w:r w:rsidR="005F0CC8">
          <w:rPr>
            <w:webHidden/>
          </w:rPr>
          <w:fldChar w:fldCharType="end"/>
        </w:r>
      </w:hyperlink>
    </w:p>
    <w:p w14:paraId="4585F5B8" w14:textId="7773366C" w:rsidR="005F0CC8" w:rsidRDefault="007B290B">
      <w:pPr>
        <w:pStyle w:val="TOC1"/>
        <w:rPr>
          <w:rFonts w:asciiTheme="minorHAnsi" w:eastAsiaTheme="minorEastAsia" w:hAnsiTheme="minorHAnsi" w:cstheme="minorBidi"/>
          <w:sz w:val="24"/>
          <w:lang w:val="en-VN"/>
        </w:rPr>
      </w:pPr>
      <w:hyperlink w:anchor="_Toc38655856" w:history="1">
        <w:r w:rsidR="005F0CC8" w:rsidRPr="00E60FFF">
          <w:rPr>
            <w:rStyle w:val="Hyperlink"/>
          </w:rPr>
          <w:t xml:space="preserve">Hình 1.5. Luồng tín hiệu từ Sensor </w:t>
        </w:r>
        <w:r w:rsidR="005F0CC8" w:rsidRPr="00E60FFF">
          <w:rPr>
            <w:rStyle w:val="Hyperlink"/>
            <w:rFonts w:hint="eastAsia"/>
          </w:rPr>
          <w:t>đ</w:t>
        </w:r>
        <w:r w:rsidR="005F0CC8" w:rsidRPr="00E60FFF">
          <w:rPr>
            <w:rStyle w:val="Hyperlink"/>
          </w:rPr>
          <w:t>ến Actuator</w:t>
        </w:r>
        <w:r w:rsidR="005F0CC8">
          <w:rPr>
            <w:webHidden/>
          </w:rPr>
          <w:tab/>
        </w:r>
        <w:r w:rsidR="005F0CC8">
          <w:rPr>
            <w:webHidden/>
          </w:rPr>
          <w:fldChar w:fldCharType="begin"/>
        </w:r>
        <w:r w:rsidR="005F0CC8">
          <w:rPr>
            <w:webHidden/>
          </w:rPr>
          <w:instrText xml:space="preserve"> PAGEREF _Toc38655856 \h </w:instrText>
        </w:r>
        <w:r w:rsidR="005F0CC8">
          <w:rPr>
            <w:webHidden/>
          </w:rPr>
        </w:r>
        <w:r w:rsidR="005F0CC8">
          <w:rPr>
            <w:webHidden/>
          </w:rPr>
          <w:fldChar w:fldCharType="separate"/>
        </w:r>
        <w:r w:rsidR="005F0CC8">
          <w:rPr>
            <w:webHidden/>
          </w:rPr>
          <w:t>5</w:t>
        </w:r>
        <w:r w:rsidR="005F0CC8">
          <w:rPr>
            <w:webHidden/>
          </w:rPr>
          <w:fldChar w:fldCharType="end"/>
        </w:r>
      </w:hyperlink>
    </w:p>
    <w:p w14:paraId="3F3079F9" w14:textId="53D6A862" w:rsidR="005F0CC8" w:rsidRDefault="007B290B">
      <w:pPr>
        <w:pStyle w:val="TOC1"/>
        <w:rPr>
          <w:rFonts w:asciiTheme="minorHAnsi" w:eastAsiaTheme="minorEastAsia" w:hAnsiTheme="minorHAnsi" w:cstheme="minorBidi"/>
          <w:sz w:val="24"/>
          <w:lang w:val="en-VN"/>
        </w:rPr>
      </w:pPr>
      <w:hyperlink w:anchor="_Toc38655857" w:history="1">
        <w:r w:rsidR="005F0CC8" w:rsidRPr="00E60FFF">
          <w:rPr>
            <w:rStyle w:val="Hyperlink"/>
          </w:rPr>
          <w:t>Hình 1.6. T</w:t>
        </w:r>
        <w:r w:rsidR="005F0CC8" w:rsidRPr="00E60FFF">
          <w:rPr>
            <w:rStyle w:val="Hyperlink"/>
            <w:rFonts w:hint="eastAsia"/>
          </w:rPr>
          <w:t>ươ</w:t>
        </w:r>
        <w:r w:rsidR="005F0CC8" w:rsidRPr="00E60FFF">
          <w:rPr>
            <w:rStyle w:val="Hyperlink"/>
          </w:rPr>
          <w:t xml:space="preserve">ng quan kiến trúc IoT do [2] </w:t>
        </w:r>
        <w:r w:rsidR="005F0CC8" w:rsidRPr="00E60FFF">
          <w:rPr>
            <w:rStyle w:val="Hyperlink"/>
            <w:rFonts w:hint="eastAsia"/>
          </w:rPr>
          <w:t>đ</w:t>
        </w:r>
        <w:r w:rsidR="005F0CC8" w:rsidRPr="00E60FFF">
          <w:rPr>
            <w:rStyle w:val="Hyperlink"/>
          </w:rPr>
          <w:t>ề xuất và kiến trúc của [3]</w:t>
        </w:r>
        <w:r w:rsidR="005F0CC8">
          <w:rPr>
            <w:webHidden/>
          </w:rPr>
          <w:tab/>
        </w:r>
        <w:r w:rsidR="005F0CC8">
          <w:rPr>
            <w:webHidden/>
          </w:rPr>
          <w:fldChar w:fldCharType="begin"/>
        </w:r>
        <w:r w:rsidR="005F0CC8">
          <w:rPr>
            <w:webHidden/>
          </w:rPr>
          <w:instrText xml:space="preserve"> PAGEREF _Toc38655857 \h </w:instrText>
        </w:r>
        <w:r w:rsidR="005F0CC8">
          <w:rPr>
            <w:webHidden/>
          </w:rPr>
        </w:r>
        <w:r w:rsidR="005F0CC8">
          <w:rPr>
            <w:webHidden/>
          </w:rPr>
          <w:fldChar w:fldCharType="separate"/>
        </w:r>
        <w:r w:rsidR="005F0CC8">
          <w:rPr>
            <w:webHidden/>
          </w:rPr>
          <w:t>7</w:t>
        </w:r>
        <w:r w:rsidR="005F0CC8">
          <w:rPr>
            <w:webHidden/>
          </w:rPr>
          <w:fldChar w:fldCharType="end"/>
        </w:r>
      </w:hyperlink>
    </w:p>
    <w:p w14:paraId="41C40F09" w14:textId="0E71EDA2" w:rsidR="005F0CC8" w:rsidRDefault="007B290B">
      <w:pPr>
        <w:pStyle w:val="TOC1"/>
        <w:rPr>
          <w:rFonts w:asciiTheme="minorHAnsi" w:eastAsiaTheme="minorEastAsia" w:hAnsiTheme="minorHAnsi" w:cstheme="minorBidi"/>
          <w:sz w:val="24"/>
          <w:lang w:val="en-VN"/>
        </w:rPr>
      </w:pPr>
      <w:hyperlink w:anchor="_Toc38655858" w:history="1">
        <w:r w:rsidR="005F0CC8" w:rsidRPr="00E60FFF">
          <w:rPr>
            <w:rStyle w:val="Hyperlink"/>
          </w:rPr>
          <w:t>Hình 1.7. T</w:t>
        </w:r>
        <w:r w:rsidR="005F0CC8" w:rsidRPr="00E60FFF">
          <w:rPr>
            <w:rStyle w:val="Hyperlink"/>
            <w:rFonts w:hint="eastAsia"/>
          </w:rPr>
          <w:t>ươ</w:t>
        </w:r>
        <w:r w:rsidR="005F0CC8" w:rsidRPr="00E60FFF">
          <w:rPr>
            <w:rStyle w:val="Hyperlink"/>
          </w:rPr>
          <w:t xml:space="preserve">ng quan kiến trúc IoT do [2] </w:t>
        </w:r>
        <w:r w:rsidR="005F0CC8" w:rsidRPr="00E60FFF">
          <w:rPr>
            <w:rStyle w:val="Hyperlink"/>
            <w:rFonts w:hint="eastAsia"/>
          </w:rPr>
          <w:t>đ</w:t>
        </w:r>
        <w:r w:rsidR="005F0CC8" w:rsidRPr="00E60FFF">
          <w:rPr>
            <w:rStyle w:val="Hyperlink"/>
          </w:rPr>
          <w:t>ề xuất và kiến trúc của [4]</w:t>
        </w:r>
        <w:r w:rsidR="005F0CC8">
          <w:rPr>
            <w:webHidden/>
          </w:rPr>
          <w:tab/>
        </w:r>
        <w:r w:rsidR="005F0CC8">
          <w:rPr>
            <w:webHidden/>
          </w:rPr>
          <w:fldChar w:fldCharType="begin"/>
        </w:r>
        <w:r w:rsidR="005F0CC8">
          <w:rPr>
            <w:webHidden/>
          </w:rPr>
          <w:instrText xml:space="preserve"> PAGEREF _Toc38655858 \h </w:instrText>
        </w:r>
        <w:r w:rsidR="005F0CC8">
          <w:rPr>
            <w:webHidden/>
          </w:rPr>
        </w:r>
        <w:r w:rsidR="005F0CC8">
          <w:rPr>
            <w:webHidden/>
          </w:rPr>
          <w:fldChar w:fldCharType="separate"/>
        </w:r>
        <w:r w:rsidR="005F0CC8">
          <w:rPr>
            <w:webHidden/>
          </w:rPr>
          <w:t>7</w:t>
        </w:r>
        <w:r w:rsidR="005F0CC8">
          <w:rPr>
            <w:webHidden/>
          </w:rPr>
          <w:fldChar w:fldCharType="end"/>
        </w:r>
      </w:hyperlink>
    </w:p>
    <w:p w14:paraId="1981B459" w14:textId="013CB57D" w:rsidR="005F0CC8" w:rsidRDefault="007B290B">
      <w:pPr>
        <w:pStyle w:val="TOC1"/>
        <w:rPr>
          <w:rFonts w:asciiTheme="minorHAnsi" w:eastAsiaTheme="minorEastAsia" w:hAnsiTheme="minorHAnsi" w:cstheme="minorBidi"/>
          <w:sz w:val="24"/>
          <w:lang w:val="en-VN"/>
        </w:rPr>
      </w:pPr>
      <w:hyperlink w:anchor="_Toc38655859" w:history="1">
        <w:r w:rsidR="005F0CC8" w:rsidRPr="00E60FFF">
          <w:rPr>
            <w:rStyle w:val="Hyperlink"/>
          </w:rPr>
          <w:t>Hình 1.8. T</w:t>
        </w:r>
        <w:r w:rsidR="005F0CC8" w:rsidRPr="00E60FFF">
          <w:rPr>
            <w:rStyle w:val="Hyperlink"/>
            <w:rFonts w:hint="eastAsia"/>
          </w:rPr>
          <w:t>ươ</w:t>
        </w:r>
        <w:r w:rsidR="005F0CC8" w:rsidRPr="00E60FFF">
          <w:rPr>
            <w:rStyle w:val="Hyperlink"/>
          </w:rPr>
          <w:t xml:space="preserve">ng quan kiến trúc IoT do [2] </w:t>
        </w:r>
        <w:r w:rsidR="005F0CC8" w:rsidRPr="00E60FFF">
          <w:rPr>
            <w:rStyle w:val="Hyperlink"/>
            <w:rFonts w:hint="eastAsia"/>
          </w:rPr>
          <w:t>đ</w:t>
        </w:r>
        <w:r w:rsidR="005F0CC8" w:rsidRPr="00E60FFF">
          <w:rPr>
            <w:rStyle w:val="Hyperlink"/>
          </w:rPr>
          <w:t>ề xuất và kiến trúc của [5]</w:t>
        </w:r>
        <w:r w:rsidR="005F0CC8">
          <w:rPr>
            <w:webHidden/>
          </w:rPr>
          <w:tab/>
        </w:r>
        <w:r w:rsidR="005F0CC8">
          <w:rPr>
            <w:webHidden/>
          </w:rPr>
          <w:fldChar w:fldCharType="begin"/>
        </w:r>
        <w:r w:rsidR="005F0CC8">
          <w:rPr>
            <w:webHidden/>
          </w:rPr>
          <w:instrText xml:space="preserve"> PAGEREF _Toc38655859 \h </w:instrText>
        </w:r>
        <w:r w:rsidR="005F0CC8">
          <w:rPr>
            <w:webHidden/>
          </w:rPr>
        </w:r>
        <w:r w:rsidR="005F0CC8">
          <w:rPr>
            <w:webHidden/>
          </w:rPr>
          <w:fldChar w:fldCharType="separate"/>
        </w:r>
        <w:r w:rsidR="005F0CC8">
          <w:rPr>
            <w:webHidden/>
          </w:rPr>
          <w:t>8</w:t>
        </w:r>
        <w:r w:rsidR="005F0CC8">
          <w:rPr>
            <w:webHidden/>
          </w:rPr>
          <w:fldChar w:fldCharType="end"/>
        </w:r>
      </w:hyperlink>
    </w:p>
    <w:p w14:paraId="1FF07946" w14:textId="42D07D4F" w:rsidR="005F0CC8" w:rsidRDefault="007B290B">
      <w:pPr>
        <w:pStyle w:val="TOC1"/>
        <w:rPr>
          <w:rFonts w:asciiTheme="minorHAnsi" w:eastAsiaTheme="minorEastAsia" w:hAnsiTheme="minorHAnsi" w:cstheme="minorBidi"/>
          <w:sz w:val="24"/>
          <w:lang w:val="en-VN"/>
        </w:rPr>
      </w:pPr>
      <w:hyperlink w:anchor="_Toc38655860" w:history="1">
        <w:r w:rsidR="005F0CC8" w:rsidRPr="00E60FFF">
          <w:rPr>
            <w:rStyle w:val="Hyperlink"/>
            <w:lang w:eastAsia="en-AU"/>
          </w:rPr>
          <w:t>Hình 1.9. Các thành phần c</w:t>
        </w:r>
        <w:r w:rsidR="005F0CC8" w:rsidRPr="00E60FFF">
          <w:rPr>
            <w:rStyle w:val="Hyperlink"/>
            <w:rFonts w:hint="eastAsia"/>
            <w:lang w:eastAsia="en-AU"/>
          </w:rPr>
          <w:t>ơ</w:t>
        </w:r>
        <w:r w:rsidR="005F0CC8" w:rsidRPr="00E60FFF">
          <w:rPr>
            <w:rStyle w:val="Hyperlink"/>
            <w:lang w:eastAsia="en-AU"/>
          </w:rPr>
          <w:t xml:space="preserve"> bản của mạng IoT botnet</w:t>
        </w:r>
        <w:r w:rsidR="005F0CC8">
          <w:rPr>
            <w:webHidden/>
          </w:rPr>
          <w:tab/>
        </w:r>
        <w:r w:rsidR="005F0CC8">
          <w:rPr>
            <w:webHidden/>
          </w:rPr>
          <w:fldChar w:fldCharType="begin"/>
        </w:r>
        <w:r w:rsidR="005F0CC8">
          <w:rPr>
            <w:webHidden/>
          </w:rPr>
          <w:instrText xml:space="preserve"> PAGEREF _Toc38655860 \h </w:instrText>
        </w:r>
        <w:r w:rsidR="005F0CC8">
          <w:rPr>
            <w:webHidden/>
          </w:rPr>
        </w:r>
        <w:r w:rsidR="005F0CC8">
          <w:rPr>
            <w:webHidden/>
          </w:rPr>
          <w:fldChar w:fldCharType="separate"/>
        </w:r>
        <w:r w:rsidR="005F0CC8">
          <w:rPr>
            <w:webHidden/>
          </w:rPr>
          <w:t>11</w:t>
        </w:r>
        <w:r w:rsidR="005F0CC8">
          <w:rPr>
            <w:webHidden/>
          </w:rPr>
          <w:fldChar w:fldCharType="end"/>
        </w:r>
      </w:hyperlink>
    </w:p>
    <w:p w14:paraId="67693C15" w14:textId="2289B5D9" w:rsidR="005F0CC8" w:rsidRDefault="007B290B">
      <w:pPr>
        <w:pStyle w:val="TOC1"/>
        <w:rPr>
          <w:rFonts w:asciiTheme="minorHAnsi" w:eastAsiaTheme="minorEastAsia" w:hAnsiTheme="minorHAnsi" w:cstheme="minorBidi"/>
          <w:sz w:val="24"/>
          <w:lang w:val="en-VN"/>
        </w:rPr>
      </w:pPr>
      <w:hyperlink w:anchor="_Toc38655861" w:history="1">
        <w:r w:rsidR="005F0CC8" w:rsidRPr="00E60FFF">
          <w:rPr>
            <w:rStyle w:val="Hyperlink"/>
          </w:rPr>
          <w:t xml:space="preserve">Hình 1.10. Vòng </w:t>
        </w:r>
        <w:r w:rsidR="005F0CC8" w:rsidRPr="00E60FFF">
          <w:rPr>
            <w:rStyle w:val="Hyperlink"/>
            <w:rFonts w:hint="eastAsia"/>
          </w:rPr>
          <w:t>đ</w:t>
        </w:r>
        <w:r w:rsidR="005F0CC8" w:rsidRPr="00E60FFF">
          <w:rPr>
            <w:rStyle w:val="Hyperlink"/>
          </w:rPr>
          <w:t>ời của một IoT botnet</w:t>
        </w:r>
        <w:r w:rsidR="005F0CC8">
          <w:rPr>
            <w:webHidden/>
          </w:rPr>
          <w:tab/>
        </w:r>
        <w:r w:rsidR="005F0CC8">
          <w:rPr>
            <w:webHidden/>
          </w:rPr>
          <w:fldChar w:fldCharType="begin"/>
        </w:r>
        <w:r w:rsidR="005F0CC8">
          <w:rPr>
            <w:webHidden/>
          </w:rPr>
          <w:instrText xml:space="preserve"> PAGEREF _Toc38655861 \h </w:instrText>
        </w:r>
        <w:r w:rsidR="005F0CC8">
          <w:rPr>
            <w:webHidden/>
          </w:rPr>
        </w:r>
        <w:r w:rsidR="005F0CC8">
          <w:rPr>
            <w:webHidden/>
          </w:rPr>
          <w:fldChar w:fldCharType="separate"/>
        </w:r>
        <w:r w:rsidR="005F0CC8">
          <w:rPr>
            <w:webHidden/>
          </w:rPr>
          <w:t>12</w:t>
        </w:r>
        <w:r w:rsidR="005F0CC8">
          <w:rPr>
            <w:webHidden/>
          </w:rPr>
          <w:fldChar w:fldCharType="end"/>
        </w:r>
      </w:hyperlink>
    </w:p>
    <w:p w14:paraId="4B32E0AC" w14:textId="56C7BF17" w:rsidR="005F0CC8" w:rsidRDefault="007B290B">
      <w:pPr>
        <w:pStyle w:val="TOC1"/>
        <w:rPr>
          <w:rFonts w:asciiTheme="minorHAnsi" w:eastAsiaTheme="minorEastAsia" w:hAnsiTheme="minorHAnsi" w:cstheme="minorBidi"/>
          <w:sz w:val="24"/>
          <w:lang w:val="en-VN"/>
        </w:rPr>
      </w:pPr>
      <w:hyperlink w:anchor="_Toc38655862" w:history="1">
        <w:r w:rsidR="005F0CC8" w:rsidRPr="00E60FFF">
          <w:rPr>
            <w:rStyle w:val="Hyperlink"/>
          </w:rPr>
          <w:t>Hình 1.11. Các sự kiện chính của Mirai botnet</w:t>
        </w:r>
        <w:r w:rsidR="005F0CC8">
          <w:rPr>
            <w:webHidden/>
          </w:rPr>
          <w:tab/>
        </w:r>
        <w:r w:rsidR="005F0CC8">
          <w:rPr>
            <w:webHidden/>
          </w:rPr>
          <w:fldChar w:fldCharType="begin"/>
        </w:r>
        <w:r w:rsidR="005F0CC8">
          <w:rPr>
            <w:webHidden/>
          </w:rPr>
          <w:instrText xml:space="preserve"> PAGEREF _Toc38655862 \h </w:instrText>
        </w:r>
        <w:r w:rsidR="005F0CC8">
          <w:rPr>
            <w:webHidden/>
          </w:rPr>
        </w:r>
        <w:r w:rsidR="005F0CC8">
          <w:rPr>
            <w:webHidden/>
          </w:rPr>
          <w:fldChar w:fldCharType="separate"/>
        </w:r>
        <w:r w:rsidR="005F0CC8">
          <w:rPr>
            <w:webHidden/>
          </w:rPr>
          <w:t>14</w:t>
        </w:r>
        <w:r w:rsidR="005F0CC8">
          <w:rPr>
            <w:webHidden/>
          </w:rPr>
          <w:fldChar w:fldCharType="end"/>
        </w:r>
      </w:hyperlink>
    </w:p>
    <w:p w14:paraId="79E207AA" w14:textId="5B1D2C92" w:rsidR="005F0CC8" w:rsidRDefault="007B290B">
      <w:pPr>
        <w:pStyle w:val="TOC1"/>
        <w:rPr>
          <w:rFonts w:asciiTheme="minorHAnsi" w:eastAsiaTheme="minorEastAsia" w:hAnsiTheme="minorHAnsi" w:cstheme="minorBidi"/>
          <w:sz w:val="24"/>
          <w:lang w:val="en-VN"/>
        </w:rPr>
      </w:pPr>
      <w:hyperlink w:anchor="_Toc38655863" w:history="1">
        <w:r w:rsidR="005F0CC8" w:rsidRPr="00E60FFF">
          <w:rPr>
            <w:rStyle w:val="Hyperlink"/>
          </w:rPr>
          <w:t xml:space="preserve">Hình 1.12. Mô hình hoạt </w:t>
        </w:r>
        <w:r w:rsidR="005F0CC8" w:rsidRPr="00E60FFF">
          <w:rPr>
            <w:rStyle w:val="Hyperlink"/>
            <w:rFonts w:hint="eastAsia"/>
          </w:rPr>
          <w:t>đ</w:t>
        </w:r>
        <w:r w:rsidR="005F0CC8" w:rsidRPr="00E60FFF">
          <w:rPr>
            <w:rStyle w:val="Hyperlink"/>
          </w:rPr>
          <w:t>ộng của Mirai botnet</w:t>
        </w:r>
        <w:r w:rsidR="005F0CC8">
          <w:rPr>
            <w:webHidden/>
          </w:rPr>
          <w:tab/>
        </w:r>
        <w:r w:rsidR="005F0CC8">
          <w:rPr>
            <w:webHidden/>
          </w:rPr>
          <w:fldChar w:fldCharType="begin"/>
        </w:r>
        <w:r w:rsidR="005F0CC8">
          <w:rPr>
            <w:webHidden/>
          </w:rPr>
          <w:instrText xml:space="preserve"> PAGEREF _Toc38655863 \h </w:instrText>
        </w:r>
        <w:r w:rsidR="005F0CC8">
          <w:rPr>
            <w:webHidden/>
          </w:rPr>
        </w:r>
        <w:r w:rsidR="005F0CC8">
          <w:rPr>
            <w:webHidden/>
          </w:rPr>
          <w:fldChar w:fldCharType="separate"/>
        </w:r>
        <w:r w:rsidR="005F0CC8">
          <w:rPr>
            <w:webHidden/>
          </w:rPr>
          <w:t>14</w:t>
        </w:r>
        <w:r w:rsidR="005F0CC8">
          <w:rPr>
            <w:webHidden/>
          </w:rPr>
          <w:fldChar w:fldCharType="end"/>
        </w:r>
      </w:hyperlink>
    </w:p>
    <w:p w14:paraId="6F4CF526" w14:textId="1ACE558E" w:rsidR="005F0CC8" w:rsidRDefault="007B290B">
      <w:pPr>
        <w:pStyle w:val="TOC1"/>
        <w:rPr>
          <w:rFonts w:asciiTheme="minorHAnsi" w:eastAsiaTheme="minorEastAsia" w:hAnsiTheme="minorHAnsi" w:cstheme="minorBidi"/>
          <w:sz w:val="24"/>
          <w:lang w:val="en-VN"/>
        </w:rPr>
      </w:pPr>
      <w:hyperlink w:anchor="_Toc38655864" w:history="1">
        <w:r w:rsidR="005F0CC8" w:rsidRPr="00E60FFF">
          <w:rPr>
            <w:rStyle w:val="Hyperlink"/>
          </w:rPr>
          <w:t>Hình 2.1. Ví dụ phép tích chập</w:t>
        </w:r>
        <w:r w:rsidR="005F0CC8">
          <w:rPr>
            <w:webHidden/>
          </w:rPr>
          <w:tab/>
        </w:r>
        <w:r w:rsidR="005F0CC8">
          <w:rPr>
            <w:webHidden/>
          </w:rPr>
          <w:fldChar w:fldCharType="begin"/>
        </w:r>
        <w:r w:rsidR="005F0CC8">
          <w:rPr>
            <w:webHidden/>
          </w:rPr>
          <w:instrText xml:space="preserve"> PAGEREF _Toc38655864 \h </w:instrText>
        </w:r>
        <w:r w:rsidR="005F0CC8">
          <w:rPr>
            <w:webHidden/>
          </w:rPr>
        </w:r>
        <w:r w:rsidR="005F0CC8">
          <w:rPr>
            <w:webHidden/>
          </w:rPr>
          <w:fldChar w:fldCharType="separate"/>
        </w:r>
        <w:r w:rsidR="005F0CC8">
          <w:rPr>
            <w:webHidden/>
          </w:rPr>
          <w:t>21</w:t>
        </w:r>
        <w:r w:rsidR="005F0CC8">
          <w:rPr>
            <w:webHidden/>
          </w:rPr>
          <w:fldChar w:fldCharType="end"/>
        </w:r>
      </w:hyperlink>
    </w:p>
    <w:p w14:paraId="76659E53" w14:textId="38EBAA80" w:rsidR="005F0CC8" w:rsidRDefault="007B290B">
      <w:pPr>
        <w:pStyle w:val="TOC1"/>
        <w:rPr>
          <w:rFonts w:asciiTheme="minorHAnsi" w:eastAsiaTheme="minorEastAsia" w:hAnsiTheme="minorHAnsi" w:cstheme="minorBidi"/>
          <w:sz w:val="24"/>
          <w:lang w:val="en-VN"/>
        </w:rPr>
      </w:pPr>
      <w:hyperlink w:anchor="_Toc38655865" w:history="1">
        <w:r w:rsidR="005F0CC8" w:rsidRPr="00E60FFF">
          <w:rPr>
            <w:rStyle w:val="Hyperlink"/>
          </w:rPr>
          <w:t>Hình 2.2. Hàm Sigmoid Activation Function</w:t>
        </w:r>
        <w:r w:rsidR="005F0CC8">
          <w:rPr>
            <w:webHidden/>
          </w:rPr>
          <w:tab/>
        </w:r>
        <w:r w:rsidR="005F0CC8">
          <w:rPr>
            <w:webHidden/>
          </w:rPr>
          <w:fldChar w:fldCharType="begin"/>
        </w:r>
        <w:r w:rsidR="005F0CC8">
          <w:rPr>
            <w:webHidden/>
          </w:rPr>
          <w:instrText xml:space="preserve"> PAGEREF _Toc38655865 \h </w:instrText>
        </w:r>
        <w:r w:rsidR="005F0CC8">
          <w:rPr>
            <w:webHidden/>
          </w:rPr>
        </w:r>
        <w:r w:rsidR="005F0CC8">
          <w:rPr>
            <w:webHidden/>
          </w:rPr>
          <w:fldChar w:fldCharType="separate"/>
        </w:r>
        <w:r w:rsidR="005F0CC8">
          <w:rPr>
            <w:webHidden/>
          </w:rPr>
          <w:t>22</w:t>
        </w:r>
        <w:r w:rsidR="005F0CC8">
          <w:rPr>
            <w:webHidden/>
          </w:rPr>
          <w:fldChar w:fldCharType="end"/>
        </w:r>
      </w:hyperlink>
    </w:p>
    <w:p w14:paraId="3377C92B" w14:textId="6BDA9C9D" w:rsidR="005F0CC8" w:rsidRDefault="007B290B">
      <w:pPr>
        <w:pStyle w:val="TOC1"/>
        <w:rPr>
          <w:rFonts w:asciiTheme="minorHAnsi" w:eastAsiaTheme="minorEastAsia" w:hAnsiTheme="minorHAnsi" w:cstheme="minorBidi"/>
          <w:sz w:val="24"/>
          <w:lang w:val="en-VN"/>
        </w:rPr>
      </w:pPr>
      <w:hyperlink w:anchor="_Toc38655866" w:history="1">
        <w:r w:rsidR="005F0CC8" w:rsidRPr="00E60FFF">
          <w:rPr>
            <w:rStyle w:val="Hyperlink"/>
          </w:rPr>
          <w:t>Hình 2.3. Hàm Tanh Activation Function</w:t>
        </w:r>
        <w:r w:rsidR="005F0CC8">
          <w:rPr>
            <w:webHidden/>
          </w:rPr>
          <w:tab/>
        </w:r>
        <w:r w:rsidR="005F0CC8">
          <w:rPr>
            <w:webHidden/>
          </w:rPr>
          <w:fldChar w:fldCharType="begin"/>
        </w:r>
        <w:r w:rsidR="005F0CC8">
          <w:rPr>
            <w:webHidden/>
          </w:rPr>
          <w:instrText xml:space="preserve"> PAGEREF _Toc38655866 \h </w:instrText>
        </w:r>
        <w:r w:rsidR="005F0CC8">
          <w:rPr>
            <w:webHidden/>
          </w:rPr>
        </w:r>
        <w:r w:rsidR="005F0CC8">
          <w:rPr>
            <w:webHidden/>
          </w:rPr>
          <w:fldChar w:fldCharType="separate"/>
        </w:r>
        <w:r w:rsidR="005F0CC8">
          <w:rPr>
            <w:webHidden/>
          </w:rPr>
          <w:t>23</w:t>
        </w:r>
        <w:r w:rsidR="005F0CC8">
          <w:rPr>
            <w:webHidden/>
          </w:rPr>
          <w:fldChar w:fldCharType="end"/>
        </w:r>
      </w:hyperlink>
    </w:p>
    <w:p w14:paraId="156D4992" w14:textId="04C31927" w:rsidR="005F0CC8" w:rsidRDefault="007B290B">
      <w:pPr>
        <w:pStyle w:val="TOC1"/>
        <w:rPr>
          <w:rFonts w:asciiTheme="minorHAnsi" w:eastAsiaTheme="minorEastAsia" w:hAnsiTheme="minorHAnsi" w:cstheme="minorBidi"/>
          <w:sz w:val="24"/>
          <w:lang w:val="en-VN"/>
        </w:rPr>
      </w:pPr>
      <w:hyperlink w:anchor="_Toc38655867" w:history="1">
        <w:r w:rsidR="005F0CC8" w:rsidRPr="00E60FFF">
          <w:rPr>
            <w:rStyle w:val="Hyperlink"/>
          </w:rPr>
          <w:t>Hình 2.4. Hàm Softmax Activation Function</w:t>
        </w:r>
        <w:r w:rsidR="005F0CC8">
          <w:rPr>
            <w:webHidden/>
          </w:rPr>
          <w:tab/>
        </w:r>
        <w:r w:rsidR="005F0CC8">
          <w:rPr>
            <w:webHidden/>
          </w:rPr>
          <w:fldChar w:fldCharType="begin"/>
        </w:r>
        <w:r w:rsidR="005F0CC8">
          <w:rPr>
            <w:webHidden/>
          </w:rPr>
          <w:instrText xml:space="preserve"> PAGEREF _Toc38655867 \h </w:instrText>
        </w:r>
        <w:r w:rsidR="005F0CC8">
          <w:rPr>
            <w:webHidden/>
          </w:rPr>
        </w:r>
        <w:r w:rsidR="005F0CC8">
          <w:rPr>
            <w:webHidden/>
          </w:rPr>
          <w:fldChar w:fldCharType="separate"/>
        </w:r>
        <w:r w:rsidR="005F0CC8">
          <w:rPr>
            <w:webHidden/>
          </w:rPr>
          <w:t>23</w:t>
        </w:r>
        <w:r w:rsidR="005F0CC8">
          <w:rPr>
            <w:webHidden/>
          </w:rPr>
          <w:fldChar w:fldCharType="end"/>
        </w:r>
      </w:hyperlink>
    </w:p>
    <w:p w14:paraId="1CAC1C71" w14:textId="49D559C8" w:rsidR="005F0CC8" w:rsidRDefault="007B290B">
      <w:pPr>
        <w:pStyle w:val="TOC1"/>
        <w:rPr>
          <w:rFonts w:asciiTheme="minorHAnsi" w:eastAsiaTheme="minorEastAsia" w:hAnsiTheme="minorHAnsi" w:cstheme="minorBidi"/>
          <w:sz w:val="24"/>
          <w:lang w:val="en-VN"/>
        </w:rPr>
      </w:pPr>
      <w:hyperlink w:anchor="_Toc38655868" w:history="1">
        <w:r w:rsidR="005F0CC8" w:rsidRPr="00E60FFF">
          <w:rPr>
            <w:rStyle w:val="Hyperlink"/>
          </w:rPr>
          <w:t>Hình 2.5. Hàm ReLU Activation Function</w:t>
        </w:r>
        <w:r w:rsidR="005F0CC8">
          <w:rPr>
            <w:webHidden/>
          </w:rPr>
          <w:tab/>
        </w:r>
        <w:r w:rsidR="005F0CC8">
          <w:rPr>
            <w:webHidden/>
          </w:rPr>
          <w:fldChar w:fldCharType="begin"/>
        </w:r>
        <w:r w:rsidR="005F0CC8">
          <w:rPr>
            <w:webHidden/>
          </w:rPr>
          <w:instrText xml:space="preserve"> PAGEREF _Toc38655868 \h </w:instrText>
        </w:r>
        <w:r w:rsidR="005F0CC8">
          <w:rPr>
            <w:webHidden/>
          </w:rPr>
        </w:r>
        <w:r w:rsidR="005F0CC8">
          <w:rPr>
            <w:webHidden/>
          </w:rPr>
          <w:fldChar w:fldCharType="separate"/>
        </w:r>
        <w:r w:rsidR="005F0CC8">
          <w:rPr>
            <w:webHidden/>
          </w:rPr>
          <w:t>24</w:t>
        </w:r>
        <w:r w:rsidR="005F0CC8">
          <w:rPr>
            <w:webHidden/>
          </w:rPr>
          <w:fldChar w:fldCharType="end"/>
        </w:r>
      </w:hyperlink>
    </w:p>
    <w:p w14:paraId="11CBC996" w14:textId="7A4B59D8" w:rsidR="005F0CC8" w:rsidRDefault="007B290B">
      <w:pPr>
        <w:pStyle w:val="TOC1"/>
        <w:rPr>
          <w:rFonts w:asciiTheme="minorHAnsi" w:eastAsiaTheme="minorEastAsia" w:hAnsiTheme="minorHAnsi" w:cstheme="minorBidi"/>
          <w:sz w:val="24"/>
          <w:lang w:val="en-VN"/>
        </w:rPr>
      </w:pPr>
      <w:hyperlink w:anchor="_Toc38655869" w:history="1">
        <w:r w:rsidR="005F0CC8" w:rsidRPr="00E60FFF">
          <w:rPr>
            <w:rStyle w:val="Hyperlink"/>
          </w:rPr>
          <w:t>Hình 2.6. Max-pooling</w:t>
        </w:r>
        <w:r w:rsidR="005F0CC8">
          <w:rPr>
            <w:webHidden/>
          </w:rPr>
          <w:tab/>
        </w:r>
        <w:r w:rsidR="005F0CC8">
          <w:rPr>
            <w:webHidden/>
          </w:rPr>
          <w:fldChar w:fldCharType="begin"/>
        </w:r>
        <w:r w:rsidR="005F0CC8">
          <w:rPr>
            <w:webHidden/>
          </w:rPr>
          <w:instrText xml:space="preserve"> PAGEREF _Toc38655869 \h </w:instrText>
        </w:r>
        <w:r w:rsidR="005F0CC8">
          <w:rPr>
            <w:webHidden/>
          </w:rPr>
        </w:r>
        <w:r w:rsidR="005F0CC8">
          <w:rPr>
            <w:webHidden/>
          </w:rPr>
          <w:fldChar w:fldCharType="separate"/>
        </w:r>
        <w:r w:rsidR="005F0CC8">
          <w:rPr>
            <w:webHidden/>
          </w:rPr>
          <w:t>25</w:t>
        </w:r>
        <w:r w:rsidR="005F0CC8">
          <w:rPr>
            <w:webHidden/>
          </w:rPr>
          <w:fldChar w:fldCharType="end"/>
        </w:r>
      </w:hyperlink>
    </w:p>
    <w:p w14:paraId="52012B40" w14:textId="52FA07DD" w:rsidR="005F0CC8" w:rsidRDefault="007B290B">
      <w:pPr>
        <w:pStyle w:val="TOC1"/>
        <w:rPr>
          <w:rFonts w:asciiTheme="minorHAnsi" w:eastAsiaTheme="minorEastAsia" w:hAnsiTheme="minorHAnsi" w:cstheme="minorBidi"/>
          <w:sz w:val="24"/>
          <w:lang w:val="en-VN"/>
        </w:rPr>
      </w:pPr>
      <w:hyperlink w:anchor="_Toc38655870" w:history="1">
        <w:r w:rsidR="005F0CC8" w:rsidRPr="00E60FFF">
          <w:rPr>
            <w:rStyle w:val="Hyperlink"/>
          </w:rPr>
          <w:t>Hình 2.7. Mạng n</w:t>
        </w:r>
        <w:r w:rsidR="005F0CC8" w:rsidRPr="00E60FFF">
          <w:rPr>
            <w:rStyle w:val="Hyperlink"/>
            <w:rFonts w:hint="eastAsia"/>
          </w:rPr>
          <w:t>ơ</w:t>
        </w:r>
        <w:r w:rsidR="005F0CC8" w:rsidRPr="00E60FFF">
          <w:rPr>
            <w:rStyle w:val="Hyperlink"/>
          </w:rPr>
          <w:t xml:space="preserve">-ron </w:t>
        </w:r>
        <w:r w:rsidR="005F0CC8" w:rsidRPr="00E60FFF">
          <w:rPr>
            <w:rStyle w:val="Hyperlink"/>
            <w:rFonts w:hint="eastAsia"/>
          </w:rPr>
          <w:t>đơ</w:t>
        </w:r>
        <w:r w:rsidR="005F0CC8" w:rsidRPr="00E60FFF">
          <w:rPr>
            <w:rStyle w:val="Hyperlink"/>
          </w:rPr>
          <w:t>n giản</w:t>
        </w:r>
        <w:r w:rsidR="005F0CC8">
          <w:rPr>
            <w:webHidden/>
          </w:rPr>
          <w:tab/>
        </w:r>
        <w:r w:rsidR="005F0CC8">
          <w:rPr>
            <w:webHidden/>
          </w:rPr>
          <w:fldChar w:fldCharType="begin"/>
        </w:r>
        <w:r w:rsidR="005F0CC8">
          <w:rPr>
            <w:webHidden/>
          </w:rPr>
          <w:instrText xml:space="preserve"> PAGEREF _Toc38655870 \h </w:instrText>
        </w:r>
        <w:r w:rsidR="005F0CC8">
          <w:rPr>
            <w:webHidden/>
          </w:rPr>
        </w:r>
        <w:r w:rsidR="005F0CC8">
          <w:rPr>
            <w:webHidden/>
          </w:rPr>
          <w:fldChar w:fldCharType="separate"/>
        </w:r>
        <w:r w:rsidR="005F0CC8">
          <w:rPr>
            <w:webHidden/>
          </w:rPr>
          <w:t>27</w:t>
        </w:r>
        <w:r w:rsidR="005F0CC8">
          <w:rPr>
            <w:webHidden/>
          </w:rPr>
          <w:fldChar w:fldCharType="end"/>
        </w:r>
      </w:hyperlink>
    </w:p>
    <w:p w14:paraId="11E51317" w14:textId="52759D89" w:rsidR="005F0CC8" w:rsidRDefault="007B290B">
      <w:pPr>
        <w:pStyle w:val="TOC1"/>
        <w:rPr>
          <w:rFonts w:asciiTheme="minorHAnsi" w:eastAsiaTheme="minorEastAsia" w:hAnsiTheme="minorHAnsi" w:cstheme="minorBidi"/>
          <w:sz w:val="24"/>
          <w:lang w:val="en-VN"/>
        </w:rPr>
      </w:pPr>
      <w:hyperlink w:anchor="_Toc38655871" w:history="1">
        <w:r w:rsidR="005F0CC8" w:rsidRPr="00E60FFF">
          <w:rPr>
            <w:rStyle w:val="Hyperlink"/>
          </w:rPr>
          <w:t>Hình 2.8. Mạng n</w:t>
        </w:r>
        <w:r w:rsidR="005F0CC8" w:rsidRPr="00E60FFF">
          <w:rPr>
            <w:rStyle w:val="Hyperlink"/>
            <w:rFonts w:hint="eastAsia"/>
          </w:rPr>
          <w:t>ơ</w:t>
        </w:r>
        <w:r w:rsidR="005F0CC8" w:rsidRPr="00E60FFF">
          <w:rPr>
            <w:rStyle w:val="Hyperlink"/>
          </w:rPr>
          <w:t>-ron sau  khi dropout</w:t>
        </w:r>
        <w:r w:rsidR="005F0CC8">
          <w:rPr>
            <w:webHidden/>
          </w:rPr>
          <w:tab/>
        </w:r>
        <w:r w:rsidR="005F0CC8">
          <w:rPr>
            <w:webHidden/>
          </w:rPr>
          <w:fldChar w:fldCharType="begin"/>
        </w:r>
        <w:r w:rsidR="005F0CC8">
          <w:rPr>
            <w:webHidden/>
          </w:rPr>
          <w:instrText xml:space="preserve"> PAGEREF _Toc38655871 \h </w:instrText>
        </w:r>
        <w:r w:rsidR="005F0CC8">
          <w:rPr>
            <w:webHidden/>
          </w:rPr>
        </w:r>
        <w:r w:rsidR="005F0CC8">
          <w:rPr>
            <w:webHidden/>
          </w:rPr>
          <w:fldChar w:fldCharType="separate"/>
        </w:r>
        <w:r w:rsidR="005F0CC8">
          <w:rPr>
            <w:webHidden/>
          </w:rPr>
          <w:t>27</w:t>
        </w:r>
        <w:r w:rsidR="005F0CC8">
          <w:rPr>
            <w:webHidden/>
          </w:rPr>
          <w:fldChar w:fldCharType="end"/>
        </w:r>
      </w:hyperlink>
    </w:p>
    <w:p w14:paraId="1C1A0EDB" w14:textId="5EABB21E" w:rsidR="005F0CC8" w:rsidRDefault="007B290B">
      <w:pPr>
        <w:pStyle w:val="TOC1"/>
        <w:rPr>
          <w:rFonts w:asciiTheme="minorHAnsi" w:eastAsiaTheme="minorEastAsia" w:hAnsiTheme="minorHAnsi" w:cstheme="minorBidi"/>
          <w:sz w:val="24"/>
          <w:lang w:val="en-VN"/>
        </w:rPr>
      </w:pPr>
      <w:hyperlink w:anchor="_Toc38655872" w:history="1">
        <w:r w:rsidR="005F0CC8" w:rsidRPr="00E60FFF">
          <w:rPr>
            <w:rStyle w:val="Hyperlink"/>
          </w:rPr>
          <w:t xml:space="preserve">Hình 2.9. Mô hình </w:t>
        </w:r>
        <w:r w:rsidR="005F0CC8" w:rsidRPr="00E60FFF">
          <w:rPr>
            <w:rStyle w:val="Hyperlink"/>
            <w:rFonts w:hint="eastAsia"/>
          </w:rPr>
          <w:t>đ</w:t>
        </w:r>
        <w:r w:rsidR="005F0CC8" w:rsidRPr="00E60FFF">
          <w:rPr>
            <w:rStyle w:val="Hyperlink"/>
          </w:rPr>
          <w:t>ề xuất</w:t>
        </w:r>
        <w:r w:rsidR="005F0CC8">
          <w:rPr>
            <w:webHidden/>
          </w:rPr>
          <w:tab/>
        </w:r>
        <w:r w:rsidR="005F0CC8">
          <w:rPr>
            <w:webHidden/>
          </w:rPr>
          <w:fldChar w:fldCharType="begin"/>
        </w:r>
        <w:r w:rsidR="005F0CC8">
          <w:rPr>
            <w:webHidden/>
          </w:rPr>
          <w:instrText xml:space="preserve"> PAGEREF _Toc38655872 \h </w:instrText>
        </w:r>
        <w:r w:rsidR="005F0CC8">
          <w:rPr>
            <w:webHidden/>
          </w:rPr>
        </w:r>
        <w:r w:rsidR="005F0CC8">
          <w:rPr>
            <w:webHidden/>
          </w:rPr>
          <w:fldChar w:fldCharType="separate"/>
        </w:r>
        <w:r w:rsidR="005F0CC8">
          <w:rPr>
            <w:webHidden/>
          </w:rPr>
          <w:t>29</w:t>
        </w:r>
        <w:r w:rsidR="005F0CC8">
          <w:rPr>
            <w:webHidden/>
          </w:rPr>
          <w:fldChar w:fldCharType="end"/>
        </w:r>
      </w:hyperlink>
    </w:p>
    <w:p w14:paraId="2EB8B58F" w14:textId="56AD9416" w:rsidR="005F0CC8" w:rsidRDefault="007B290B">
      <w:pPr>
        <w:pStyle w:val="TOC1"/>
        <w:rPr>
          <w:rFonts w:asciiTheme="minorHAnsi" w:eastAsiaTheme="minorEastAsia" w:hAnsiTheme="minorHAnsi" w:cstheme="minorBidi"/>
          <w:sz w:val="24"/>
          <w:lang w:val="en-VN"/>
        </w:rPr>
      </w:pPr>
      <w:hyperlink w:anchor="_Toc38655873" w:history="1">
        <w:r w:rsidR="005F0CC8" w:rsidRPr="00E60FFF">
          <w:rPr>
            <w:rStyle w:val="Hyperlink"/>
          </w:rPr>
          <w:t xml:space="preserve">Hình 2.10. Duyệt cây </w:t>
        </w:r>
        <w:r w:rsidR="005F0CC8" w:rsidRPr="00E60FFF">
          <w:rPr>
            <w:rStyle w:val="Hyperlink"/>
            <w:rFonts w:hint="eastAsia"/>
          </w:rPr>
          <w:t>đ</w:t>
        </w:r>
        <w:r w:rsidR="005F0CC8" w:rsidRPr="00E60FFF">
          <w:rPr>
            <w:rStyle w:val="Hyperlink"/>
          </w:rPr>
          <w:t>ồ thị BFS</w:t>
        </w:r>
        <w:r w:rsidR="005F0CC8">
          <w:rPr>
            <w:webHidden/>
          </w:rPr>
          <w:tab/>
        </w:r>
        <w:r w:rsidR="005F0CC8">
          <w:rPr>
            <w:webHidden/>
          </w:rPr>
          <w:fldChar w:fldCharType="begin"/>
        </w:r>
        <w:r w:rsidR="005F0CC8">
          <w:rPr>
            <w:webHidden/>
          </w:rPr>
          <w:instrText xml:space="preserve"> PAGEREF _Toc38655873 \h </w:instrText>
        </w:r>
        <w:r w:rsidR="005F0CC8">
          <w:rPr>
            <w:webHidden/>
          </w:rPr>
        </w:r>
        <w:r w:rsidR="005F0CC8">
          <w:rPr>
            <w:webHidden/>
          </w:rPr>
          <w:fldChar w:fldCharType="separate"/>
        </w:r>
        <w:r w:rsidR="005F0CC8">
          <w:rPr>
            <w:webHidden/>
          </w:rPr>
          <w:t>31</w:t>
        </w:r>
        <w:r w:rsidR="005F0CC8">
          <w:rPr>
            <w:webHidden/>
          </w:rPr>
          <w:fldChar w:fldCharType="end"/>
        </w:r>
      </w:hyperlink>
    </w:p>
    <w:p w14:paraId="7F1A0C28" w14:textId="31A38C5A" w:rsidR="005F0CC8" w:rsidRDefault="007B290B">
      <w:pPr>
        <w:pStyle w:val="TOC1"/>
        <w:rPr>
          <w:rFonts w:asciiTheme="minorHAnsi" w:eastAsiaTheme="minorEastAsia" w:hAnsiTheme="minorHAnsi" w:cstheme="minorBidi"/>
          <w:sz w:val="24"/>
          <w:lang w:val="en-VN"/>
        </w:rPr>
      </w:pPr>
      <w:hyperlink w:anchor="_Toc38655874" w:history="1">
        <w:r w:rsidR="005F0CC8" w:rsidRPr="00E60FFF">
          <w:rPr>
            <w:rStyle w:val="Hyperlink"/>
          </w:rPr>
          <w:t xml:space="preserve">Hình 2.11. Duyệt cây </w:t>
        </w:r>
        <w:r w:rsidR="005F0CC8" w:rsidRPr="00E60FFF">
          <w:rPr>
            <w:rStyle w:val="Hyperlink"/>
            <w:rFonts w:hint="eastAsia"/>
          </w:rPr>
          <w:t>đ</w:t>
        </w:r>
        <w:r w:rsidR="005F0CC8" w:rsidRPr="00E60FFF">
          <w:rPr>
            <w:rStyle w:val="Hyperlink"/>
          </w:rPr>
          <w:t>ồ thị DFS</w:t>
        </w:r>
        <w:r w:rsidR="005F0CC8">
          <w:rPr>
            <w:webHidden/>
          </w:rPr>
          <w:tab/>
        </w:r>
        <w:r w:rsidR="005F0CC8">
          <w:rPr>
            <w:webHidden/>
          </w:rPr>
          <w:fldChar w:fldCharType="begin"/>
        </w:r>
        <w:r w:rsidR="005F0CC8">
          <w:rPr>
            <w:webHidden/>
          </w:rPr>
          <w:instrText xml:space="preserve"> PAGEREF _Toc38655874 \h </w:instrText>
        </w:r>
        <w:r w:rsidR="005F0CC8">
          <w:rPr>
            <w:webHidden/>
          </w:rPr>
        </w:r>
        <w:r w:rsidR="005F0CC8">
          <w:rPr>
            <w:webHidden/>
          </w:rPr>
          <w:fldChar w:fldCharType="separate"/>
        </w:r>
        <w:r w:rsidR="005F0CC8">
          <w:rPr>
            <w:webHidden/>
          </w:rPr>
          <w:t>31</w:t>
        </w:r>
        <w:r w:rsidR="005F0CC8">
          <w:rPr>
            <w:webHidden/>
          </w:rPr>
          <w:fldChar w:fldCharType="end"/>
        </w:r>
      </w:hyperlink>
    </w:p>
    <w:p w14:paraId="6483A740" w14:textId="2551593D" w:rsidR="00003F80" w:rsidRPr="004424AC" w:rsidRDefault="003632D6" w:rsidP="004424AC">
      <w:pPr>
        <w:rPr>
          <w:lang w:val="vi-VN"/>
        </w:rPr>
        <w:sectPr w:rsidR="00003F80" w:rsidRPr="004424AC" w:rsidSect="00D243BF">
          <w:pgSz w:w="11907" w:h="16839" w:code="9"/>
          <w:pgMar w:top="987" w:right="1134" w:bottom="1134" w:left="1701" w:header="720" w:footer="720" w:gutter="0"/>
          <w:pgNumType w:fmt="lowerRoman" w:start="1"/>
          <w:cols w:space="720"/>
          <w:docGrid w:linePitch="360"/>
        </w:sectPr>
      </w:pPr>
      <w:r>
        <w:rPr>
          <w:lang w:val="vi-VN"/>
        </w:rPr>
        <w:fldChar w:fldCharType="end"/>
      </w:r>
    </w:p>
    <w:p w14:paraId="1242121D" w14:textId="2E7181FB" w:rsidR="004476E2" w:rsidRPr="00642EBB" w:rsidRDefault="00043C69" w:rsidP="0039140F">
      <w:pPr>
        <w:pStyle w:val="Heading1"/>
        <w:rPr>
          <w:lang w:val="vi-VN"/>
        </w:rPr>
      </w:pPr>
      <w:bookmarkStart w:id="1" w:name="_Toc38714914"/>
      <w:r w:rsidRPr="00642EBB">
        <w:rPr>
          <w:lang w:val="vi-VN"/>
        </w:rPr>
        <w:lastRenderedPageBreak/>
        <w:t>T</w:t>
      </w:r>
      <w:r w:rsidR="00C207E2" w:rsidRPr="00642EBB">
        <w:rPr>
          <w:lang w:val="vi-VN"/>
        </w:rPr>
        <w:t xml:space="preserve">ổng quan về </w:t>
      </w:r>
      <w:r>
        <w:rPr>
          <w:lang w:val="vi-VN"/>
        </w:rPr>
        <w:t>IoT</w:t>
      </w:r>
      <w:r w:rsidR="00C207E2" w:rsidRPr="00642EBB">
        <w:rPr>
          <w:lang w:val="vi-VN"/>
        </w:rPr>
        <w:t xml:space="preserve"> botnet và các phương pháp phát hiện </w:t>
      </w:r>
      <w:r>
        <w:rPr>
          <w:lang w:val="vi-VN"/>
        </w:rPr>
        <w:t>IoT</w:t>
      </w:r>
      <w:r w:rsidR="00C207E2" w:rsidRPr="00642EBB">
        <w:rPr>
          <w:lang w:val="vi-VN"/>
        </w:rPr>
        <w:t xml:space="preserve"> botnet</w:t>
      </w:r>
      <w:bookmarkEnd w:id="1"/>
    </w:p>
    <w:p w14:paraId="74A8197C" w14:textId="19C6F337" w:rsidR="006E73F2" w:rsidRPr="00642EBB" w:rsidRDefault="008F1AA4" w:rsidP="008F1AA4">
      <w:pPr>
        <w:keepNext/>
        <w:keepLines/>
        <w:spacing w:before="100" w:after="100"/>
        <w:rPr>
          <w:szCs w:val="28"/>
          <w:lang w:val="vi-VN"/>
        </w:rPr>
      </w:pPr>
      <w:r w:rsidRPr="00642EBB">
        <w:rPr>
          <w:szCs w:val="28"/>
          <w:lang w:val="vi-VN"/>
        </w:rPr>
        <w:t>Chương này gồm 2 phần chính gồm</w:t>
      </w:r>
      <w:r w:rsidRPr="000D6C4D">
        <w:rPr>
          <w:szCs w:val="28"/>
          <w:lang w:val="vi-VN"/>
        </w:rPr>
        <w:t xml:space="preserve">: Phần 1 tập trung giới thiệu tổng quan các kiến thức về </w:t>
      </w:r>
      <w:r w:rsidR="00605B57" w:rsidRPr="000D6C4D">
        <w:rPr>
          <w:szCs w:val="28"/>
          <w:lang w:val="vi-VN"/>
        </w:rPr>
        <w:t xml:space="preserve">các </w:t>
      </w:r>
      <w:r w:rsidRPr="000D6C4D">
        <w:rPr>
          <w:szCs w:val="28"/>
          <w:lang w:val="vi-VN"/>
        </w:rPr>
        <w:t>thiết bị IoT phổ thông và IoT Botnet, Phần 2 giới thiệu các nghiên cứu liên quan gồm phân tích động và phân tích tĩnh, đưa ra ưu và hạn chế của mỗi loại phương pháp. Bên cạnh đó đi vào phân tích một số</w:t>
      </w:r>
      <w:r w:rsidRPr="00642EBB">
        <w:rPr>
          <w:szCs w:val="28"/>
          <w:lang w:val="vi-VN"/>
        </w:rPr>
        <w:t xml:space="preserve"> phương pháp tiếp cận phân tích IoT botnet đã biết, từ đó phân tích ưu điểm và hạn chế của mỗi phương pháp tiếp cận. </w:t>
      </w:r>
    </w:p>
    <w:p w14:paraId="5D43BA75" w14:textId="13DEFF8D" w:rsidR="00C036D9" w:rsidRPr="00642EBB" w:rsidRDefault="00C036D9" w:rsidP="00D34D1D">
      <w:pPr>
        <w:pStyle w:val="Heading2"/>
        <w:rPr>
          <w:lang w:val="vi-VN"/>
        </w:rPr>
      </w:pPr>
      <w:bookmarkStart w:id="2" w:name="_Toc38714915"/>
      <w:r w:rsidRPr="00642EBB">
        <w:rPr>
          <w:lang w:val="vi-VN"/>
        </w:rPr>
        <w:t>Tổng quan về thiết bị IoT</w:t>
      </w:r>
      <w:bookmarkEnd w:id="2"/>
    </w:p>
    <w:p w14:paraId="53716850" w14:textId="77777777" w:rsidR="001C174C" w:rsidRDefault="001C174C" w:rsidP="001C174C">
      <w:pPr>
        <w:rPr>
          <w:lang w:eastAsia="en-AU"/>
        </w:rPr>
      </w:pPr>
      <w:r w:rsidRPr="005B691F">
        <w:rPr>
          <w:lang w:eastAsia="en-AU"/>
        </w:rPr>
        <w:t>IoT là thuật ngữ dùng để chỉ các đối tượng có thể được nhận biết (identifiable) cũng như chỉ sự tồn tại của chúng trong một kiến trúc mang tính kết nối. Cụm từ này được đưa ra bởi Kevin Ashton vào năm 1999. Ông là một nhà khoa học đã sáng lập ra Trung tâm Auto-ID ở đại học MIT, nơi thiết lập các quy chuẩn toàn cầu cho RFID (một phương thức giao tiếp không dây dùng sóng radio) cũng như một số loại cảm biến khác. IoT sau đó cũng được dùng nhiều trong các ấn phẩm đến từ các hãng</w:t>
      </w:r>
      <w:r>
        <w:rPr>
          <w:lang w:eastAsia="en-AU"/>
        </w:rPr>
        <w:t xml:space="preserve"> công nghệ lớn</w:t>
      </w:r>
      <w:r w:rsidRPr="005B691F">
        <w:rPr>
          <w:lang w:eastAsia="en-AU"/>
        </w:rPr>
        <w:t xml:space="preserve"> và </w:t>
      </w:r>
      <w:r>
        <w:rPr>
          <w:lang w:eastAsia="en-AU"/>
        </w:rPr>
        <w:t xml:space="preserve">các </w:t>
      </w:r>
      <w:r w:rsidRPr="005B691F">
        <w:rPr>
          <w:lang w:eastAsia="en-AU"/>
        </w:rPr>
        <w:t xml:space="preserve">nhà </w:t>
      </w:r>
      <w:r>
        <w:rPr>
          <w:lang w:eastAsia="en-AU"/>
        </w:rPr>
        <w:t>nghiên cứu</w:t>
      </w:r>
      <w:r w:rsidRPr="005B691F">
        <w:rPr>
          <w:lang w:eastAsia="en-AU"/>
        </w:rPr>
        <w:t>.</w:t>
      </w:r>
    </w:p>
    <w:p w14:paraId="40BBB5AE" w14:textId="77777777" w:rsidR="001C174C" w:rsidRDefault="001C174C" w:rsidP="001C174C">
      <w:pPr>
        <w:rPr>
          <w:lang w:eastAsia="en-AU"/>
        </w:rPr>
      </w:pPr>
      <w:r w:rsidRPr="00DE5016">
        <w:rPr>
          <w:lang w:eastAsia="en-AU"/>
        </w:rPr>
        <w:t>Vào tháng 6 năm 2009, Ashton từng cho rằ</w:t>
      </w:r>
      <w:r>
        <w:rPr>
          <w:lang w:eastAsia="en-AU"/>
        </w:rPr>
        <w:t xml:space="preserve">ng </w:t>
      </w:r>
      <w:r w:rsidRPr="00DE5016">
        <w:rPr>
          <w:lang w:eastAsia="en-AU"/>
        </w:rPr>
        <w:t>hiệ</w:t>
      </w:r>
      <w:r>
        <w:rPr>
          <w:lang w:eastAsia="en-AU"/>
        </w:rPr>
        <w:t>n nay máy tính</w:t>
      </w:r>
      <w:r w:rsidRPr="00DE5016">
        <w:rPr>
          <w:lang w:eastAsia="en-AU"/>
        </w:rPr>
        <w:t xml:space="preserve"> gần như phụ thuộc hoàn toàn vào con người để chuyển tải dữ liệu. Gần như tất cả trong số 50 petabyte dữ liệu đang có trên Internet đều được ghi lại hoặc tạo ra bởi con ngườ</w:t>
      </w:r>
      <w:r>
        <w:rPr>
          <w:lang w:eastAsia="en-AU"/>
        </w:rPr>
        <w:t>i chúng ta</w:t>
      </w:r>
      <w:r w:rsidRPr="00DE5016">
        <w:rPr>
          <w:lang w:eastAsia="en-AU"/>
        </w:rPr>
        <w:t xml:space="preserve"> thông qua các các thức như gõ chữ, nhấn nút, chụp ảnh, quét mã vách.... Con người chính là nhân tố quyết định trong thế giới Internet hiện nay. Thế nhưng con người lại có nhiều nhược điểm: chúng ta chỉ có thời gian hạn chế, khả năng tập trung và độ chính xác cũng ở mức thấp so với máy móc. Điều đó có nghĩa là chúng ta không giỏi trong việc thu thập thông tin về thế giớ</w:t>
      </w:r>
      <w:r>
        <w:rPr>
          <w:lang w:eastAsia="en-AU"/>
        </w:rPr>
        <w:t>i xung quanh</w:t>
      </w:r>
      <w:r w:rsidRPr="00DE5016">
        <w:rPr>
          <w:lang w:eastAsia="en-AU"/>
        </w:rPr>
        <w:t xml:space="preserve"> và đây là một vấn đề lớn.</w:t>
      </w:r>
    </w:p>
    <w:p w14:paraId="7C35AE45" w14:textId="2B7AD779" w:rsidR="001C174C" w:rsidRDefault="001C174C" w:rsidP="001C174C">
      <w:pPr>
        <w:rPr>
          <w:lang w:eastAsia="en-AU"/>
        </w:rPr>
      </w:pPr>
      <w:r>
        <w:rPr>
          <w:lang w:eastAsia="en-AU"/>
        </w:rPr>
        <w:t>N</w:t>
      </w:r>
      <w:r w:rsidRPr="00CF2429">
        <w:rPr>
          <w:lang w:eastAsia="en-AU"/>
        </w:rPr>
        <w:t>ếu như máy tính có khả năng giúp con người thu thập tất cả những dữ liệu về mọi thứ</w:t>
      </w:r>
      <w:r>
        <w:rPr>
          <w:lang w:eastAsia="en-AU"/>
        </w:rPr>
        <w:t xml:space="preserve"> xung quanh thì</w:t>
      </w:r>
      <w:r w:rsidRPr="00CF2429">
        <w:rPr>
          <w:lang w:eastAsia="en-AU"/>
        </w:rPr>
        <w:t xml:space="preserve"> chúng ta có thể</w:t>
      </w:r>
      <w:r>
        <w:rPr>
          <w:lang w:eastAsia="en-AU"/>
        </w:rPr>
        <w:t xml:space="preserve"> theo dõi</w:t>
      </w:r>
      <w:r w:rsidRPr="00CF2429">
        <w:rPr>
          <w:lang w:eastAsia="en-AU"/>
        </w:rPr>
        <w:t xml:space="preserve"> mọi thứ. Chúng ta sẽ biết chính xác khi nào các vật dụng cần phải sửa chữa, thay thế khi nào chúng còn mới và khi nào thì chúng hết hạn sử dụng. Chưa kể đến việc chúng ta có thể kiểm soát </w:t>
      </w:r>
      <w:r w:rsidRPr="00CF2429">
        <w:rPr>
          <w:lang w:eastAsia="en-AU"/>
        </w:rPr>
        <w:lastRenderedPageBreak/>
        <w:t>chúng mọi lúc mọi nơi. IoT có tiềm năng thay đổi thế giớ</w:t>
      </w:r>
      <w:r>
        <w:rPr>
          <w:lang w:eastAsia="en-AU"/>
        </w:rPr>
        <w:t>i</w:t>
      </w:r>
      <w:r w:rsidRPr="00CF2429">
        <w:rPr>
          <w:lang w:eastAsia="en-AU"/>
        </w:rPr>
        <w:t xml:space="preserve"> giống như cách mà Internet đã thay đổi cuộc sống của chúng ta. Ngôi nhà thông minh với các bóng đèn thông minh, máy giặt thông minh, tủ lạ</w:t>
      </w:r>
      <w:r>
        <w:rPr>
          <w:lang w:eastAsia="en-AU"/>
        </w:rPr>
        <w:t>nh thông minh,..</w:t>
      </w:r>
      <w:r w:rsidRPr="00CF2429">
        <w:rPr>
          <w:lang w:eastAsia="en-AU"/>
        </w:rPr>
        <w:t xml:space="preserve"> có thể xem là bước đầu của IoT bởi chúng đều được liên kết với nhau hoặc liên kết </w:t>
      </w:r>
      <w:r>
        <w:rPr>
          <w:lang w:eastAsia="en-AU"/>
        </w:rPr>
        <w:t>với</w:t>
      </w:r>
      <w:r w:rsidRPr="00CF2429">
        <w:rPr>
          <w:lang w:eastAsia="en-AU"/>
        </w:rPr>
        <w:t xml:space="preserve"> Internet.</w:t>
      </w:r>
    </w:p>
    <w:p w14:paraId="5679DA90" w14:textId="762E8859" w:rsidR="00D34D1D" w:rsidRDefault="00F664D6" w:rsidP="00D34D1D">
      <w:pPr>
        <w:spacing w:line="240" w:lineRule="auto"/>
        <w:ind w:firstLine="0"/>
        <w:jc w:val="center"/>
        <w:rPr>
          <w:sz w:val="24"/>
        </w:rPr>
      </w:pPr>
      <w:r w:rsidRPr="00F664D6">
        <w:rPr>
          <w:sz w:val="24"/>
        </w:rPr>
        <w:fldChar w:fldCharType="begin"/>
      </w:r>
      <w:r w:rsidRPr="00F664D6">
        <w:rPr>
          <w:sz w:val="24"/>
        </w:rPr>
        <w:instrText xml:space="preserve"> INCLUDEPICTURE "http://www.wirelesscharging.com/wp-content/uploads/2017/06/smart-house-ii-696x782.jpg" \* MERGEFORMATINET </w:instrText>
      </w:r>
      <w:r w:rsidRPr="00F664D6">
        <w:rPr>
          <w:sz w:val="24"/>
        </w:rPr>
        <w:fldChar w:fldCharType="separate"/>
      </w:r>
      <w:r w:rsidRPr="00F664D6">
        <w:rPr>
          <w:noProof/>
          <w:sz w:val="24"/>
        </w:rPr>
        <w:drawing>
          <wp:inline distT="0" distB="0" distL="0" distR="0" wp14:anchorId="40DD315F" wp14:editId="73FDC4B9">
            <wp:extent cx="4267200" cy="4792604"/>
            <wp:effectExtent l="0" t="0" r="0" b="0"/>
            <wp:docPr id="34" name="Picture 3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78371" cy="4805151"/>
                    </a:xfrm>
                    <a:prstGeom prst="rect">
                      <a:avLst/>
                    </a:prstGeom>
                    <a:noFill/>
                    <a:ln>
                      <a:noFill/>
                    </a:ln>
                  </pic:spPr>
                </pic:pic>
              </a:graphicData>
            </a:graphic>
          </wp:inline>
        </w:drawing>
      </w:r>
      <w:r w:rsidRPr="00F664D6">
        <w:rPr>
          <w:sz w:val="24"/>
        </w:rPr>
        <w:fldChar w:fldCharType="end"/>
      </w:r>
    </w:p>
    <w:p w14:paraId="7231C221" w14:textId="39D95C6C" w:rsidR="00D34D1D" w:rsidRDefault="00D34D1D" w:rsidP="00D34D1D">
      <w:pPr>
        <w:pStyle w:val="Caption"/>
      </w:pPr>
      <w:bookmarkStart w:id="3" w:name="_Toc38655852"/>
      <w:r>
        <w:rPr>
          <w:lang w:val="vi-VN"/>
        </w:rPr>
        <w:t>Ngôi nhà thông minh</w:t>
      </w:r>
      <w:bookmarkEnd w:id="3"/>
    </w:p>
    <w:p w14:paraId="61D0399D" w14:textId="15C381AB" w:rsidR="0092751D" w:rsidRPr="00EF2BC1" w:rsidRDefault="00EF2BC1" w:rsidP="00EF2BC1">
      <w:pPr>
        <w:rPr>
          <w:lang w:val="vi-VN"/>
        </w:rPr>
      </w:pPr>
      <w:r w:rsidRPr="005F0CC8">
        <w:rPr>
          <w:lang w:val="vi-VN"/>
        </w:rPr>
        <w:t>Ngày nay c</w:t>
      </w:r>
      <w:r w:rsidR="00BC5F8D" w:rsidRPr="005F0CC8">
        <w:rPr>
          <w:lang w:val="vi-VN"/>
        </w:rPr>
        <w:t xml:space="preserve">ác thiết bị IoT đang ảnh hưởng đến </w:t>
      </w:r>
      <w:r w:rsidR="00EF124B" w:rsidRPr="005F0CC8">
        <w:rPr>
          <w:lang w:val="vi-VN"/>
        </w:rPr>
        <w:t>nhiều</w:t>
      </w:r>
      <w:r w:rsidR="00BC5F8D" w:rsidRPr="005F0CC8">
        <w:rPr>
          <w:lang w:val="vi-VN"/>
        </w:rPr>
        <w:t xml:space="preserve"> khía cạnh khác nhau của cuộc sống từ y tế</w:t>
      </w:r>
      <w:r w:rsidR="004D5A1E" w:rsidRPr="005F0CC8">
        <w:rPr>
          <w:lang w:val="vi-VN"/>
        </w:rPr>
        <w:t xml:space="preserve">, </w:t>
      </w:r>
      <w:r w:rsidR="00BC5F8D" w:rsidRPr="005F0CC8">
        <w:rPr>
          <w:lang w:val="vi-VN"/>
        </w:rPr>
        <w:t>nông nghiệp</w:t>
      </w:r>
      <w:r w:rsidR="004D5A1E" w:rsidRPr="005F0CC8">
        <w:rPr>
          <w:lang w:val="vi-VN"/>
        </w:rPr>
        <w:t xml:space="preserve">, </w:t>
      </w:r>
      <w:r w:rsidR="00BC5F8D" w:rsidRPr="005F0CC8">
        <w:rPr>
          <w:lang w:val="vi-VN"/>
        </w:rPr>
        <w:t>quản lý năng lượng</w:t>
      </w:r>
      <w:r w:rsidR="004D5A1E" w:rsidRPr="005F0CC8">
        <w:rPr>
          <w:lang w:val="vi-VN"/>
        </w:rPr>
        <w:t xml:space="preserve"> cho </w:t>
      </w:r>
      <w:r w:rsidR="00657F39" w:rsidRPr="005F0CC8">
        <w:rPr>
          <w:lang w:val="vi-VN"/>
        </w:rPr>
        <w:t>tới</w:t>
      </w:r>
      <w:r w:rsidR="00BC5F8D" w:rsidRPr="005F0CC8">
        <w:rPr>
          <w:lang w:val="vi-VN"/>
        </w:rPr>
        <w:t xml:space="preserve"> lĩnh vực quân sự</w:t>
      </w:r>
      <w:r w:rsidR="004D5A1E" w:rsidRPr="005F0CC8">
        <w:rPr>
          <w:lang w:val="vi-VN"/>
        </w:rPr>
        <w:t>…</w:t>
      </w:r>
      <w:r w:rsidRPr="005F0CC8">
        <w:rPr>
          <w:lang w:val="vi-VN"/>
        </w:rPr>
        <w:t xml:space="preserve"> và dần </w:t>
      </w:r>
      <w:r w:rsidR="0092751D" w:rsidRPr="005F0CC8">
        <w:rPr>
          <w:szCs w:val="28"/>
          <w:lang w:val="vi-VN"/>
        </w:rPr>
        <w:t>trở thành xu thế.</w:t>
      </w:r>
    </w:p>
    <w:p w14:paraId="6CFE8BA0" w14:textId="570CE28B" w:rsidR="00D5612F" w:rsidRPr="00642EBB" w:rsidRDefault="005B316D" w:rsidP="00D5612F">
      <w:pPr>
        <w:rPr>
          <w:szCs w:val="28"/>
          <w:lang w:val="vi-VN"/>
        </w:rPr>
      </w:pPr>
      <w:r w:rsidRPr="00642EBB">
        <w:rPr>
          <w:szCs w:val="28"/>
          <w:lang w:val="vi-VN"/>
        </w:rPr>
        <w:t>Theo</w:t>
      </w:r>
      <w:r w:rsidR="00833BDD" w:rsidRPr="00642EBB">
        <w:rPr>
          <w:szCs w:val="28"/>
          <w:lang w:val="vi-VN"/>
        </w:rPr>
        <w:t xml:space="preserve"> một</w:t>
      </w:r>
      <w:r w:rsidRPr="00642EBB">
        <w:rPr>
          <w:szCs w:val="28"/>
          <w:lang w:val="vi-VN"/>
        </w:rPr>
        <w:t xml:space="preserve"> </w:t>
      </w:r>
      <w:r w:rsidR="00F1440F" w:rsidRPr="00642EBB">
        <w:rPr>
          <w:szCs w:val="28"/>
          <w:lang w:val="vi-VN"/>
        </w:rPr>
        <w:t>dự báo</w:t>
      </w:r>
      <w:r w:rsidRPr="00642EBB">
        <w:rPr>
          <w:szCs w:val="28"/>
          <w:lang w:val="vi-VN"/>
        </w:rPr>
        <w:t xml:space="preserve"> của Gartner</w:t>
      </w:r>
      <w:r w:rsidR="001A46BD" w:rsidRPr="00642EBB">
        <w:rPr>
          <w:szCs w:val="28"/>
          <w:lang w:val="vi-VN"/>
        </w:rPr>
        <w:t xml:space="preserve">, </w:t>
      </w:r>
      <w:r w:rsidR="00F1440F" w:rsidRPr="00642EBB">
        <w:rPr>
          <w:szCs w:val="28"/>
          <w:lang w:val="vi-VN"/>
        </w:rPr>
        <w:t xml:space="preserve">đến năm 2023 số lượng thiết bị </w:t>
      </w:r>
      <w:r w:rsidR="00B7104D" w:rsidRPr="00642EBB">
        <w:rPr>
          <w:szCs w:val="28"/>
          <w:lang w:val="vi-VN"/>
        </w:rPr>
        <w:t xml:space="preserve">IoT </w:t>
      </w:r>
      <w:r w:rsidR="00F1440F" w:rsidRPr="00642EBB">
        <w:rPr>
          <w:szCs w:val="28"/>
          <w:lang w:val="vi-VN"/>
        </w:rPr>
        <w:t>được kết nối dự kiến sẽ đạt 25 tỷ</w:t>
      </w:r>
      <w:r w:rsidR="00B7104D" w:rsidRPr="00642EBB">
        <w:rPr>
          <w:szCs w:val="28"/>
          <w:lang w:val="vi-VN"/>
        </w:rPr>
        <w:t xml:space="preserve"> thiết bị</w:t>
      </w:r>
      <w:r w:rsidR="00F1440F" w:rsidRPr="00642EBB">
        <w:rPr>
          <w:szCs w:val="28"/>
          <w:lang w:val="vi-VN"/>
        </w:rPr>
        <w:t xml:space="preserve">. Điều này </w:t>
      </w:r>
      <w:r w:rsidR="00B500F0" w:rsidRPr="00642EBB">
        <w:rPr>
          <w:szCs w:val="28"/>
          <w:lang w:val="vi-VN"/>
        </w:rPr>
        <w:t>đem lại</w:t>
      </w:r>
      <w:r w:rsidR="00F1440F" w:rsidRPr="00642EBB">
        <w:rPr>
          <w:szCs w:val="28"/>
          <w:lang w:val="vi-VN"/>
        </w:rPr>
        <w:t xml:space="preserve"> cơ hội kinh doanh lớn, nhưng </w:t>
      </w:r>
      <w:r w:rsidR="00B500F0" w:rsidRPr="00642EBB">
        <w:rPr>
          <w:szCs w:val="28"/>
          <w:lang w:val="vi-VN"/>
        </w:rPr>
        <w:t>song song với đó</w:t>
      </w:r>
      <w:r w:rsidR="00F1440F" w:rsidRPr="00642EBB">
        <w:rPr>
          <w:szCs w:val="28"/>
          <w:lang w:val="vi-VN"/>
        </w:rPr>
        <w:t>, nó cũng</w:t>
      </w:r>
      <w:r w:rsidR="00432A26" w:rsidRPr="00642EBB">
        <w:rPr>
          <w:szCs w:val="28"/>
          <w:lang w:val="vi-VN"/>
        </w:rPr>
        <w:t xml:space="preserve"> tiềm tàng nhiều mối đe doạ </w:t>
      </w:r>
      <w:r w:rsidR="00F1440F" w:rsidRPr="00642EBB">
        <w:rPr>
          <w:szCs w:val="28"/>
          <w:lang w:val="vi-VN"/>
        </w:rPr>
        <w:t>tấn công bảo mật tinh vi hơn</w:t>
      </w:r>
      <w:r w:rsidR="001A46BD" w:rsidRPr="00642EBB">
        <w:rPr>
          <w:szCs w:val="28"/>
          <w:lang w:val="vi-VN"/>
        </w:rPr>
        <w:t xml:space="preserve"> </w:t>
      </w:r>
      <w:r w:rsidR="006246D4">
        <w:rPr>
          <w:rStyle w:val="FootnoteReference"/>
          <w:szCs w:val="28"/>
          <w:lang w:val="vi-VN"/>
        </w:rPr>
        <w:fldChar w:fldCharType="begin" w:fldLock="1"/>
      </w:r>
      <w:r w:rsidR="000D2F25">
        <w:rPr>
          <w:szCs w:val="28"/>
          <w:lang w:val="vi-VN"/>
        </w:rPr>
        <w:instrText>ADDIN CSL_CITATION {"citationItems":[{"id":"ITEM-1","itemData":{"author":[{"dropping-particle":"","family":"Liu","given":"Peter","non-dropping-particle":"","parse-names":false,"suffix":""},{"dropping-particle":"","family":"Fabre","given":"Sylvain","non-dropping-particle":"","parse-names":false,"suffix":""}],"id":"ITEM-1","issue":"October","issued":{"date-parts":[["2019"]]},"title":"Market Trends : Strategies Communications Service Providers Can Use to Address Key 5G Security Challenges","type":"article-journal"},"uris":["http://www.mendeley.com/documents/?uuid=b8de357b-f017-400b-84b9-eaf8daf9daea"]}],"mendeley":{"formattedCitation":"[1]","plainTextFormattedCitation":"[1]","previouslyFormattedCitation":"[1]"},"properties":{"noteIndex":0},"schema":"https://github.com/citation-style-language/schema/raw/master/csl-citation.json"}</w:instrText>
      </w:r>
      <w:r w:rsidR="006246D4">
        <w:rPr>
          <w:rStyle w:val="FootnoteReference"/>
          <w:szCs w:val="28"/>
          <w:lang w:val="vi-VN"/>
        </w:rPr>
        <w:fldChar w:fldCharType="separate"/>
      </w:r>
      <w:r w:rsidR="00C2232D" w:rsidRPr="00C2232D">
        <w:rPr>
          <w:bCs/>
          <w:noProof/>
          <w:szCs w:val="28"/>
          <w:lang w:val="en-US"/>
        </w:rPr>
        <w:t>[1]</w:t>
      </w:r>
      <w:r w:rsidR="006246D4">
        <w:rPr>
          <w:rStyle w:val="FootnoteReference"/>
          <w:szCs w:val="28"/>
          <w:lang w:val="vi-VN"/>
        </w:rPr>
        <w:fldChar w:fldCharType="end"/>
      </w:r>
      <w:r w:rsidR="00B958F7" w:rsidRPr="00642EBB">
        <w:rPr>
          <w:szCs w:val="28"/>
          <w:lang w:val="vi-VN"/>
        </w:rPr>
        <w:t>.</w:t>
      </w:r>
    </w:p>
    <w:p w14:paraId="31D61C2A" w14:textId="76EA4544" w:rsidR="00C04C3E" w:rsidRPr="00642EBB" w:rsidRDefault="003E50A5" w:rsidP="00B7104D">
      <w:pPr>
        <w:ind w:firstLine="0"/>
        <w:rPr>
          <w:szCs w:val="28"/>
          <w:lang w:val="vi-VN"/>
        </w:rPr>
      </w:pPr>
      <w:r w:rsidRPr="00642EBB">
        <w:rPr>
          <w:noProof/>
          <w:szCs w:val="28"/>
          <w:lang w:val="vi-VN"/>
        </w:rPr>
        <w:lastRenderedPageBreak/>
        <w:drawing>
          <wp:inline distT="0" distB="0" distL="0" distR="0" wp14:anchorId="1F2E9D22" wp14:editId="11266B7C">
            <wp:extent cx="5760720" cy="3912235"/>
            <wp:effectExtent l="0" t="0" r="508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3912235"/>
                    </a:xfrm>
                    <a:prstGeom prst="rect">
                      <a:avLst/>
                    </a:prstGeom>
                  </pic:spPr>
                </pic:pic>
              </a:graphicData>
            </a:graphic>
          </wp:inline>
        </w:drawing>
      </w:r>
    </w:p>
    <w:p w14:paraId="441E6E18" w14:textId="62BB74D9" w:rsidR="00670E76" w:rsidRPr="00642EBB" w:rsidRDefault="00670E76" w:rsidP="0039140F">
      <w:pPr>
        <w:pStyle w:val="Caption"/>
      </w:pPr>
      <w:bookmarkStart w:id="4" w:name="_Toc38655853"/>
      <w:r w:rsidRPr="00642EBB">
        <w:t xml:space="preserve">Ước tính đến năm 2023 </w:t>
      </w:r>
      <w:r w:rsidRPr="00D34D1D">
        <w:t>thế</w:t>
      </w:r>
      <w:r w:rsidRPr="00642EBB">
        <w:t xml:space="preserve"> giới đạt 25 tỷ thiết bị IoT</w:t>
      </w:r>
      <w:bookmarkEnd w:id="4"/>
    </w:p>
    <w:p w14:paraId="1E235972" w14:textId="224C1EBB" w:rsidR="00226024" w:rsidRPr="00642EBB" w:rsidRDefault="00226024" w:rsidP="00226024">
      <w:pPr>
        <w:pStyle w:val="Heading2"/>
        <w:rPr>
          <w:szCs w:val="28"/>
          <w:lang w:val="vi-VN"/>
        </w:rPr>
      </w:pPr>
      <w:bookmarkStart w:id="5" w:name="_Toc38714916"/>
      <w:r w:rsidRPr="00642EBB">
        <w:rPr>
          <w:szCs w:val="28"/>
          <w:lang w:val="vi-VN"/>
        </w:rPr>
        <w:t>Kiến trúc cơ bản của thiết bị IoT</w:t>
      </w:r>
      <w:bookmarkEnd w:id="5"/>
    </w:p>
    <w:p w14:paraId="54A86CC9" w14:textId="409B3A96" w:rsidR="00226024" w:rsidRPr="00642EBB" w:rsidRDefault="00226024" w:rsidP="00226024">
      <w:pPr>
        <w:rPr>
          <w:szCs w:val="28"/>
          <w:lang w:val="vi-VN"/>
        </w:rPr>
      </w:pPr>
      <w:r w:rsidRPr="00642EBB">
        <w:rPr>
          <w:szCs w:val="28"/>
          <w:lang w:val="vi-VN"/>
        </w:rPr>
        <w:t xml:space="preserve">IoT được ứng dụng trong nhiều lĩnh vực, đi cùng với đó là nhiều nền tảng, tiêu chuẩn công nghệ khác ra đời. Tuy nhiên xuất hiện vấn đề không đồng nhất của các nền tảng IoT. Vấn đề chính là tìm một nền tảng IoT phù hợp cho một lĩnh vực ứng dụng nhất định. Mặc dù các nền tảng IoT cung cấp chức năng tương tự hoặc thậm chí như nhau, nhưg việc triển khai và các công nghệ cơ bản của chúng khác nhau. Điều này dẫn đến các khái niệm và kiến trúc đa dạng, làm phức tạp việc so sánh nhiều nền tảng. </w:t>
      </w:r>
    </w:p>
    <w:p w14:paraId="5C623C20" w14:textId="1F3E0546" w:rsidR="00226024" w:rsidRPr="00642EBB" w:rsidRDefault="00226024" w:rsidP="00226024">
      <w:pPr>
        <w:rPr>
          <w:szCs w:val="28"/>
          <w:lang w:val="vi-VN"/>
        </w:rPr>
      </w:pPr>
      <w:r w:rsidRPr="00642EBB">
        <w:rPr>
          <w:szCs w:val="28"/>
          <w:lang w:val="vi-VN"/>
        </w:rPr>
        <w:t xml:space="preserve">Vì không có kiến trúc chung được áp dụng, người dùng phải đi sâu vào mô tả các nền tảng và phải </w:t>
      </w:r>
      <w:r w:rsidR="00A5300A" w:rsidRPr="00642EBB">
        <w:rPr>
          <w:szCs w:val="28"/>
          <w:lang w:val="vi-VN"/>
        </w:rPr>
        <w:t>hiểu</w:t>
      </w:r>
      <w:r w:rsidRPr="00642EBB">
        <w:rPr>
          <w:szCs w:val="28"/>
          <w:lang w:val="vi-VN"/>
        </w:rPr>
        <w:t xml:space="preserve"> từng kiến trúc và các thành phần của chúng từ đầu. Thủ tục này tốn thời gian và cần phải biết trước. Từ đó việc có một kiến trúc tham chiếu trừu tượng là cần thiết.</w:t>
      </w:r>
    </w:p>
    <w:p w14:paraId="3FA9810D" w14:textId="41270B6E" w:rsidR="00226024" w:rsidRPr="00642EBB" w:rsidRDefault="006246D4" w:rsidP="00226024">
      <w:pPr>
        <w:rPr>
          <w:szCs w:val="28"/>
          <w:lang w:val="vi-VN"/>
        </w:rPr>
      </w:pPr>
      <w:r>
        <w:rPr>
          <w:rStyle w:val="FootnoteReference"/>
          <w:szCs w:val="28"/>
          <w:lang w:val="vi-VN"/>
        </w:rPr>
        <w:fldChar w:fldCharType="begin" w:fldLock="1"/>
      </w:r>
      <w:r w:rsidR="000D2F25">
        <w:rPr>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Pr>
          <w:rStyle w:val="FootnoteReference"/>
          <w:szCs w:val="28"/>
          <w:lang w:val="vi-VN"/>
        </w:rPr>
        <w:fldChar w:fldCharType="separate"/>
      </w:r>
      <w:r w:rsidR="00C2232D" w:rsidRPr="00C2232D">
        <w:rPr>
          <w:noProof/>
          <w:szCs w:val="28"/>
          <w:lang w:val="vi-VN"/>
        </w:rPr>
        <w:t>[2]</w:t>
      </w:r>
      <w:r>
        <w:rPr>
          <w:rStyle w:val="FootnoteReference"/>
          <w:szCs w:val="28"/>
          <w:lang w:val="vi-VN"/>
        </w:rPr>
        <w:fldChar w:fldCharType="end"/>
      </w:r>
      <w:r w:rsidR="001D11DA" w:rsidRPr="00642EBB">
        <w:rPr>
          <w:szCs w:val="28"/>
          <w:lang w:val="vi-VN"/>
        </w:rPr>
        <w:t xml:space="preserve"> </w:t>
      </w:r>
      <w:r w:rsidR="00226024" w:rsidRPr="00642EBB">
        <w:rPr>
          <w:szCs w:val="28"/>
          <w:lang w:val="vi-VN"/>
        </w:rPr>
        <w:t>đã đề xuất một kiến trúc IoT dựa trên tham chiếu một số nền tảng IoT hiện đại. Hơn nữa, kiến ​​trúc tham chiếu được so sánh với ba nền tảng IoT nguồn mở OpenMTC, FIWARE, Site- Where và Amazon Web Services IoT.</w:t>
      </w:r>
    </w:p>
    <w:p w14:paraId="64C89900" w14:textId="428F8601" w:rsidR="00226024" w:rsidRPr="00642EBB" w:rsidRDefault="00226024" w:rsidP="00226024">
      <w:pPr>
        <w:jc w:val="center"/>
        <w:rPr>
          <w:szCs w:val="28"/>
          <w:lang w:val="vi-VN"/>
        </w:rPr>
      </w:pPr>
      <w:r w:rsidRPr="00642EBB">
        <w:rPr>
          <w:noProof/>
          <w:szCs w:val="28"/>
          <w:lang w:val="vi-VN"/>
        </w:rPr>
        <w:lastRenderedPageBreak/>
        <w:drawing>
          <wp:inline distT="0" distB="0" distL="0" distR="0" wp14:anchorId="7F0614BE" wp14:editId="3150ADDE">
            <wp:extent cx="2782388" cy="3251010"/>
            <wp:effectExtent l="0" t="0" r="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15 at 10.03.26.png"/>
                    <pic:cNvPicPr/>
                  </pic:nvPicPr>
                  <pic:blipFill rotWithShape="1">
                    <a:blip r:embed="rId13">
                      <a:extLst>
                        <a:ext uri="{28A0092B-C50C-407E-A947-70E740481C1C}">
                          <a14:useLocalDpi xmlns:a14="http://schemas.microsoft.com/office/drawing/2010/main" val="0"/>
                        </a:ext>
                      </a:extLst>
                    </a:blip>
                    <a:srcRect l="12087" t="7423" r="19205" b="12637"/>
                    <a:stretch/>
                  </pic:blipFill>
                  <pic:spPr bwMode="auto">
                    <a:xfrm>
                      <a:off x="0" y="0"/>
                      <a:ext cx="2842397" cy="3321126"/>
                    </a:xfrm>
                    <a:prstGeom prst="rect">
                      <a:avLst/>
                    </a:prstGeom>
                    <a:ln>
                      <a:noFill/>
                    </a:ln>
                    <a:extLst>
                      <a:ext uri="{53640926-AAD7-44D8-BBD7-CCE9431645EC}">
                        <a14:shadowObscured xmlns:a14="http://schemas.microsoft.com/office/drawing/2010/main"/>
                      </a:ext>
                    </a:extLst>
                  </pic:spPr>
                </pic:pic>
              </a:graphicData>
            </a:graphic>
          </wp:inline>
        </w:drawing>
      </w:r>
    </w:p>
    <w:p w14:paraId="1714BF97" w14:textId="2B079422" w:rsidR="005614E2" w:rsidRPr="00642EBB" w:rsidRDefault="005614E2" w:rsidP="000220CC">
      <w:pPr>
        <w:pStyle w:val="Caption"/>
        <w:rPr>
          <w:szCs w:val="28"/>
        </w:rPr>
      </w:pPr>
      <w:bookmarkStart w:id="6" w:name="_Toc38655854"/>
      <w:r w:rsidRPr="00642EBB">
        <w:rPr>
          <w:szCs w:val="28"/>
          <w:lang w:val="vi-VN"/>
        </w:rPr>
        <w:t xml:space="preserve">Kiến trúc IoT tham khảo </w:t>
      </w:r>
      <w:bookmarkEnd w:id="6"/>
      <w:r w:rsidR="006246D4">
        <w:rPr>
          <w:rStyle w:val="FootnoteReference"/>
          <w:szCs w:val="28"/>
          <w:lang w:val="vi-VN"/>
        </w:rPr>
        <w:fldChar w:fldCharType="begin" w:fldLock="1"/>
      </w:r>
      <w:r w:rsidR="000D2F25">
        <w:rPr>
          <w:i w:val="0"/>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szCs w:val="28"/>
          <w:lang w:val="vi-VN"/>
        </w:rPr>
        <w:fldChar w:fldCharType="separate"/>
      </w:r>
      <w:r w:rsidR="00C2232D" w:rsidRPr="00C2232D">
        <w:rPr>
          <w:i w:val="0"/>
          <w:noProof/>
          <w:szCs w:val="28"/>
          <w:lang w:val="vi-VN"/>
        </w:rPr>
        <w:t>[2]</w:t>
      </w:r>
      <w:r w:rsidR="006246D4">
        <w:rPr>
          <w:rStyle w:val="FootnoteReference"/>
          <w:szCs w:val="28"/>
          <w:lang w:val="vi-VN"/>
        </w:rPr>
        <w:fldChar w:fldCharType="end"/>
      </w:r>
    </w:p>
    <w:p w14:paraId="3C37951A" w14:textId="490ED478" w:rsidR="00226024" w:rsidRPr="00642EBB" w:rsidRDefault="00226024" w:rsidP="003E0E60">
      <w:pPr>
        <w:pStyle w:val="Heading3"/>
        <w:rPr>
          <w:lang w:val="vi-VN"/>
        </w:rPr>
      </w:pPr>
      <w:bookmarkStart w:id="7" w:name="_Toc38714917"/>
      <w:r w:rsidRPr="00642EBB">
        <w:rPr>
          <w:lang w:val="vi-VN"/>
        </w:rPr>
        <w:t>Sensor</w:t>
      </w:r>
      <w:bookmarkEnd w:id="7"/>
    </w:p>
    <w:p w14:paraId="3B5FCE9A" w14:textId="77777777" w:rsidR="00226024" w:rsidRPr="00642EBB" w:rsidRDefault="00226024" w:rsidP="00DE70AA">
      <w:pPr>
        <w:rPr>
          <w:lang w:val="vi-VN"/>
        </w:rPr>
      </w:pPr>
      <w:r w:rsidRPr="00642EBB">
        <w:rPr>
          <w:lang w:val="vi-VN"/>
        </w:rPr>
        <w:t>Sensor là một thành phần phần cứng, được sử dụng để đo các tham số của môi trường vật lý của nó và để chuyển chúng thành tín hiệu điện, ví dụ, bằng cách đo nhiệt độ hoặc độ ẩm của phòng. Nếu được yêu cầu, Sensor có thể được cấu hình bằng phần mềm, nhưng không thể tự chạy phần mềm. Thông thường, Sensor được kết nối hoặc được tích hợp vào Device gửi dữ liệu được thu thập. Các ví dụ nổi bật cho các Device là RaspberryPis, BananaPis, Arduino hoặc BeagleBones. Kết nối có thể được thiết lập bằng dây hoặc không dây, ví dụ, qua radio.</w:t>
      </w:r>
    </w:p>
    <w:p w14:paraId="1AF54398" w14:textId="77777777" w:rsidR="005A5C8B" w:rsidRDefault="00226024" w:rsidP="00DE70AA">
      <w:pPr>
        <w:jc w:val="center"/>
      </w:pPr>
      <w:r w:rsidRPr="00642EBB">
        <w:fldChar w:fldCharType="begin"/>
      </w:r>
      <w:r w:rsidRPr="00642EBB">
        <w:instrText xml:space="preserve"> INCLUDEPICTURE "/var/folders/bn/g1swtd5s493960nb0z7zyht00000gn/T/com.microsoft.Word/WebArchiveCopyPasteTempFiles/Pi1.jpg?w=800" \* MERGEFORMATINET </w:instrText>
      </w:r>
      <w:r w:rsidRPr="00642EBB">
        <w:fldChar w:fldCharType="separate"/>
      </w:r>
      <w:r w:rsidRPr="00642EBB">
        <w:rPr>
          <w:noProof/>
        </w:rPr>
        <w:drawing>
          <wp:inline distT="0" distB="0" distL="0" distR="0" wp14:anchorId="437884E8" wp14:editId="6903F78A">
            <wp:extent cx="3997235" cy="2194249"/>
            <wp:effectExtent l="0" t="0" r="3810" b="3175"/>
            <wp:docPr id="13" name="Picture 13" descr="Raspberry Pi Slips Out New PCB Version With USB C Power Fix | Hackad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spberry Pi Slips Out New PCB Version With USB C Power Fix | Hackaday"/>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9310" cy="2261261"/>
                    </a:xfrm>
                    <a:prstGeom prst="rect">
                      <a:avLst/>
                    </a:prstGeom>
                    <a:noFill/>
                    <a:ln>
                      <a:noFill/>
                    </a:ln>
                  </pic:spPr>
                </pic:pic>
              </a:graphicData>
            </a:graphic>
          </wp:inline>
        </w:drawing>
      </w:r>
      <w:r w:rsidRPr="00642EBB">
        <w:fldChar w:fldCharType="end"/>
      </w:r>
    </w:p>
    <w:p w14:paraId="573EECFE" w14:textId="6F5CE636" w:rsidR="00226024" w:rsidRDefault="00226024" w:rsidP="005A5C8B">
      <w:pPr>
        <w:pStyle w:val="Caption"/>
        <w:rPr>
          <w:szCs w:val="28"/>
          <w:lang w:val="vi-VN"/>
        </w:rPr>
      </w:pPr>
      <w:bookmarkStart w:id="8" w:name="_Toc38655855"/>
      <w:r w:rsidRPr="00642EBB">
        <w:rPr>
          <w:szCs w:val="28"/>
          <w:lang w:val="vi-VN"/>
        </w:rPr>
        <w:t>RaspberryPis</w:t>
      </w:r>
      <w:bookmarkEnd w:id="8"/>
    </w:p>
    <w:p w14:paraId="2B8F7C71" w14:textId="77777777" w:rsidR="00DE70AA" w:rsidRPr="00DE70AA" w:rsidRDefault="00DE70AA" w:rsidP="00DE70AA">
      <w:pPr>
        <w:rPr>
          <w:lang w:val="vi-VN"/>
        </w:rPr>
      </w:pPr>
    </w:p>
    <w:p w14:paraId="2416B52D" w14:textId="77777777" w:rsidR="00226024" w:rsidRPr="00642EBB" w:rsidRDefault="00226024" w:rsidP="00343AE9">
      <w:pPr>
        <w:pStyle w:val="Heading3"/>
        <w:rPr>
          <w:szCs w:val="28"/>
        </w:rPr>
      </w:pPr>
      <w:bookmarkStart w:id="9" w:name="_Toc38714918"/>
      <w:r w:rsidRPr="00642EBB">
        <w:rPr>
          <w:szCs w:val="28"/>
        </w:rPr>
        <w:lastRenderedPageBreak/>
        <w:t>Actuato</w:t>
      </w:r>
      <w:r w:rsidRPr="00642EBB">
        <w:rPr>
          <w:szCs w:val="28"/>
          <w:lang w:val="vi-VN"/>
        </w:rPr>
        <w:t>r</w:t>
      </w:r>
      <w:bookmarkEnd w:id="9"/>
    </w:p>
    <w:p w14:paraId="16313E37" w14:textId="10A936D4" w:rsidR="00226024" w:rsidRPr="00642EBB" w:rsidRDefault="00226024" w:rsidP="00DE70AA">
      <w:pPr>
        <w:rPr>
          <w:lang w:val="vi-VN"/>
        </w:rPr>
      </w:pPr>
      <w:r w:rsidRPr="00642EBB">
        <w:t>Actuato</w:t>
      </w:r>
      <w:r w:rsidRPr="00642EBB">
        <w:rPr>
          <w:lang w:val="vi-VN"/>
        </w:rPr>
        <w:t>r</w:t>
      </w:r>
      <w:r w:rsidRPr="00642EBB">
        <w:t xml:space="preserve"> là một thành phần phần cứng, có thể tác động, kiểm soát hoặc điều khiển môi trường vật lý, ví dụ, bằng cách đưa ra tín hiệu quang hoặc âm thanh. Actuato</w:t>
      </w:r>
      <w:r w:rsidRPr="00642EBB">
        <w:rPr>
          <w:lang w:val="vi-VN"/>
        </w:rPr>
        <w:t>r</w:t>
      </w:r>
      <w:r w:rsidRPr="00642EBB">
        <w:t xml:space="preserve"> nhận lệnh từ Device mà</w:t>
      </w:r>
      <w:r w:rsidRPr="00642EBB">
        <w:rPr>
          <w:lang w:val="vi-VN"/>
        </w:rPr>
        <w:t xml:space="preserve"> nó được</w:t>
      </w:r>
      <w:r w:rsidRPr="00642EBB">
        <w:t xml:space="preserve"> kết nối. Họ chuyển các tín hiệu điện thành hành động vật lý</w:t>
      </w:r>
      <w:r w:rsidRPr="00642EBB">
        <w:rPr>
          <w:lang w:val="vi-VN"/>
        </w:rPr>
        <w:t xml:space="preserve"> tương ứng</w:t>
      </w:r>
      <w:r w:rsidRPr="00642EBB">
        <w:t xml:space="preserve">. Cũng giống như </w:t>
      </w:r>
      <w:r w:rsidRPr="00642EBB">
        <w:rPr>
          <w:lang w:val="vi-VN"/>
        </w:rPr>
        <w:t>Sensor</w:t>
      </w:r>
      <w:r w:rsidRPr="00642EBB">
        <w:t>, Actuato</w:t>
      </w:r>
      <w:r w:rsidRPr="00642EBB">
        <w:rPr>
          <w:lang w:val="vi-VN"/>
        </w:rPr>
        <w:t>r</w:t>
      </w:r>
      <w:r w:rsidRPr="00642EBB">
        <w:t xml:space="preserve"> thường được kết nối hoặc thậm chí được tích hợp vào Actuato</w:t>
      </w:r>
      <w:r w:rsidRPr="00642EBB">
        <w:rPr>
          <w:lang w:val="vi-VN"/>
        </w:rPr>
        <w:t>r</w:t>
      </w:r>
      <w:r w:rsidRPr="00642EBB">
        <w:t>, nhờ đó kết nối có thể được thiết lập bằng dây hoặc không dây. Nếu được yêu cầu, Actuato</w:t>
      </w:r>
      <w:r w:rsidRPr="00642EBB">
        <w:rPr>
          <w:lang w:val="vi-VN"/>
        </w:rPr>
        <w:t>r</w:t>
      </w:r>
      <w:r w:rsidRPr="00642EBB">
        <w:t xml:space="preserve"> truyền động có thể được cấu hình bằng phần mềm nhưng không thể tự chạy phần mềm</w:t>
      </w:r>
      <w:r w:rsidRPr="00642EBB">
        <w:rPr>
          <w:lang w:val="vi-VN"/>
        </w:rPr>
        <w:t xml:space="preserve"> (nghĩa là phải nhận </w:t>
      </w:r>
      <w:r w:rsidR="00343AE9" w:rsidRPr="00642EBB">
        <w:rPr>
          <w:lang w:val="vi-VN"/>
        </w:rPr>
        <w:t>được</w:t>
      </w:r>
      <w:r w:rsidRPr="00642EBB">
        <w:rPr>
          <w:lang w:val="vi-VN"/>
        </w:rPr>
        <w:t xml:space="preserve"> tín hiệu </w:t>
      </w:r>
      <w:r w:rsidR="00343AE9" w:rsidRPr="00642EBB">
        <w:rPr>
          <w:lang w:val="vi-VN"/>
        </w:rPr>
        <w:t>mới</w:t>
      </w:r>
      <w:r w:rsidRPr="00642EBB">
        <w:rPr>
          <w:lang w:val="vi-VN"/>
        </w:rPr>
        <w:t xml:space="preserve"> chạy)</w:t>
      </w:r>
      <w:r w:rsidR="00343AE9" w:rsidRPr="00642EBB">
        <w:rPr>
          <w:lang w:val="vi-VN"/>
        </w:rPr>
        <w:t>.</w:t>
      </w:r>
    </w:p>
    <w:p w14:paraId="0D60DB70" w14:textId="2619FFE0" w:rsidR="00F05338" w:rsidRPr="00642EBB" w:rsidRDefault="00226024" w:rsidP="008D07A4">
      <w:pPr>
        <w:ind w:firstLine="0"/>
        <w:rPr>
          <w:szCs w:val="28"/>
        </w:rPr>
      </w:pPr>
      <w:r w:rsidRPr="00642EBB">
        <w:rPr>
          <w:szCs w:val="28"/>
        </w:rPr>
        <w:fldChar w:fldCharType="begin"/>
      </w:r>
      <w:r w:rsidRPr="00642EBB">
        <w:rPr>
          <w:szCs w:val="28"/>
        </w:rPr>
        <w:instrText xml:space="preserve"> INCLUDEPICTURE "/var/folders/bn/g1swtd5s493960nb0z7zyht00000gn/T/com.microsoft.Word/WebArchiveCopyPasteTempFiles/Screen%20Shot%202018-01-04%20at%2012.06.27.png?width=689&amp;height=316&amp;name=Screen%20Shot%202018-01-04%20at%2012.06.27.png" \* MERGEFORMATINET </w:instrText>
      </w:r>
      <w:r w:rsidRPr="00642EBB">
        <w:rPr>
          <w:szCs w:val="28"/>
        </w:rPr>
        <w:fldChar w:fldCharType="separate"/>
      </w:r>
      <w:r w:rsidRPr="00642EBB">
        <w:rPr>
          <w:noProof/>
          <w:szCs w:val="28"/>
        </w:rPr>
        <w:drawing>
          <wp:inline distT="0" distB="0" distL="0" distR="0" wp14:anchorId="7BF3E049" wp14:editId="3933F94A">
            <wp:extent cx="5760720" cy="2114550"/>
            <wp:effectExtent l="0" t="0" r="5080" b="6350"/>
            <wp:docPr id="23" name="Picture 23" descr="Sensor to Actuator 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to Actuator Flow"/>
                    <pic:cNvPicPr>
                      <a:picLocks noChangeAspect="1" noChangeArrowheads="1"/>
                    </pic:cNvPicPr>
                  </pic:nvPicPr>
                  <pic:blipFill rotWithShape="1">
                    <a:blip r:embed="rId15">
                      <a:extLst>
                        <a:ext uri="{28A0092B-C50C-407E-A947-70E740481C1C}">
                          <a14:useLocalDpi xmlns:a14="http://schemas.microsoft.com/office/drawing/2010/main" val="0"/>
                        </a:ext>
                      </a:extLst>
                    </a:blip>
                    <a:srcRect b="19932"/>
                    <a:stretch/>
                  </pic:blipFill>
                  <pic:spPr bwMode="auto">
                    <a:xfrm>
                      <a:off x="0" y="0"/>
                      <a:ext cx="5760720" cy="2114550"/>
                    </a:xfrm>
                    <a:prstGeom prst="rect">
                      <a:avLst/>
                    </a:prstGeom>
                    <a:noFill/>
                    <a:ln>
                      <a:noFill/>
                    </a:ln>
                    <a:extLst>
                      <a:ext uri="{53640926-AAD7-44D8-BBD7-CCE9431645EC}">
                        <a14:shadowObscured xmlns:a14="http://schemas.microsoft.com/office/drawing/2010/main"/>
                      </a:ext>
                    </a:extLst>
                  </pic:spPr>
                </pic:pic>
              </a:graphicData>
            </a:graphic>
          </wp:inline>
        </w:drawing>
      </w:r>
      <w:r w:rsidRPr="00642EBB">
        <w:rPr>
          <w:szCs w:val="28"/>
        </w:rPr>
        <w:fldChar w:fldCharType="end"/>
      </w:r>
    </w:p>
    <w:p w14:paraId="4E79F856" w14:textId="59F88CCB" w:rsidR="00902358" w:rsidRPr="00642EBB" w:rsidRDefault="00902358" w:rsidP="000220CC">
      <w:pPr>
        <w:pStyle w:val="Caption"/>
        <w:rPr>
          <w:szCs w:val="28"/>
          <w:lang w:val="vi-VN"/>
        </w:rPr>
      </w:pPr>
      <w:bookmarkStart w:id="10" w:name="_Toc38655856"/>
      <w:r w:rsidRPr="00642EBB">
        <w:rPr>
          <w:szCs w:val="28"/>
          <w:lang w:val="vi-VN"/>
        </w:rPr>
        <w:t>Luồng tín hiệu từ Sensor đến Actuator</w:t>
      </w:r>
      <w:bookmarkEnd w:id="10"/>
    </w:p>
    <w:p w14:paraId="747E274F" w14:textId="395DD86E" w:rsidR="00B62097" w:rsidRPr="00B62097" w:rsidRDefault="00B62097" w:rsidP="00B62097">
      <w:pPr>
        <w:pStyle w:val="Heading3"/>
      </w:pPr>
      <w:bookmarkStart w:id="11" w:name="_Toc38714919"/>
      <w:r>
        <w:t>Device</w:t>
      </w:r>
      <w:bookmarkEnd w:id="11"/>
    </w:p>
    <w:p w14:paraId="7210B09D" w14:textId="21E94BD6" w:rsidR="00226024" w:rsidRPr="00B62097" w:rsidRDefault="00226024" w:rsidP="00B62097">
      <w:pPr>
        <w:rPr>
          <w:szCs w:val="28"/>
          <w:lang w:val="vi-VN"/>
        </w:rPr>
      </w:pPr>
      <w:r w:rsidRPr="00B62097">
        <w:rPr>
          <w:szCs w:val="28"/>
          <w:lang w:val="vi-VN"/>
        </w:rPr>
        <w:t xml:space="preserve">Device là một thành phần phần cứng, được kết nối với Sensor và/hoặc Actuators thông qua dây hoặc không dây hoặc thậm chí tích hợp các thành phần này. Để xử lý dữ liệu từ Sensor và để điều khiển Actuators, thông thường phải có phần mềm ở dạng Drivers. Driver trong kiến trúc của </w:t>
      </w:r>
      <w:r w:rsidR="006246D4">
        <w:rPr>
          <w:rStyle w:val="FootnoteReference"/>
          <w:szCs w:val="28"/>
          <w:lang w:val="vi-VN"/>
        </w:rPr>
        <w:fldChar w:fldCharType="begin" w:fldLock="1"/>
      </w:r>
      <w:r w:rsidR="000D2F25">
        <w:rPr>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szCs w:val="28"/>
          <w:lang w:val="vi-VN"/>
        </w:rPr>
        <w:fldChar w:fldCharType="separate"/>
      </w:r>
      <w:r w:rsidR="00C2232D" w:rsidRPr="00C2232D">
        <w:rPr>
          <w:noProof/>
          <w:szCs w:val="28"/>
          <w:lang w:val="vi-VN"/>
        </w:rPr>
        <w:t>[2]</w:t>
      </w:r>
      <w:r w:rsidR="006246D4">
        <w:rPr>
          <w:rStyle w:val="FootnoteReference"/>
          <w:szCs w:val="28"/>
          <w:lang w:val="vi-VN"/>
        </w:rPr>
        <w:fldChar w:fldCharType="end"/>
      </w:r>
      <w:r w:rsidRPr="00B62097">
        <w:rPr>
          <w:szCs w:val="28"/>
          <w:lang w:val="vi-VN"/>
        </w:rPr>
        <w:t xml:space="preserve"> cho phép các phần mềm khác trên Device truy cập Sensors và Actuators. Nó đại diện cho khả năng đầu tiên sử dụng phần mềm để xử lý dữ liệu do Sensors tạo ra và để kiểm soát các Actuators ảnh hưởng đến môi trường vật lý. Do đó, Device là entry point của môi trường vật lý vào thế giới kỹ thuật số. </w:t>
      </w:r>
    </w:p>
    <w:p w14:paraId="055471EC" w14:textId="77777777" w:rsidR="00226024" w:rsidRPr="00642EBB" w:rsidRDefault="00226024" w:rsidP="00226024">
      <w:pPr>
        <w:rPr>
          <w:szCs w:val="28"/>
          <w:lang w:val="vi-VN"/>
        </w:rPr>
      </w:pPr>
      <w:r w:rsidRPr="00642EBB">
        <w:rPr>
          <w:szCs w:val="28"/>
          <w:lang w:val="vi-VN"/>
        </w:rPr>
        <w:t xml:space="preserve">Các thiết bị hoặc là (i) khép kín (self-contained) hoặc (ii) được kết nối với một hệ thống khác, ví dụ: với IoT Integration Middleware. </w:t>
      </w:r>
    </w:p>
    <w:p w14:paraId="13A31A04" w14:textId="77777777" w:rsidR="00226024" w:rsidRPr="00642EBB" w:rsidRDefault="00226024" w:rsidP="00842885">
      <w:pPr>
        <w:pStyle w:val="Heading3"/>
        <w:rPr>
          <w:szCs w:val="28"/>
          <w:lang w:val="en-US"/>
        </w:rPr>
      </w:pPr>
      <w:bookmarkStart w:id="12" w:name="_Toc38714920"/>
      <w:r w:rsidRPr="00642EBB">
        <w:rPr>
          <w:szCs w:val="28"/>
          <w:lang w:val="en-US"/>
        </w:rPr>
        <w:lastRenderedPageBreak/>
        <w:t>Gateway</w:t>
      </w:r>
      <w:bookmarkEnd w:id="12"/>
    </w:p>
    <w:p w14:paraId="7329D687" w14:textId="77777777" w:rsidR="00226024" w:rsidRPr="00642EBB" w:rsidRDefault="00226024" w:rsidP="00226024">
      <w:pPr>
        <w:rPr>
          <w:szCs w:val="28"/>
          <w:lang w:val="en-US"/>
        </w:rPr>
      </w:pPr>
      <w:r w:rsidRPr="00642EBB">
        <w:rPr>
          <w:szCs w:val="28"/>
          <w:lang w:val="vi-VN"/>
        </w:rPr>
        <w:t xml:space="preserve">Device </w:t>
      </w:r>
      <w:r w:rsidRPr="00642EBB">
        <w:rPr>
          <w:szCs w:val="28"/>
          <w:lang w:val="en-US"/>
        </w:rPr>
        <w:t xml:space="preserve">thường được kết nối với Gateway trong trường hợp </w:t>
      </w:r>
      <w:r w:rsidRPr="00642EBB">
        <w:rPr>
          <w:szCs w:val="28"/>
          <w:lang w:val="vi-VN"/>
        </w:rPr>
        <w:t xml:space="preserve">Device </w:t>
      </w:r>
      <w:r w:rsidRPr="00642EBB">
        <w:rPr>
          <w:szCs w:val="28"/>
          <w:lang w:val="en-US"/>
        </w:rPr>
        <w:t xml:space="preserve">không có khả năng kết nối trực tiếp với các hệ thống khác, ví dụ: do không thể giao tiếp qua một giao thức cụ thể hoặc do các hạn chế kỹ thuật khác. Để giải quyết những vấn đề này, Gateway được sử dụng để bù đắp những hạn chế đó bằng cách cung cấp các công nghệ và chức năng cần thiết để translate giữa các giao thức khác nhau và bằng cách chuyển tiếp giao tiếp giữa </w:t>
      </w:r>
      <w:r w:rsidRPr="00642EBB">
        <w:rPr>
          <w:szCs w:val="28"/>
          <w:lang w:val="vi-VN"/>
        </w:rPr>
        <w:t xml:space="preserve">Device </w:t>
      </w:r>
      <w:r w:rsidRPr="00642EBB">
        <w:rPr>
          <w:szCs w:val="28"/>
          <w:lang w:val="en-US"/>
        </w:rPr>
        <w:t>và các hệ thống khác. Do đó, Gateway chịu trách nhiệm hỗ trợ các công nghệ và giao thức truyền thông cần thiết và translate dữ liệu nếu cần thiết.</w:t>
      </w:r>
    </w:p>
    <w:p w14:paraId="2717F966" w14:textId="0EC7CF95" w:rsidR="00226024" w:rsidRPr="00642EBB" w:rsidRDefault="00842885" w:rsidP="00226024">
      <w:pPr>
        <w:rPr>
          <w:szCs w:val="28"/>
          <w:lang w:val="en-US"/>
        </w:rPr>
      </w:pPr>
      <w:r w:rsidRPr="00642EBB">
        <w:rPr>
          <w:szCs w:val="28"/>
          <w:lang w:val="vi-VN"/>
        </w:rPr>
        <w:t>Ví dụ,</w:t>
      </w:r>
      <w:r w:rsidR="00226024" w:rsidRPr="00642EBB">
        <w:rPr>
          <w:szCs w:val="28"/>
          <w:lang w:val="vi-VN"/>
        </w:rPr>
        <w:t xml:space="preserve"> Device giao tiếp với Gateway thông qua giao thức IoT, như giao thức ZigBee (ZigBee is an IEEE standard 802.15.4 (a technical standard that defines operation of low-rate WPANs) hoặc MQTT (Message Queuing Telemetry Transport - open standard protocols that work for small devices). Khi Gateway được thông báo ở định dạng nhị phân độc quyền từ Device, Gateway sẽ dịch thông tin thành JSON hoặc XML và chuyển tiếp dữ liệu tới một hệ thống web. Tương tự, Gateway có thể dịch các lệnh thành các công nghệ truyền thông, giao thức và định dạng được hỗ trợ bởi Device tương ứng</w:t>
      </w:r>
      <w:r w:rsidR="00226024" w:rsidRPr="00642EBB">
        <w:rPr>
          <w:szCs w:val="28"/>
          <w:lang w:val="en-US"/>
        </w:rPr>
        <w:t>. Gateway cũng</w:t>
      </w:r>
      <w:r w:rsidR="00226024" w:rsidRPr="00642EBB">
        <w:rPr>
          <w:szCs w:val="28"/>
          <w:lang w:val="vi-VN"/>
        </w:rPr>
        <w:t xml:space="preserve"> </w:t>
      </w:r>
      <w:r w:rsidR="00226024" w:rsidRPr="00642EBB">
        <w:rPr>
          <w:szCs w:val="28"/>
          <w:lang w:val="en-US"/>
        </w:rPr>
        <w:t>có thể thực thi một số chức năng xử lý dữ liệu, như tổng hợp dữ liệu, tùy thuộc vào khả năng xử lý của nó.</w:t>
      </w:r>
    </w:p>
    <w:p w14:paraId="5DC77760" w14:textId="77777777" w:rsidR="00226024" w:rsidRPr="00642EBB" w:rsidRDefault="00226024" w:rsidP="00DE1813">
      <w:pPr>
        <w:pStyle w:val="Heading3"/>
        <w:rPr>
          <w:szCs w:val="28"/>
          <w:lang w:val="en-US"/>
        </w:rPr>
      </w:pPr>
      <w:bookmarkStart w:id="13" w:name="_Toc38714921"/>
      <w:r w:rsidRPr="00642EBB">
        <w:rPr>
          <w:szCs w:val="28"/>
          <w:lang w:val="en-US"/>
        </w:rPr>
        <w:t xml:space="preserve">IoT Integration </w:t>
      </w:r>
      <w:r w:rsidRPr="00642EBB">
        <w:rPr>
          <w:szCs w:val="28"/>
        </w:rPr>
        <w:t>Middleware</w:t>
      </w:r>
      <w:bookmarkEnd w:id="13"/>
      <w:r w:rsidRPr="00642EBB">
        <w:rPr>
          <w:szCs w:val="28"/>
          <w:lang w:val="en-US"/>
        </w:rPr>
        <w:t xml:space="preserve"> </w:t>
      </w:r>
    </w:p>
    <w:p w14:paraId="483B75FE" w14:textId="23100A18" w:rsidR="00226024" w:rsidRPr="00642EBB" w:rsidRDefault="00226024" w:rsidP="00226024">
      <w:pPr>
        <w:rPr>
          <w:szCs w:val="28"/>
          <w:lang w:val="vi-VN"/>
        </w:rPr>
      </w:pPr>
      <w:r w:rsidRPr="00642EBB">
        <w:rPr>
          <w:szCs w:val="28"/>
          <w:lang w:val="vi-VN"/>
        </w:rPr>
        <w:t>IoT Integration Middleware chịu trách nhiệm nhận dữ liệu từ các Device</w:t>
      </w:r>
      <w:r w:rsidRPr="00642EBB">
        <w:rPr>
          <w:szCs w:val="28"/>
          <w:lang w:val="en-US"/>
        </w:rPr>
        <w:t xml:space="preserve"> </w:t>
      </w:r>
      <w:r w:rsidRPr="00642EBB">
        <w:rPr>
          <w:szCs w:val="28"/>
          <w:lang w:val="vi-VN"/>
        </w:rPr>
        <w:t>được kết nối để xử lý dữ liệu nhận được. Device</w:t>
      </w:r>
      <w:r w:rsidRPr="00642EBB">
        <w:rPr>
          <w:szCs w:val="28"/>
          <w:lang w:val="en-US"/>
        </w:rPr>
        <w:t xml:space="preserve"> </w:t>
      </w:r>
      <w:r w:rsidRPr="00642EBB">
        <w:rPr>
          <w:szCs w:val="28"/>
          <w:lang w:val="vi-VN"/>
        </w:rPr>
        <w:t>có thể giao tiếp trực tiếp với IoT Integration Middleware nếu thiết bị hỗ trợ công nghệ giao tiếp thích hợp, chẳng hạn như WiFi, giao thức truyền tải tương ứng, như HTTP hoặc MQTT và định dạng tải trọng tương thích, như JSON hoặc XML. Mặt khác, Device</w:t>
      </w:r>
      <w:r w:rsidRPr="00642EBB">
        <w:rPr>
          <w:szCs w:val="28"/>
          <w:lang w:val="en-US"/>
        </w:rPr>
        <w:t xml:space="preserve"> </w:t>
      </w:r>
      <w:r w:rsidRPr="00642EBB">
        <w:rPr>
          <w:szCs w:val="28"/>
          <w:lang w:val="vi-VN"/>
        </w:rPr>
        <w:t xml:space="preserve">giao tiếp qua Gateway với IoT Integration Middleware. Do đó, từ quan điểm chức năng, nó đóng vai trò là lớp trung gian tích hợp cho các loại Sensors, Actuators, Devices và Applications khác nhau. Ngoài ra nó có thể có nhiều chức năng khác như dashboard, rule engine, quản lý device, user… có thể được truy cập bằng API như API REST/HTTP. </w:t>
      </w:r>
    </w:p>
    <w:p w14:paraId="2C2A5C21" w14:textId="77777777" w:rsidR="00226024" w:rsidRPr="00642EBB" w:rsidRDefault="00226024" w:rsidP="00DE1813">
      <w:pPr>
        <w:pStyle w:val="Heading3"/>
        <w:rPr>
          <w:szCs w:val="28"/>
          <w:lang w:val="vi-VN"/>
        </w:rPr>
      </w:pPr>
      <w:bookmarkStart w:id="14" w:name="_Toc38714922"/>
      <w:r w:rsidRPr="00642EBB">
        <w:rPr>
          <w:szCs w:val="28"/>
          <w:lang w:val="vi-VN"/>
        </w:rPr>
        <w:lastRenderedPageBreak/>
        <w:t>Application</w:t>
      </w:r>
      <w:bookmarkEnd w:id="14"/>
    </w:p>
    <w:p w14:paraId="28D75583" w14:textId="3956996E" w:rsidR="00226024" w:rsidRPr="00642EBB" w:rsidRDefault="00226024" w:rsidP="00A84557">
      <w:pPr>
        <w:keepNext/>
        <w:keepLines/>
        <w:rPr>
          <w:szCs w:val="28"/>
          <w:lang w:val="vi-VN"/>
        </w:rPr>
      </w:pPr>
      <w:r w:rsidRPr="00642EBB">
        <w:rPr>
          <w:szCs w:val="28"/>
          <w:lang w:val="vi-VN"/>
        </w:rPr>
        <w:t xml:space="preserve">Application đại diện cho các phần mềm sử dụng </w:t>
      </w:r>
      <w:bookmarkStart w:id="15" w:name="OLE_LINK1"/>
      <w:bookmarkStart w:id="16" w:name="OLE_LINK2"/>
      <w:r w:rsidRPr="00642EBB">
        <w:rPr>
          <w:szCs w:val="28"/>
          <w:lang w:val="vi-VN"/>
        </w:rPr>
        <w:t xml:space="preserve">IoT Integration Middleware </w:t>
      </w:r>
      <w:bookmarkEnd w:id="15"/>
      <w:bookmarkEnd w:id="16"/>
      <w:r w:rsidRPr="00642EBB">
        <w:rPr>
          <w:szCs w:val="28"/>
          <w:lang w:val="vi-VN"/>
        </w:rPr>
        <w:t xml:space="preserve">để yêu cầu dữ liệu Sensor hoặc kiểm soát các hành động vật lý từ Actuators. Ví dụ: một hệ thống phần mềm kiểm soát nhiệt độ của tòa nhà. Application trong kiến trúc mà </w:t>
      </w:r>
      <w:r w:rsidR="006246D4">
        <w:rPr>
          <w:rStyle w:val="FootnoteReference"/>
          <w:szCs w:val="28"/>
          <w:lang w:val="vi-VN"/>
        </w:rPr>
        <w:fldChar w:fldCharType="begin" w:fldLock="1"/>
      </w:r>
      <w:r w:rsidR="000D2F25">
        <w:rPr>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szCs w:val="28"/>
          <w:lang w:val="vi-VN"/>
        </w:rPr>
        <w:fldChar w:fldCharType="separate"/>
      </w:r>
      <w:r w:rsidR="00C2232D" w:rsidRPr="00C2232D">
        <w:rPr>
          <w:noProof/>
          <w:szCs w:val="28"/>
          <w:lang w:val="vi-VN"/>
        </w:rPr>
        <w:t>[2]</w:t>
      </w:r>
      <w:r w:rsidR="006246D4">
        <w:rPr>
          <w:rStyle w:val="FootnoteReference"/>
          <w:szCs w:val="28"/>
          <w:lang w:val="vi-VN"/>
        </w:rPr>
        <w:fldChar w:fldCharType="end"/>
      </w:r>
      <w:r w:rsidRPr="00642EBB">
        <w:rPr>
          <w:szCs w:val="28"/>
          <w:lang w:val="vi-VN"/>
        </w:rPr>
        <w:t xml:space="preserve"> đưa ra cũng có thể là một IoT Integration Middleware khác, tuỳ vào mục đích sử dụng, ví dụ, để tích hợp nhiều hệ thống. </w:t>
      </w:r>
    </w:p>
    <w:p w14:paraId="70628F74" w14:textId="2C04CE6A" w:rsidR="00226024" w:rsidRPr="00642EBB" w:rsidRDefault="00226024" w:rsidP="00A84557">
      <w:pPr>
        <w:keepNext/>
        <w:keepLines/>
        <w:rPr>
          <w:szCs w:val="28"/>
          <w:lang w:val="vi-VN"/>
        </w:rPr>
      </w:pPr>
      <w:r w:rsidRPr="00642EBB">
        <w:rPr>
          <w:szCs w:val="28"/>
          <w:lang w:val="vi-VN"/>
        </w:rPr>
        <w:t xml:space="preserve">Bên cạnh kiến trúc do </w:t>
      </w:r>
      <w:r w:rsidR="006246D4">
        <w:rPr>
          <w:rStyle w:val="FootnoteReference"/>
          <w:szCs w:val="28"/>
          <w:lang w:val="vi-VN"/>
        </w:rPr>
        <w:fldChar w:fldCharType="begin" w:fldLock="1"/>
      </w:r>
      <w:r w:rsidR="000D2F25">
        <w:rPr>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szCs w:val="28"/>
          <w:lang w:val="vi-VN"/>
        </w:rPr>
        <w:fldChar w:fldCharType="separate"/>
      </w:r>
      <w:r w:rsidR="00C2232D" w:rsidRPr="00C2232D">
        <w:rPr>
          <w:noProof/>
          <w:szCs w:val="28"/>
          <w:lang w:val="vi-VN"/>
        </w:rPr>
        <w:t>[2]</w:t>
      </w:r>
      <w:r w:rsidR="006246D4">
        <w:rPr>
          <w:rStyle w:val="FootnoteReference"/>
          <w:szCs w:val="28"/>
          <w:lang w:val="vi-VN"/>
        </w:rPr>
        <w:fldChar w:fldCharType="end"/>
      </w:r>
      <w:r w:rsidRPr="00642EBB">
        <w:rPr>
          <w:szCs w:val="28"/>
          <w:lang w:val="vi-VN"/>
        </w:rPr>
        <w:t xml:space="preserve"> đề xuất thì có một số đề xuất khác về kiến trúc của IoT sytem nhưng </w:t>
      </w:r>
      <w:r w:rsidR="00AC3D84" w:rsidRPr="00642EBB">
        <w:rPr>
          <w:szCs w:val="28"/>
          <w:lang w:val="vi-VN"/>
        </w:rPr>
        <w:t xml:space="preserve">đều </w:t>
      </w:r>
      <w:r w:rsidRPr="00642EBB">
        <w:rPr>
          <w:szCs w:val="28"/>
          <w:lang w:val="vi-VN"/>
        </w:rPr>
        <w:t xml:space="preserve">có thể tham chiếu đến kiến trúc do </w:t>
      </w:r>
      <w:r w:rsidR="006246D4">
        <w:rPr>
          <w:rStyle w:val="FootnoteReference"/>
          <w:szCs w:val="28"/>
          <w:lang w:val="vi-VN"/>
        </w:rPr>
        <w:fldChar w:fldCharType="begin" w:fldLock="1"/>
      </w:r>
      <w:r w:rsidR="000D2F25">
        <w:rPr>
          <w:szCs w:val="28"/>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szCs w:val="28"/>
          <w:lang w:val="vi-VN"/>
        </w:rPr>
        <w:fldChar w:fldCharType="separate"/>
      </w:r>
      <w:r w:rsidR="00C2232D" w:rsidRPr="00C2232D">
        <w:rPr>
          <w:noProof/>
          <w:szCs w:val="28"/>
          <w:lang w:val="vi-VN"/>
        </w:rPr>
        <w:t>[2]</w:t>
      </w:r>
      <w:r w:rsidR="006246D4">
        <w:rPr>
          <w:rStyle w:val="FootnoteReference"/>
          <w:szCs w:val="28"/>
          <w:lang w:val="vi-VN"/>
        </w:rPr>
        <w:fldChar w:fldCharType="end"/>
      </w:r>
      <w:r w:rsidRPr="00642EBB">
        <w:rPr>
          <w:szCs w:val="28"/>
          <w:lang w:val="vi-VN"/>
        </w:rPr>
        <w:t xml:space="preserve"> đề xuất như: </w:t>
      </w:r>
    </w:p>
    <w:p w14:paraId="10263F64" w14:textId="3ADA4498" w:rsidR="00226024" w:rsidRPr="00642EBB" w:rsidRDefault="00A455AE" w:rsidP="00A84557">
      <w:pPr>
        <w:keepNext/>
        <w:keepLines/>
        <w:ind w:firstLine="0"/>
      </w:pPr>
      <w:r w:rsidRPr="00A455AE">
        <w:rPr>
          <w:noProof/>
        </w:rPr>
        <w:drawing>
          <wp:inline distT="0" distB="0" distL="0" distR="0" wp14:anchorId="628644CC" wp14:editId="293825ED">
            <wp:extent cx="5801625" cy="2573383"/>
            <wp:effectExtent l="0" t="0" r="2540" b="5080"/>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51943" cy="2595702"/>
                    </a:xfrm>
                    <a:prstGeom prst="rect">
                      <a:avLst/>
                    </a:prstGeom>
                  </pic:spPr>
                </pic:pic>
              </a:graphicData>
            </a:graphic>
          </wp:inline>
        </w:drawing>
      </w:r>
    </w:p>
    <w:p w14:paraId="3592F0AA" w14:textId="514DF1F1" w:rsidR="000224FE" w:rsidRDefault="000224FE" w:rsidP="00A84557">
      <w:pPr>
        <w:pStyle w:val="Caption"/>
        <w:rPr>
          <w:lang w:val="vi-VN"/>
        </w:rPr>
      </w:pPr>
      <w:bookmarkStart w:id="17" w:name="_Toc38655857"/>
      <w:r w:rsidRPr="00642EBB">
        <w:rPr>
          <w:lang w:val="vi-VN"/>
        </w:rPr>
        <w:t xml:space="preserve">Tương quan kiến trúc IoT do </w:t>
      </w:r>
      <w:r w:rsidR="006246D4">
        <w:rPr>
          <w:rStyle w:val="FootnoteReference"/>
          <w:lang w:val="vi-VN"/>
        </w:rPr>
        <w:fldChar w:fldCharType="begin" w:fldLock="1"/>
      </w:r>
      <w:r w:rsidR="000D2F25">
        <w:rPr>
          <w:i w:val="0"/>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lang w:val="vi-VN"/>
        </w:rPr>
        <w:fldChar w:fldCharType="separate"/>
      </w:r>
      <w:r w:rsidR="00C2232D" w:rsidRPr="00C2232D">
        <w:rPr>
          <w:i w:val="0"/>
          <w:noProof/>
          <w:lang w:val="vi-VN"/>
        </w:rPr>
        <w:t>[2]</w:t>
      </w:r>
      <w:r w:rsidR="006246D4">
        <w:rPr>
          <w:rStyle w:val="FootnoteReference"/>
          <w:lang w:val="vi-VN"/>
        </w:rPr>
        <w:fldChar w:fldCharType="end"/>
      </w:r>
      <w:r w:rsidR="0051191B" w:rsidRPr="0051191B">
        <w:rPr>
          <w:rFonts w:asciiTheme="minorHAnsi" w:eastAsiaTheme="minorEastAsia" w:hAnsiTheme="minorHAnsi" w:cstheme="minorBidi"/>
          <w:noProof/>
        </w:rPr>
        <w:t xml:space="preserve"> </w:t>
      </w:r>
      <w:r w:rsidRPr="00642EBB">
        <w:rPr>
          <w:lang w:val="vi-VN"/>
        </w:rPr>
        <w:t xml:space="preserve">đề </w:t>
      </w:r>
      <w:r w:rsidRPr="00A54273">
        <w:t>xuất</w:t>
      </w:r>
      <w:r w:rsidRPr="00642EBB">
        <w:rPr>
          <w:lang w:val="vi-VN"/>
        </w:rPr>
        <w:t xml:space="preserve"> và </w:t>
      </w:r>
      <w:r w:rsidR="00C2471D">
        <w:rPr>
          <w:lang w:val="vi-VN"/>
        </w:rPr>
        <w:t xml:space="preserve">kiến trúc </w:t>
      </w:r>
      <w:r w:rsidR="003C273F">
        <w:rPr>
          <w:lang w:val="vi-VN"/>
        </w:rPr>
        <w:t xml:space="preserve">của </w:t>
      </w:r>
      <w:bookmarkEnd w:id="17"/>
      <w:r w:rsidR="006246D4">
        <w:rPr>
          <w:rStyle w:val="FootnoteReference"/>
          <w:lang w:val="vi-VN"/>
        </w:rPr>
        <w:fldChar w:fldCharType="begin" w:fldLock="1"/>
      </w:r>
      <w:r w:rsidR="000D2F25">
        <w:rPr>
          <w:i w:val="0"/>
          <w:lang w:val="vi-VN"/>
        </w:rPr>
        <w:instrText>ADDIN CSL_CITATION {"citationItems":[{"id":"ITEM-1","itemData":{"DOI":"10.1007/978-3-642-40403-0","ISBN":"9783642404023","abstract":"Project Acronym: IoT-A Project Number: 257521 Duration: 1.9.2010 - 30.11.2013 Coordinator: Günter Külzhammer, VDI/VDE-IT, Germany Technical Coordinator: Dr. Alessandro Bassi, Hitachi, UK Contact: info@iot-a.eu Partners: Alcatel Lucent (BE, FR), CEA (FR), CFR (IT), CSE (GR), FhG IML (DE), Hitachi (UK), IBM (CH), NEC (UK), NXP (DE, BE), SAP (DE), Siemens (DE), Sapienza University of Rome (IT), University of St. Gallen (CH), University of Surrey (UK), University of Würzburg (DE), VDI/VDE-IT (DE), VTT (FI)","author":[{"dropping-particle":"","family":"Bauer","given":"Martin","non-dropping-particle":"","parse-names":false,"suffix":""},{"dropping-particle":"","family":"Lange","given":"Sebastian","non-dropping-particle":"","parse-names":false,"suffix":""}],"container-title":"Enabling Things to Talk","id":"ITEM-1","issued":{"date-parts":[["2013"]]},"title":"Enabling Things to Talk","type":"book"},"uris":["http://www.mendeley.com/documents/?uuid=834a7c82-de09-4b5b-ba13-ac940b6498c1","http://www.mendeley.com/documents/?uuid=88da6dd6-47c4-4d88-8e04-3bcf0e442798"]}],"mendeley":{"formattedCitation":"[3]","plainTextFormattedCitation":"[3]","previouslyFormattedCitation":"[3]"},"properties":{"noteIndex":0},"schema":"https://github.com/citation-style-language/schema/raw/master/csl-citation.json"}</w:instrText>
      </w:r>
      <w:r w:rsidR="006246D4">
        <w:rPr>
          <w:rStyle w:val="FootnoteReference"/>
          <w:lang w:val="vi-VN"/>
        </w:rPr>
        <w:fldChar w:fldCharType="separate"/>
      </w:r>
      <w:r w:rsidR="00C2232D" w:rsidRPr="00C2232D">
        <w:rPr>
          <w:i w:val="0"/>
          <w:noProof/>
          <w:lang w:val="vi-VN"/>
        </w:rPr>
        <w:t>[3]</w:t>
      </w:r>
      <w:r w:rsidR="006246D4">
        <w:rPr>
          <w:rStyle w:val="FootnoteReference"/>
          <w:lang w:val="vi-VN"/>
        </w:rPr>
        <w:fldChar w:fldCharType="end"/>
      </w:r>
    </w:p>
    <w:p w14:paraId="1EDAC791" w14:textId="398B03AA" w:rsidR="00C64E86" w:rsidRDefault="0051191B" w:rsidP="00A84557">
      <w:pPr>
        <w:keepNext/>
        <w:keepLines/>
        <w:ind w:firstLine="0"/>
      </w:pPr>
      <w:r w:rsidRPr="0051191B">
        <w:rPr>
          <w:noProof/>
        </w:rPr>
        <w:drawing>
          <wp:inline distT="0" distB="0" distL="0" distR="0" wp14:anchorId="18663EF9" wp14:editId="0B87354E">
            <wp:extent cx="5926717" cy="2756263"/>
            <wp:effectExtent l="0" t="0" r="4445" b="0"/>
            <wp:docPr id="36" name="Picture 3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62709" cy="2773001"/>
                    </a:xfrm>
                    <a:prstGeom prst="rect">
                      <a:avLst/>
                    </a:prstGeom>
                  </pic:spPr>
                </pic:pic>
              </a:graphicData>
            </a:graphic>
          </wp:inline>
        </w:drawing>
      </w:r>
    </w:p>
    <w:p w14:paraId="25186EF2" w14:textId="1E187CAF" w:rsidR="001834A7" w:rsidRPr="001834A7" w:rsidRDefault="001834A7" w:rsidP="00A84557">
      <w:pPr>
        <w:pStyle w:val="Caption"/>
        <w:rPr>
          <w:lang w:val="vi-VN"/>
        </w:rPr>
      </w:pPr>
      <w:bookmarkStart w:id="18" w:name="_Toc38655858"/>
      <w:r w:rsidRPr="001834A7">
        <w:rPr>
          <w:lang w:val="vi-VN"/>
        </w:rPr>
        <w:t xml:space="preserve">Tương quan kiến trúc IoT do </w:t>
      </w:r>
      <w:r w:rsidR="006246D4">
        <w:rPr>
          <w:rStyle w:val="FootnoteReference"/>
          <w:lang w:val="vi-VN"/>
        </w:rPr>
        <w:fldChar w:fldCharType="begin" w:fldLock="1"/>
      </w:r>
      <w:r w:rsidR="000D2F25">
        <w:rPr>
          <w:i w:val="0"/>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lang w:val="vi-VN"/>
        </w:rPr>
        <w:fldChar w:fldCharType="separate"/>
      </w:r>
      <w:r w:rsidR="00C2232D" w:rsidRPr="00C2232D">
        <w:rPr>
          <w:i w:val="0"/>
          <w:noProof/>
          <w:lang w:val="vi-VN"/>
        </w:rPr>
        <w:t>[2]</w:t>
      </w:r>
      <w:r w:rsidR="006246D4">
        <w:rPr>
          <w:rStyle w:val="FootnoteReference"/>
          <w:lang w:val="vi-VN"/>
        </w:rPr>
        <w:fldChar w:fldCharType="end"/>
      </w:r>
      <w:r w:rsidRPr="001834A7">
        <w:rPr>
          <w:rFonts w:asciiTheme="minorHAnsi" w:eastAsiaTheme="minorEastAsia" w:hAnsiTheme="minorHAnsi" w:cstheme="minorBidi"/>
          <w:noProof/>
          <w:color w:val="auto"/>
          <w:szCs w:val="24"/>
        </w:rPr>
        <w:t xml:space="preserve"> </w:t>
      </w:r>
      <w:r w:rsidRPr="001834A7">
        <w:rPr>
          <w:lang w:val="vi-VN"/>
        </w:rPr>
        <w:t xml:space="preserve">đề xuất và kiến trúc của </w:t>
      </w:r>
      <w:bookmarkEnd w:id="18"/>
      <w:r w:rsidR="006246D4">
        <w:rPr>
          <w:rStyle w:val="FootnoteReference"/>
          <w:lang w:val="vi-VN"/>
        </w:rPr>
        <w:fldChar w:fldCharType="begin" w:fldLock="1"/>
      </w:r>
      <w:r w:rsidR="000D2F25">
        <w:rPr>
          <w:i w:val="0"/>
          <w:lang w:val="vi-VN"/>
        </w:rPr>
        <w:instrText>ADDIN CSL_CITATION {"citationItems":[{"id":"ITEM-1","itemData":{"DOI":"10.13140/RG.2.2.20158.89922","ISBN":"9781492024125","abstract":"White Paper A reference architecture for the internet of things","author":[{"dropping-particle":"","family":"Fremantle","given":"Paul","non-dropping-particle":"","parse-names":false,"suffix":""}],"container-title":"WSO2 White paper","id":"ITEM-1","issue":"October 2015","issued":{"date-parts":[["2014"]]},"page":"21","title":"A reference architecture for the internet of things","type":"article-journal"},"uris":["http://www.mendeley.com/documents/?uuid=f72cad7d-578b-4d51-9263-41b623738b89","http://www.mendeley.com/documents/?uuid=5d12b69c-6b3d-4e6d-9bd0-02167a16cdc9"]}],"mendeley":{"formattedCitation":"[4]","plainTextFormattedCitation":"[4]","previouslyFormattedCitation":"[4]"},"properties":{"noteIndex":0},"schema":"https://github.com/citation-style-language/schema/raw/master/csl-citation.json"}</w:instrText>
      </w:r>
      <w:r w:rsidR="006246D4">
        <w:rPr>
          <w:rStyle w:val="FootnoteReference"/>
          <w:lang w:val="vi-VN"/>
        </w:rPr>
        <w:fldChar w:fldCharType="separate"/>
      </w:r>
      <w:r w:rsidR="00C2232D" w:rsidRPr="00C2232D">
        <w:rPr>
          <w:i w:val="0"/>
          <w:noProof/>
          <w:lang w:val="vi-VN"/>
        </w:rPr>
        <w:t>[4]</w:t>
      </w:r>
      <w:r w:rsidR="006246D4">
        <w:rPr>
          <w:rStyle w:val="FootnoteReference"/>
          <w:lang w:val="vi-VN"/>
        </w:rPr>
        <w:fldChar w:fldCharType="end"/>
      </w:r>
    </w:p>
    <w:p w14:paraId="3A987E25" w14:textId="5F5FD5B5" w:rsidR="00B44704" w:rsidRDefault="00B44704" w:rsidP="00A84557">
      <w:pPr>
        <w:keepNext/>
        <w:keepLines/>
        <w:ind w:firstLine="0"/>
      </w:pPr>
      <w:r w:rsidRPr="00B44704">
        <w:rPr>
          <w:noProof/>
        </w:rPr>
        <w:lastRenderedPageBreak/>
        <w:drawing>
          <wp:inline distT="0" distB="0" distL="0" distR="0" wp14:anchorId="55BAAC90" wp14:editId="28B07C2F">
            <wp:extent cx="5813301" cy="2677886"/>
            <wp:effectExtent l="0" t="0" r="3810" b="1905"/>
            <wp:docPr id="37" name="Picture 3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65283" cy="2701831"/>
                    </a:xfrm>
                    <a:prstGeom prst="rect">
                      <a:avLst/>
                    </a:prstGeom>
                  </pic:spPr>
                </pic:pic>
              </a:graphicData>
            </a:graphic>
          </wp:inline>
        </w:drawing>
      </w:r>
    </w:p>
    <w:p w14:paraId="7A965EA3" w14:textId="353EB4EA" w:rsidR="00EB7B77" w:rsidRPr="0039140F" w:rsidRDefault="00EB7B77" w:rsidP="00A84557">
      <w:pPr>
        <w:pStyle w:val="Caption"/>
        <w:rPr>
          <w:lang w:val="vi-VN"/>
        </w:rPr>
      </w:pPr>
      <w:bookmarkStart w:id="19" w:name="_Toc38655859"/>
      <w:r w:rsidRPr="001834A7">
        <w:rPr>
          <w:lang w:val="vi-VN"/>
        </w:rPr>
        <w:t xml:space="preserve">Tương quan kiến trúc IoT do </w:t>
      </w:r>
      <w:r w:rsidR="006246D4">
        <w:rPr>
          <w:rStyle w:val="FootnoteReference"/>
          <w:lang w:val="vi-VN"/>
        </w:rPr>
        <w:fldChar w:fldCharType="begin" w:fldLock="1"/>
      </w:r>
      <w:r w:rsidR="000D2F25">
        <w:rPr>
          <w:i w:val="0"/>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lang w:val="vi-VN"/>
        </w:rPr>
        <w:fldChar w:fldCharType="separate"/>
      </w:r>
      <w:r w:rsidR="00C2232D" w:rsidRPr="00C2232D">
        <w:rPr>
          <w:i w:val="0"/>
          <w:noProof/>
          <w:lang w:val="vi-VN"/>
        </w:rPr>
        <w:t>[2]</w:t>
      </w:r>
      <w:r w:rsidR="006246D4">
        <w:rPr>
          <w:rStyle w:val="FootnoteReference"/>
          <w:lang w:val="vi-VN"/>
        </w:rPr>
        <w:fldChar w:fldCharType="end"/>
      </w:r>
      <w:r w:rsidRPr="001834A7">
        <w:rPr>
          <w:rFonts w:asciiTheme="minorHAnsi" w:eastAsiaTheme="minorEastAsia" w:hAnsiTheme="minorHAnsi" w:cstheme="minorBidi"/>
          <w:noProof/>
          <w:color w:val="auto"/>
          <w:szCs w:val="24"/>
        </w:rPr>
        <w:t xml:space="preserve"> </w:t>
      </w:r>
      <w:r w:rsidRPr="001834A7">
        <w:rPr>
          <w:lang w:val="vi-VN"/>
        </w:rPr>
        <w:t xml:space="preserve">đề xuất và kiến trúc của </w:t>
      </w:r>
      <w:bookmarkEnd w:id="19"/>
      <w:r w:rsidR="006246D4">
        <w:rPr>
          <w:rStyle w:val="FootnoteReference"/>
          <w:lang w:val="vi-VN"/>
        </w:rPr>
        <w:fldChar w:fldCharType="begin" w:fldLock="1"/>
      </w:r>
      <w:r w:rsidR="000D2F25">
        <w:rPr>
          <w:i w:val="0"/>
          <w:lang w:val="vi-VN"/>
        </w:rPr>
        <w:instrText>ADDIN CSL_CITATION {"citationItems":[{"id":"ITEM-1","itemData":{"DOI":"10.1038/nphys3028","ISSN":"17452481","author":[{"dropping-particle":"","family":"Cisco","given":"","non-dropping-particle":"","parse-names":false,"suffix":""}],"container-title":"Nature Physics","id":"ITEM-1","issue":"7","issued":{"date-parts":[["2014"]]},"page":"538","title":"The Internet of Things Reference Model","type":"article-journal","volume":"10"},"uris":["http://www.mendeley.com/documents/?uuid=d7cbd520-e77d-41af-b008-7d56a8e1ed23"]}],"mendeley":{"formattedCitation":"[5]","plainTextFormattedCitation":"[5]","previouslyFormattedCitation":"[5]"},"properties":{"noteIndex":0},"schema":"https://github.com/citation-style-language/schema/raw/master/csl-citation.json"}</w:instrText>
      </w:r>
      <w:r w:rsidR="006246D4">
        <w:rPr>
          <w:rStyle w:val="FootnoteReference"/>
          <w:lang w:val="vi-VN"/>
        </w:rPr>
        <w:fldChar w:fldCharType="separate"/>
      </w:r>
      <w:r w:rsidR="00C2232D" w:rsidRPr="00C2232D">
        <w:rPr>
          <w:bCs/>
          <w:i w:val="0"/>
          <w:noProof/>
          <w:lang w:val="en-US"/>
        </w:rPr>
        <w:t>[5]</w:t>
      </w:r>
      <w:r w:rsidR="006246D4">
        <w:rPr>
          <w:rStyle w:val="FootnoteReference"/>
          <w:lang w:val="vi-VN"/>
        </w:rPr>
        <w:fldChar w:fldCharType="end"/>
      </w:r>
      <w:r w:rsidR="00A41CBC" w:rsidRPr="001834A7">
        <w:rPr>
          <w:lang w:val="vi-VN"/>
        </w:rPr>
        <w:t xml:space="preserve"> </w:t>
      </w:r>
    </w:p>
    <w:p w14:paraId="265AA8AF" w14:textId="670D52EA" w:rsidR="00226024" w:rsidRPr="00642EBB" w:rsidRDefault="00226024" w:rsidP="00A84557">
      <w:pPr>
        <w:keepNext/>
        <w:keepLines/>
        <w:rPr>
          <w:lang w:val="vi-VN"/>
        </w:rPr>
      </w:pPr>
      <w:r w:rsidRPr="00642EBB">
        <w:rPr>
          <w:lang w:val="vi-VN"/>
        </w:rPr>
        <w:t xml:space="preserve">Các nền tảng IoT đang thu hút sự chú ý ngày càng tăng. Tuy nhiên, do thiếu một định nghĩa rõ ràng về các thành phần trong kiến trúc IoT, </w:t>
      </w:r>
      <w:r w:rsidR="006246D4">
        <w:rPr>
          <w:rStyle w:val="FootnoteReference"/>
          <w:lang w:val="vi-VN"/>
        </w:rPr>
        <w:fldChar w:fldCharType="begin" w:fldLock="1"/>
      </w:r>
      <w:r w:rsidR="000D2F25">
        <w:rPr>
          <w:lang w:val="vi-VN"/>
        </w:rPr>
        <w:instrText>ADDIN CSL_CITATION {"citationItems":[{"id":"ITEM-1","itemData":{"DOI":"10.1109/CIOT.2016.7872918","ISBN":"9781509049592","abstract":"The Internet of Things (IoT) is gaining increasing attention. The overall aim is to interconnect the physical with the digital world. Therefore, the physical world needs to be measured and translated into processible data. Further, data has to be translated into commands to be executed by actuators. Due to the growing awareness of IoT, the amount of offered IoT platforms rises as well. The heterogeneity of IoT platforms is the consequence of multiple different standards and approaches. This leads to problems of comprehension, which can occur during the design up to the selection of an appropriate solution. We tackle these issues by introducing an IoT reference architecture based on several state-of-the-art IoT platforms. Furthermore, the reference architecture is compared to three open-source and one proprietary IoT platform. The comparison shows that the reference architecture provides a uniform basis to understand, compare, and evaluate different IoT solutions. The considered state-of-the-art IoT platforms are OpenMTC, FIWARE, SiteWhere, and Amazon Web Services IoT.","author":[{"dropping-particle":"","family":"Guth","given":"Jasmin","non-dropping-particle":"","parse-names":false,"suffix":""},{"dropping-particle":"","family":"Breitenbucher","given":"Uwe","non-dropping-particle":"","parse-names":false,"suffix":""},{"dropping-particle":"","family":"Falkenthal","given":"Michael","non-dropping-particle":"","parse-names":false,"suffix":""},{"dropping-particle":"","family":"Leymann","given":"Frank","non-dropping-particle":"","parse-names":false,"suffix":""},{"dropping-particle":"","family":"Reinfurt","given":"Lukas","non-dropping-particle":"","parse-names":false,"suffix":""}],"container-title":"2016 Cloudification of the Internet of Things, CIoT 2016","id":"ITEM-1","issued":{"date-parts":[["2017"]]},"title":"Comparison of IoT platform architectures: A field study based on a reference architecture","type":"article-journal"},"uris":["http://www.mendeley.com/documents/?uuid=14826733-5205-4c0f-90a4-160bddca6e9d"]}],"mendeley":{"formattedCitation":"[2]","plainTextFormattedCitation":"[2]","previouslyFormattedCitation":"[2]"},"properties":{"noteIndex":0},"schema":"https://github.com/citation-style-language/schema/raw/master/csl-citation.json"}</w:instrText>
      </w:r>
      <w:r w:rsidR="006246D4">
        <w:rPr>
          <w:rStyle w:val="FootnoteReference"/>
          <w:lang w:val="vi-VN"/>
        </w:rPr>
        <w:fldChar w:fldCharType="separate"/>
      </w:r>
      <w:r w:rsidR="00C2232D" w:rsidRPr="00C2232D">
        <w:rPr>
          <w:noProof/>
          <w:lang w:val="vi-VN"/>
        </w:rPr>
        <w:t>[2]</w:t>
      </w:r>
      <w:r w:rsidR="006246D4">
        <w:rPr>
          <w:rStyle w:val="FootnoteReference"/>
          <w:lang w:val="vi-VN"/>
        </w:rPr>
        <w:fldChar w:fldCharType="end"/>
      </w:r>
      <w:r w:rsidRPr="00642EBB">
        <w:rPr>
          <w:lang w:val="vi-VN"/>
        </w:rPr>
        <w:t xml:space="preserve"> đã giới thiệu một kiến trúc tham chiếu IoT trừu tượng hơn để cho phép một thuật ngữ thống nhất và để dễ dàng so sánh các nền tảng. </w:t>
      </w:r>
    </w:p>
    <w:p w14:paraId="070E123A" w14:textId="4AE45DFE" w:rsidR="00E66989" w:rsidRPr="00642EBB" w:rsidRDefault="00E66989" w:rsidP="00F15B2D">
      <w:pPr>
        <w:rPr>
          <w:lang w:val="vi-VN"/>
        </w:rPr>
      </w:pPr>
      <w:r w:rsidRPr="00F15B2D">
        <w:rPr>
          <w:lang w:val="vi-VN"/>
        </w:rPr>
        <w:t>Tuy nhiên các thiết bị IoT đều gặp vấn đề về an ninh.</w:t>
      </w:r>
    </w:p>
    <w:p w14:paraId="2ED9E6B9" w14:textId="2D53FC18" w:rsidR="00F00FCE" w:rsidRPr="00642EBB" w:rsidRDefault="00F00FCE" w:rsidP="00F00FCE">
      <w:pPr>
        <w:pStyle w:val="Heading2"/>
        <w:rPr>
          <w:szCs w:val="28"/>
          <w:lang w:val="vi-VN"/>
        </w:rPr>
      </w:pPr>
      <w:bookmarkStart w:id="20" w:name="_Toc38714923"/>
      <w:r w:rsidRPr="00642EBB">
        <w:rPr>
          <w:szCs w:val="28"/>
          <w:lang w:val="vi-VN"/>
        </w:rPr>
        <w:t>Vấn đề an ninh với IoT</w:t>
      </w:r>
      <w:bookmarkEnd w:id="20"/>
    </w:p>
    <w:p w14:paraId="1D772AFA" w14:textId="7AC0169A" w:rsidR="00FA2696" w:rsidRPr="00642EBB" w:rsidRDefault="00FA2696" w:rsidP="00FA2696">
      <w:pPr>
        <w:rPr>
          <w:szCs w:val="28"/>
          <w:highlight w:val="yellow"/>
          <w:lang w:val="vi-VN"/>
        </w:rPr>
      </w:pPr>
      <w:r w:rsidRPr="00642EBB">
        <w:rPr>
          <w:szCs w:val="28"/>
          <w:lang w:eastAsia="en-AU"/>
        </w:rPr>
        <w:t xml:space="preserve">Với tính phổ biến, tính hữu dụng và tầm quan trọng của </w:t>
      </w:r>
      <w:r w:rsidR="00766464" w:rsidRPr="00642EBB">
        <w:rPr>
          <w:szCs w:val="28"/>
          <w:lang w:eastAsia="en-AU"/>
        </w:rPr>
        <w:t xml:space="preserve">IoT đã đem lại cơ hội kinh doanh lớn, tuy nhiên cũng chính vì thế </w:t>
      </w:r>
      <w:r w:rsidRPr="00642EBB">
        <w:rPr>
          <w:szCs w:val="28"/>
          <w:lang w:eastAsia="en-AU"/>
        </w:rPr>
        <w:t>đã khiến IoT trở thành mục tiêu hấp dẫn của tội phạm mạng mạng</w:t>
      </w:r>
      <w:r w:rsidR="00891C38" w:rsidRPr="00642EBB">
        <w:rPr>
          <w:szCs w:val="28"/>
          <w:lang w:eastAsia="en-AU"/>
        </w:rPr>
        <w:t>.</w:t>
      </w:r>
      <w:r w:rsidR="006477DA" w:rsidRPr="00642EBB">
        <w:rPr>
          <w:szCs w:val="28"/>
          <w:lang w:eastAsia="en-AU"/>
        </w:rPr>
        <w:t xml:space="preserve"> Trong kỷ nguyên Internet kết nối vạn vật (IoT), nhiều doanh nghiệp, tổ chức mới chỉ nghĩ nhiều đến mặt tích cực, các cơ hội và doanh thu khổng lồ</w:t>
      </w:r>
      <w:r w:rsidR="00A3050B" w:rsidRPr="00642EBB">
        <w:rPr>
          <w:szCs w:val="28"/>
          <w:lang w:val="vi-VN" w:eastAsia="en-AU"/>
        </w:rPr>
        <w:t>; nh</w:t>
      </w:r>
      <w:r w:rsidR="006477DA" w:rsidRPr="00642EBB">
        <w:rPr>
          <w:szCs w:val="28"/>
          <w:lang w:eastAsia="en-AU"/>
        </w:rPr>
        <w:t>ưng chưa thực sự sẵn sàng đương đầu hay chuẩn bị tối ưu cho sự tấn công ồ ạt trên diện rộng của hacker nhắm vào tất cả các lĩnh vực như hàng không, ngân hàng… Bản thân những hệ thống Internet of Things cũng có nhiều giải pháp bảo mật khác nhau nhưng nhìn chung đều khá thô sơ.</w:t>
      </w:r>
    </w:p>
    <w:p w14:paraId="7FB885D8" w14:textId="02BB1BCC" w:rsidR="00FA2696" w:rsidRPr="00642EBB" w:rsidRDefault="00FA2696" w:rsidP="00FA2696">
      <w:pPr>
        <w:rPr>
          <w:szCs w:val="28"/>
          <w:lang w:val="vi-VN"/>
        </w:rPr>
      </w:pPr>
      <w:r w:rsidRPr="00642EBB">
        <w:rPr>
          <w:szCs w:val="28"/>
          <w:lang w:val="vi-VN"/>
        </w:rPr>
        <w:t>Các vấn đề bảo mật như quyền riêng tư, kiểm soát truy cập, liên lạc an toàn và lưu trữ dữ liệu an toàn đang trở thành những thách thức lớn đối với hệ sinh thái IoT.</w:t>
      </w:r>
      <w:r w:rsidRPr="00642EBB">
        <w:rPr>
          <w:szCs w:val="28"/>
        </w:rPr>
        <w:t xml:space="preserve"> </w:t>
      </w:r>
      <w:r w:rsidRPr="00642EBB">
        <w:rPr>
          <w:szCs w:val="28"/>
          <w:lang w:val="vi-VN"/>
        </w:rPr>
        <w:t>Sự phát triển nhanh chóng của các thiết bị và dịch vụ IoT đã dẫn đến việc nhiều thiết bị được triển khai không an toàn và dễ bị khai thác bởi hacker.</w:t>
      </w:r>
    </w:p>
    <w:p w14:paraId="64F3A52E" w14:textId="2A650C35" w:rsidR="00FA2696" w:rsidRPr="00642EBB" w:rsidRDefault="004E0E5F" w:rsidP="00FA2696">
      <w:pPr>
        <w:rPr>
          <w:szCs w:val="28"/>
          <w:lang w:val="vi-VN"/>
        </w:rPr>
      </w:pPr>
      <w:r w:rsidRPr="00642EBB">
        <w:rPr>
          <w:szCs w:val="28"/>
          <w:lang w:val="vi-VN"/>
        </w:rPr>
        <w:t>Một số thách thức chính đối với thiết bị IoT</w:t>
      </w:r>
      <w:r w:rsidR="003F4F31" w:rsidRPr="00642EBB">
        <w:rPr>
          <w:szCs w:val="28"/>
          <w:lang w:val="vi-VN"/>
        </w:rPr>
        <w:t xml:space="preserve"> được đề cập đến trong nghiên cứu của </w:t>
      </w:r>
      <w:r w:rsidR="006246D4">
        <w:rPr>
          <w:rStyle w:val="FootnoteReference"/>
          <w:szCs w:val="28"/>
          <w:lang w:val="vi-VN"/>
        </w:rPr>
        <w:fldChar w:fldCharType="begin" w:fldLock="1"/>
      </w:r>
      <w:r w:rsidR="000D2F25">
        <w:rPr>
          <w:szCs w:val="28"/>
          <w:lang w:val="vi-VN"/>
        </w:rPr>
        <w:instrText>ADDIN CSL_CITATION {"citationItems":[{"id":"ITEM-1","itemData":{"DOI":"10.1016/j.future.2017.07.060","ISSN":"0167739X","abstract":"The Internet of Things (IoT) envisions pervasive, connected, and smart nodes interacting autonomously while offering all sorts of services. Wide distribution, openness and relatively high processing power of IoT objects made them an ideal target for cyber attacks. Moreover, as many of IoT nodes are collecting and processing private information, they are becoming a goldmine of data for malicious actors. Therefore, security and specifically the ability to detect compromised nodes, together with collecting and preserving evidences of an attack or malicious activities emerge as a priority in successful deployment of IoT networks. In this paper, we first introduce existing major security and forensics challenges within IoT domain and then briefly discuss about papers published in this special issue targeting identified challenges.","author":[{"dropping-particle":"","family":"Conti","given":"Mauro","non-dropping-particle":"","parse-names":false,"suffix":""},{"dropping-particle":"","family":"Dehghantanha","given":"Ali","non-dropping-particle":"","parse-names":false,"suffix":""},{"dropping-particle":"","family":"Franke","given":"Katrin","non-dropping-particle":"","parse-names":false,"suffix":""},{"dropping-particle":"","family":"Watson","given":"Steve","non-dropping-particle":"","parse-names":false,"suffix":""}],"container-title":"Future Generation Computer Systems","id":"ITEM-1","issued":{"date-parts":[["2018"]]},"page":"544-546","title":"Internet of Things security and forensics: Challenges and opportunities","type":"article-journal","volume":"78"},"uris":["http://www.mendeley.com/documents/?uuid=a9a61a7b-238f-4e7d-9dc8-267eeb53781d","http://www.mendeley.com/documents/?uuid=c4a02ec1-ebb3-4f64-8a0e-e2caa1a2851b"]}],"mendeley":{"formattedCitation":"[6]","plainTextFormattedCitation":"[6]","previouslyFormattedCitation":"[6]"},"properties":{"noteIndex":0},"schema":"https://github.com/citation-style-language/schema/raw/master/csl-citation.json"}</w:instrText>
      </w:r>
      <w:r w:rsidR="006246D4">
        <w:rPr>
          <w:rStyle w:val="FootnoteReference"/>
          <w:szCs w:val="28"/>
          <w:lang w:val="vi-VN"/>
        </w:rPr>
        <w:fldChar w:fldCharType="separate"/>
      </w:r>
      <w:r w:rsidR="00C2232D" w:rsidRPr="00C2232D">
        <w:rPr>
          <w:noProof/>
          <w:szCs w:val="28"/>
          <w:lang w:val="vi-VN"/>
        </w:rPr>
        <w:t>[6]</w:t>
      </w:r>
      <w:r w:rsidR="006246D4">
        <w:rPr>
          <w:rStyle w:val="FootnoteReference"/>
          <w:szCs w:val="28"/>
          <w:lang w:val="vi-VN"/>
        </w:rPr>
        <w:fldChar w:fldCharType="end"/>
      </w:r>
      <w:r w:rsidRPr="00642EBB">
        <w:rPr>
          <w:szCs w:val="28"/>
          <w:lang w:val="vi-VN"/>
        </w:rPr>
        <w:t xml:space="preserve"> là:</w:t>
      </w:r>
    </w:p>
    <w:p w14:paraId="25C351CA" w14:textId="125C4C8C" w:rsidR="004E0E5F" w:rsidRPr="00642EBB" w:rsidRDefault="004E0E5F" w:rsidP="00BB77BF">
      <w:pPr>
        <w:pStyle w:val="ListParagraph"/>
        <w:numPr>
          <w:ilvl w:val="0"/>
          <w:numId w:val="27"/>
        </w:numPr>
        <w:rPr>
          <w:szCs w:val="28"/>
          <w:lang w:val="vi-VN"/>
        </w:rPr>
      </w:pPr>
      <w:r w:rsidRPr="00642EBB">
        <w:rPr>
          <w:szCs w:val="28"/>
          <w:lang w:val="vi-VN"/>
        </w:rPr>
        <w:lastRenderedPageBreak/>
        <w:t xml:space="preserve">Xác thực: Việc </w:t>
      </w:r>
      <w:r w:rsidR="00253F4F" w:rsidRPr="00642EBB">
        <w:rPr>
          <w:szCs w:val="28"/>
          <w:lang w:val="vi-VN"/>
        </w:rPr>
        <w:t>x</w:t>
      </w:r>
      <w:r w:rsidRPr="00642EBB">
        <w:rPr>
          <w:szCs w:val="28"/>
          <w:lang w:val="vi-VN"/>
        </w:rPr>
        <w:t xml:space="preserve">ác thực cho phép tích hợp các thiết bị IoT khác nhau được triển khai trong các bối cảnh khác nhau. </w:t>
      </w:r>
      <w:r w:rsidR="001B3C34" w:rsidRPr="00642EBB">
        <w:rPr>
          <w:szCs w:val="28"/>
          <w:lang w:val="vi-VN"/>
        </w:rPr>
        <w:t>Vấn đề chi phí khiến việc t</w:t>
      </w:r>
      <w:r w:rsidRPr="00642EBB">
        <w:rPr>
          <w:szCs w:val="28"/>
          <w:lang w:val="vi-VN"/>
        </w:rPr>
        <w:t>riển khai khóa</w:t>
      </w:r>
      <w:r w:rsidR="00680BAF" w:rsidRPr="00642EBB">
        <w:rPr>
          <w:szCs w:val="28"/>
          <w:lang w:val="vi-VN"/>
        </w:rPr>
        <w:t xml:space="preserve"> mật mã</w:t>
      </w:r>
      <w:r w:rsidRPr="00642EBB">
        <w:rPr>
          <w:szCs w:val="28"/>
          <w:lang w:val="vi-VN"/>
        </w:rPr>
        <w:t xml:space="preserve"> hiệu quả và quản lý khóa </w:t>
      </w:r>
      <w:r w:rsidR="00680BAF" w:rsidRPr="00642EBB">
        <w:rPr>
          <w:szCs w:val="28"/>
          <w:lang w:val="vi-VN"/>
        </w:rPr>
        <w:t xml:space="preserve">mật mã </w:t>
      </w:r>
      <w:r w:rsidRPr="00642EBB">
        <w:rPr>
          <w:szCs w:val="28"/>
          <w:lang w:val="vi-VN"/>
        </w:rPr>
        <w:t>là một thách thức trong xác thực thiết bị</w:t>
      </w:r>
      <w:r w:rsidR="001B3C34" w:rsidRPr="00642EBB">
        <w:rPr>
          <w:szCs w:val="28"/>
          <w:lang w:val="vi-VN"/>
        </w:rPr>
        <w:t xml:space="preserve"> IoT. </w:t>
      </w:r>
    </w:p>
    <w:p w14:paraId="3C65839E" w14:textId="61AABD57" w:rsidR="00FA2696" w:rsidRPr="00642EBB" w:rsidRDefault="00A7423B" w:rsidP="00A7423B">
      <w:pPr>
        <w:pStyle w:val="ListParagraph"/>
        <w:numPr>
          <w:ilvl w:val="0"/>
          <w:numId w:val="27"/>
        </w:numPr>
        <w:rPr>
          <w:szCs w:val="28"/>
          <w:lang w:eastAsia="en-AU"/>
        </w:rPr>
      </w:pPr>
      <w:r w:rsidRPr="00642EBB">
        <w:rPr>
          <w:szCs w:val="28"/>
          <w:lang w:eastAsia="en-AU"/>
        </w:rPr>
        <w:t>Kiểm soát truy cập và ủy quyền</w:t>
      </w:r>
      <w:r w:rsidR="00C148B7" w:rsidRPr="00642EBB">
        <w:rPr>
          <w:szCs w:val="28"/>
          <w:lang w:val="vi-VN" w:eastAsia="en-AU"/>
        </w:rPr>
        <w:t>:</w:t>
      </w:r>
      <w:r w:rsidR="00C148B7" w:rsidRPr="00642EBB">
        <w:rPr>
          <w:szCs w:val="28"/>
        </w:rPr>
        <w:t xml:space="preserve"> </w:t>
      </w:r>
      <w:r w:rsidR="00645469" w:rsidRPr="00642EBB">
        <w:rPr>
          <w:szCs w:val="28"/>
        </w:rPr>
        <w:t>Tuỳ</w:t>
      </w:r>
      <w:r w:rsidR="00645469" w:rsidRPr="00642EBB">
        <w:rPr>
          <w:szCs w:val="28"/>
          <w:lang w:val="vi-VN"/>
        </w:rPr>
        <w:t xml:space="preserve"> vào t</w:t>
      </w:r>
      <w:r w:rsidR="00082EBB" w:rsidRPr="00642EBB">
        <w:rPr>
          <w:szCs w:val="28"/>
          <w:lang w:val="vi-VN"/>
        </w:rPr>
        <w:t xml:space="preserve">hiết bị </w:t>
      </w:r>
      <w:r w:rsidR="00C148B7" w:rsidRPr="00642EBB">
        <w:rPr>
          <w:szCs w:val="28"/>
          <w:lang w:val="vi-VN" w:eastAsia="en-AU"/>
        </w:rPr>
        <w:t xml:space="preserve">IoT </w:t>
      </w:r>
      <w:r w:rsidR="00645469" w:rsidRPr="00642EBB">
        <w:rPr>
          <w:szCs w:val="28"/>
          <w:lang w:val="vi-VN" w:eastAsia="en-AU"/>
        </w:rPr>
        <w:t xml:space="preserve">mà </w:t>
      </w:r>
      <w:r w:rsidR="00082EBB" w:rsidRPr="00642EBB">
        <w:rPr>
          <w:szCs w:val="28"/>
          <w:lang w:val="vi-VN" w:eastAsia="en-AU"/>
        </w:rPr>
        <w:t xml:space="preserve">có thể </w:t>
      </w:r>
      <w:r w:rsidR="00C148B7" w:rsidRPr="00642EBB">
        <w:rPr>
          <w:szCs w:val="28"/>
          <w:lang w:val="vi-VN" w:eastAsia="en-AU"/>
        </w:rPr>
        <w:t xml:space="preserve">chỉ hỗ trợ </w:t>
      </w:r>
      <w:r w:rsidR="00082EBB" w:rsidRPr="00642EBB">
        <w:rPr>
          <w:szCs w:val="28"/>
          <w:lang w:val="vi-VN" w:eastAsia="en-AU"/>
        </w:rPr>
        <w:t>một vài</w:t>
      </w:r>
      <w:r w:rsidR="00C148B7" w:rsidRPr="00642EBB">
        <w:rPr>
          <w:szCs w:val="28"/>
          <w:lang w:val="vi-VN" w:eastAsia="en-AU"/>
        </w:rPr>
        <w:t xml:space="preserve"> cơ chế để xác minh truy cập. Do đó, việc triển khai và quản lý các cơ chế kiểm soát truy cập và ủy quyền được điều chỉnh </w:t>
      </w:r>
      <w:r w:rsidR="00102D8C" w:rsidRPr="00642EBB">
        <w:rPr>
          <w:szCs w:val="28"/>
          <w:lang w:val="vi-VN" w:eastAsia="en-AU"/>
        </w:rPr>
        <w:t xml:space="preserve">phù hợp với </w:t>
      </w:r>
      <w:r w:rsidR="00C148B7" w:rsidRPr="00642EBB">
        <w:rPr>
          <w:szCs w:val="28"/>
          <w:lang w:val="vi-VN" w:eastAsia="en-AU"/>
        </w:rPr>
        <w:t xml:space="preserve">khả năng của </w:t>
      </w:r>
      <w:r w:rsidR="00102D8C" w:rsidRPr="00642EBB">
        <w:rPr>
          <w:szCs w:val="28"/>
          <w:lang w:val="vi-VN" w:eastAsia="en-AU"/>
        </w:rPr>
        <w:t>từng</w:t>
      </w:r>
      <w:r w:rsidR="00C148B7" w:rsidRPr="00642EBB">
        <w:rPr>
          <w:szCs w:val="28"/>
          <w:lang w:val="vi-VN" w:eastAsia="en-AU"/>
        </w:rPr>
        <w:t xml:space="preserve"> </w:t>
      </w:r>
      <w:r w:rsidR="00102D8C" w:rsidRPr="00642EBB">
        <w:rPr>
          <w:szCs w:val="28"/>
          <w:lang w:val="vi-VN" w:eastAsia="en-AU"/>
        </w:rPr>
        <w:t>thiết bị</w:t>
      </w:r>
      <w:r w:rsidR="00C148B7" w:rsidRPr="00642EBB">
        <w:rPr>
          <w:szCs w:val="28"/>
          <w:lang w:val="vi-VN" w:eastAsia="en-AU"/>
        </w:rPr>
        <w:t xml:space="preserve"> khác nhau là một thách thức trong </w:t>
      </w:r>
      <w:r w:rsidR="00BF4207" w:rsidRPr="00642EBB">
        <w:rPr>
          <w:szCs w:val="28"/>
          <w:lang w:val="vi-VN" w:eastAsia="en-AU"/>
        </w:rPr>
        <w:t>hệ sinh thái</w:t>
      </w:r>
      <w:r w:rsidR="00C148B7" w:rsidRPr="00642EBB">
        <w:rPr>
          <w:szCs w:val="28"/>
          <w:lang w:val="vi-VN" w:eastAsia="en-AU"/>
        </w:rPr>
        <w:t xml:space="preserve"> IoT</w:t>
      </w:r>
      <w:r w:rsidR="003F4F31" w:rsidRPr="00642EBB">
        <w:rPr>
          <w:szCs w:val="28"/>
          <w:lang w:val="vi-VN" w:eastAsia="en-AU"/>
        </w:rPr>
        <w:t>.</w:t>
      </w:r>
    </w:p>
    <w:p w14:paraId="275D3C0E" w14:textId="0F9FEB9C" w:rsidR="007C20B6" w:rsidRPr="00642EBB" w:rsidRDefault="002E0DEB" w:rsidP="002E0DEB">
      <w:pPr>
        <w:pStyle w:val="ListParagraph"/>
        <w:numPr>
          <w:ilvl w:val="0"/>
          <w:numId w:val="27"/>
        </w:numPr>
        <w:rPr>
          <w:szCs w:val="28"/>
          <w:lang w:val="vi-VN" w:eastAsia="en-AU"/>
        </w:rPr>
      </w:pPr>
      <w:r w:rsidRPr="00642EBB">
        <w:rPr>
          <w:szCs w:val="28"/>
          <w:lang w:val="vi-VN" w:eastAsia="en-AU"/>
        </w:rPr>
        <w:t xml:space="preserve">Riêng tư: Việc xác định các thiết bị có thể có quyền truy cập vào </w:t>
      </w:r>
      <w:r w:rsidR="00254A6D" w:rsidRPr="00642EBB">
        <w:rPr>
          <w:szCs w:val="28"/>
          <w:lang w:val="vi-VN" w:eastAsia="en-AU"/>
        </w:rPr>
        <w:t xml:space="preserve">thông tin cá nhân của người </w:t>
      </w:r>
      <w:r w:rsidRPr="00642EBB">
        <w:rPr>
          <w:szCs w:val="28"/>
          <w:lang w:val="vi-VN" w:eastAsia="en-AU"/>
        </w:rPr>
        <w:t xml:space="preserve">dùng được </w:t>
      </w:r>
      <w:r w:rsidR="00254A6D" w:rsidRPr="00642EBB">
        <w:rPr>
          <w:szCs w:val="28"/>
          <w:lang w:val="vi-VN" w:eastAsia="en-AU"/>
        </w:rPr>
        <w:t xml:space="preserve">hay không </w:t>
      </w:r>
      <w:r w:rsidRPr="00642EBB">
        <w:rPr>
          <w:szCs w:val="28"/>
          <w:lang w:val="vi-VN" w:eastAsia="en-AU"/>
        </w:rPr>
        <w:t xml:space="preserve">là một thách thức lớn </w:t>
      </w:r>
      <w:r w:rsidR="00254A6D" w:rsidRPr="00642EBB">
        <w:rPr>
          <w:szCs w:val="28"/>
          <w:lang w:val="vi-VN" w:eastAsia="en-AU"/>
        </w:rPr>
        <w:t>đối với hệ sinh thái</w:t>
      </w:r>
      <w:r w:rsidRPr="00642EBB">
        <w:rPr>
          <w:szCs w:val="28"/>
          <w:lang w:val="vi-VN" w:eastAsia="en-AU"/>
        </w:rPr>
        <w:t xml:space="preserve"> IoT.</w:t>
      </w:r>
    </w:p>
    <w:p w14:paraId="2629BC93" w14:textId="7A34F181" w:rsidR="00F95749" w:rsidRPr="00642EBB" w:rsidRDefault="00F95749" w:rsidP="002E0DEB">
      <w:pPr>
        <w:pStyle w:val="ListParagraph"/>
        <w:numPr>
          <w:ilvl w:val="0"/>
          <w:numId w:val="27"/>
        </w:numPr>
        <w:rPr>
          <w:szCs w:val="28"/>
          <w:lang w:val="vi-VN" w:eastAsia="en-AU"/>
        </w:rPr>
      </w:pPr>
      <w:r w:rsidRPr="00642EBB">
        <w:rPr>
          <w:szCs w:val="28"/>
          <w:lang w:val="vi-VN" w:eastAsia="en-AU"/>
        </w:rPr>
        <w:t xml:space="preserve">Kiến trúc: </w:t>
      </w:r>
      <w:r w:rsidR="00A5300A" w:rsidRPr="00642EBB">
        <w:rPr>
          <w:szCs w:val="28"/>
          <w:lang w:val="vi-VN" w:eastAsia="en-AU"/>
        </w:rPr>
        <w:t xml:space="preserve">Vấn đề không đồng nhất của các kiến trúc IoT </w:t>
      </w:r>
      <w:r w:rsidR="00F35ED6" w:rsidRPr="00642EBB">
        <w:rPr>
          <w:szCs w:val="28"/>
          <w:lang w:val="vi-VN" w:eastAsia="en-AU"/>
        </w:rPr>
        <w:t xml:space="preserve">là một trong những thách thức lớn đối với hệ sinh thái IoT. Việc xây dựng một kiến trúc giải quyết được các vấn đề bảo mật đã biết cũng như có khả năng đối phó với các thách thức </w:t>
      </w:r>
      <w:r w:rsidR="00E263BE" w:rsidRPr="00642EBB">
        <w:rPr>
          <w:szCs w:val="28"/>
          <w:lang w:val="vi-VN" w:eastAsia="en-AU"/>
        </w:rPr>
        <w:t xml:space="preserve">mới </w:t>
      </w:r>
      <w:r w:rsidR="00F7612E" w:rsidRPr="00642EBB">
        <w:rPr>
          <w:szCs w:val="28"/>
          <w:lang w:val="vi-VN" w:eastAsia="en-AU"/>
        </w:rPr>
        <w:t>không hề dễ dàng.</w:t>
      </w:r>
      <w:r w:rsidR="00E31933" w:rsidRPr="00642EBB">
        <w:rPr>
          <w:szCs w:val="28"/>
          <w:lang w:val="vi-VN" w:eastAsia="en-AU"/>
        </w:rPr>
        <w:t xml:space="preserve"> Việc phát hiện các tác nhân độc hại </w:t>
      </w:r>
      <w:r w:rsidR="000A46D6" w:rsidRPr="00642EBB">
        <w:rPr>
          <w:szCs w:val="28"/>
          <w:lang w:val="vi-VN" w:eastAsia="en-AU"/>
        </w:rPr>
        <w:t xml:space="preserve">đối với IoT </w:t>
      </w:r>
      <w:r w:rsidR="00E31933" w:rsidRPr="00642EBB">
        <w:rPr>
          <w:szCs w:val="28"/>
          <w:lang w:val="vi-VN" w:eastAsia="en-AU"/>
        </w:rPr>
        <w:t>như mã độc là nhiệm vụ rất khó khăn đối với các hệ thống phát hiện và ngăn chặn xâm nhập</w:t>
      </w:r>
      <w:r w:rsidR="006E4F69" w:rsidRPr="00642EBB">
        <w:rPr>
          <w:szCs w:val="28"/>
          <w:lang w:val="vi-VN" w:eastAsia="en-AU"/>
        </w:rPr>
        <w:t>.</w:t>
      </w:r>
    </w:p>
    <w:p w14:paraId="24C60CEA" w14:textId="051E6F8E" w:rsidR="007C20B6" w:rsidRPr="00642EBB" w:rsidRDefault="009C6612" w:rsidP="009C6612">
      <w:pPr>
        <w:pStyle w:val="ListParagraph"/>
        <w:numPr>
          <w:ilvl w:val="0"/>
          <w:numId w:val="27"/>
        </w:numPr>
        <w:rPr>
          <w:szCs w:val="28"/>
          <w:lang w:val="vi-VN" w:eastAsia="en-AU"/>
        </w:rPr>
      </w:pPr>
      <w:r w:rsidRPr="00642EBB">
        <w:rPr>
          <w:szCs w:val="28"/>
          <w:lang w:val="vi-VN" w:eastAsia="en-AU"/>
        </w:rPr>
        <w:t xml:space="preserve">Thách thức trong điều tra số: </w:t>
      </w:r>
      <w:r w:rsidR="00ED395C" w:rsidRPr="00642EBB">
        <w:rPr>
          <w:szCs w:val="28"/>
          <w:lang w:val="vi-VN" w:eastAsia="en-AU"/>
        </w:rPr>
        <w:t>Hiện nay các phương pháp</w:t>
      </w:r>
      <w:r w:rsidR="009E6BDD" w:rsidRPr="00642EBB">
        <w:rPr>
          <w:szCs w:val="28"/>
          <w:lang w:val="vi-VN" w:eastAsia="en-AU"/>
        </w:rPr>
        <w:t xml:space="preserve"> và công cụ phục vụ công tác thu thập bằng chứng số</w:t>
      </w:r>
      <w:r w:rsidR="00AD383F" w:rsidRPr="00642EBB">
        <w:rPr>
          <w:szCs w:val="28"/>
          <w:lang w:val="vi-VN" w:eastAsia="en-AU"/>
        </w:rPr>
        <w:t xml:space="preserve"> cũng như bảo quản bằng chứng số</w:t>
      </w:r>
      <w:r w:rsidR="009E6BDD" w:rsidRPr="00642EBB">
        <w:rPr>
          <w:szCs w:val="28"/>
          <w:lang w:val="vi-VN" w:eastAsia="en-AU"/>
        </w:rPr>
        <w:t xml:space="preserve"> </w:t>
      </w:r>
      <w:r w:rsidR="00AD383F" w:rsidRPr="00642EBB">
        <w:rPr>
          <w:szCs w:val="28"/>
          <w:lang w:val="vi-VN" w:eastAsia="en-AU"/>
        </w:rPr>
        <w:t xml:space="preserve">chưa phổ </w:t>
      </w:r>
      <w:r w:rsidR="00A65EBE" w:rsidRPr="00642EBB">
        <w:rPr>
          <w:szCs w:val="28"/>
          <w:lang w:val="vi-VN" w:eastAsia="en-AU"/>
        </w:rPr>
        <w:t>biến</w:t>
      </w:r>
      <w:r w:rsidR="00BC340A" w:rsidRPr="00642EBB">
        <w:rPr>
          <w:szCs w:val="28"/>
          <w:lang w:val="vi-VN" w:eastAsia="en-AU"/>
        </w:rPr>
        <w:t xml:space="preserve">. </w:t>
      </w:r>
      <w:r w:rsidR="00A65EBE" w:rsidRPr="00642EBB">
        <w:rPr>
          <w:szCs w:val="28"/>
          <w:lang w:val="vi-VN" w:eastAsia="en-AU"/>
        </w:rPr>
        <w:t>Bên cạnh đó do tính chất tương tác thời gian thực và tự động giữa các thiết bị IoT, do đó khó khăn trong việc xác định được phạm vi thoả hiệp khi có tấn công xảy ra</w:t>
      </w:r>
      <w:r w:rsidR="009E6BDD" w:rsidRPr="00642EBB">
        <w:rPr>
          <w:szCs w:val="28"/>
          <w:lang w:val="vi-VN" w:eastAsia="en-AU"/>
        </w:rPr>
        <w:t>.</w:t>
      </w:r>
      <w:r w:rsidR="00CD6155" w:rsidRPr="00642EBB">
        <w:rPr>
          <w:szCs w:val="28"/>
          <w:lang w:val="vi-VN" w:eastAsia="en-AU"/>
        </w:rPr>
        <w:t xml:space="preserve"> </w:t>
      </w:r>
      <w:r w:rsidR="00BC340A" w:rsidRPr="00642EBB">
        <w:rPr>
          <w:szCs w:val="28"/>
          <w:lang w:val="vi-VN" w:eastAsia="en-AU"/>
        </w:rPr>
        <w:t xml:space="preserve">Ngoài ra do bộ nhớ hạn chế, nên hầu như các thiết bị IoT hầu </w:t>
      </w:r>
      <w:r w:rsidR="00A33548" w:rsidRPr="00642EBB">
        <w:rPr>
          <w:szCs w:val="28"/>
          <w:lang w:val="vi-VN" w:eastAsia="en-AU"/>
        </w:rPr>
        <w:t>như không lưu trữ các metadata, kể cả dữ liệu tạm thời</w:t>
      </w:r>
      <w:r w:rsidR="00CB2D0D" w:rsidRPr="00642EBB">
        <w:rPr>
          <w:szCs w:val="28"/>
          <w:lang w:val="vi-VN" w:eastAsia="en-AU"/>
        </w:rPr>
        <w:t xml:space="preserve"> như thời gian sửa đổi, truy cập</w:t>
      </w:r>
      <w:r w:rsidR="00DA4DAE" w:rsidRPr="00642EBB">
        <w:rPr>
          <w:szCs w:val="28"/>
          <w:lang w:val="vi-VN" w:eastAsia="en-AU"/>
        </w:rPr>
        <w:t xml:space="preserve">… </w:t>
      </w:r>
      <w:r w:rsidR="008049F4" w:rsidRPr="00642EBB">
        <w:rPr>
          <w:szCs w:val="28"/>
          <w:lang w:val="vi-VN" w:eastAsia="en-AU"/>
        </w:rPr>
        <w:t xml:space="preserve">khiến </w:t>
      </w:r>
      <w:r w:rsidR="00774C7C" w:rsidRPr="00642EBB">
        <w:rPr>
          <w:szCs w:val="28"/>
          <w:lang w:val="vi-VN" w:eastAsia="en-AU"/>
        </w:rPr>
        <w:t xml:space="preserve">gần như không thể thu thập được </w:t>
      </w:r>
      <w:r w:rsidR="00CB2D0D" w:rsidRPr="00642EBB">
        <w:rPr>
          <w:szCs w:val="28"/>
          <w:lang w:val="vi-VN" w:eastAsia="en-AU"/>
        </w:rPr>
        <w:t>mối tương quan của các bằng chứng được thu thập từ các thiết bị IoT khác nhau</w:t>
      </w:r>
      <w:r w:rsidR="005B4A81" w:rsidRPr="00642EBB">
        <w:rPr>
          <w:szCs w:val="28"/>
          <w:lang w:val="vi-VN" w:eastAsia="en-AU"/>
        </w:rPr>
        <w:t xml:space="preserve"> </w:t>
      </w:r>
      <w:r w:rsidR="008049F4" w:rsidRPr="00642EBB">
        <w:rPr>
          <w:szCs w:val="28"/>
          <w:lang w:val="vi-VN" w:eastAsia="en-AU"/>
        </w:rPr>
        <w:t xml:space="preserve">và đây </w:t>
      </w:r>
      <w:r w:rsidR="002D10D6" w:rsidRPr="00642EBB">
        <w:rPr>
          <w:szCs w:val="28"/>
          <w:lang w:val="vi-VN" w:eastAsia="en-AU"/>
        </w:rPr>
        <w:t xml:space="preserve">trở thành một thách thức </w:t>
      </w:r>
      <w:r w:rsidR="00726E0A" w:rsidRPr="00642EBB">
        <w:rPr>
          <w:szCs w:val="28"/>
          <w:lang w:val="vi-VN" w:eastAsia="en-AU"/>
        </w:rPr>
        <w:t xml:space="preserve">lớn </w:t>
      </w:r>
      <w:r w:rsidR="002D10D6" w:rsidRPr="00642EBB">
        <w:rPr>
          <w:szCs w:val="28"/>
          <w:lang w:val="vi-VN" w:eastAsia="en-AU"/>
        </w:rPr>
        <w:t>cho công tác điều tra số.</w:t>
      </w:r>
    </w:p>
    <w:p w14:paraId="4FED6FB2" w14:textId="649783D1" w:rsidR="00D61B15" w:rsidRDefault="00D61B15" w:rsidP="00D61B15">
      <w:pPr>
        <w:rPr>
          <w:szCs w:val="28"/>
          <w:lang w:val="vi-VN"/>
        </w:rPr>
      </w:pPr>
      <w:r>
        <w:rPr>
          <w:szCs w:val="28"/>
          <w:lang w:val="vi-VN"/>
        </w:rPr>
        <w:t xml:space="preserve">Giới hạn về tài nguyên như bộ nhớ, CPU, cơ chế bảo mật trên nhiều thiết bị IoT như IP camera, router rất kém. Do đó, các mạng botnet là một mối đe doạ tiềm tàng đối với các thiết bị IoT ngày nay. Do đó, IoT trở thành một mối đe doạ </w:t>
      </w:r>
      <w:r>
        <w:rPr>
          <w:szCs w:val="28"/>
          <w:lang w:val="vi-VN"/>
        </w:rPr>
        <w:lastRenderedPageBreak/>
        <w:t>tiềm tàng của hacker để chèn vào</w:t>
      </w:r>
      <w:r w:rsidRPr="00E561FD">
        <w:rPr>
          <w:szCs w:val="28"/>
          <w:lang w:val="vi-VN"/>
        </w:rPr>
        <w:t xml:space="preserve"> </w:t>
      </w:r>
      <w:r>
        <w:rPr>
          <w:szCs w:val="28"/>
          <w:lang w:val="vi-VN"/>
        </w:rPr>
        <w:t>mã độc hơn so với các máy tính thông thường (desktop, laptop):</w:t>
      </w:r>
      <w:r w:rsidR="00183C45">
        <w:rPr>
          <w:szCs w:val="28"/>
          <w:lang w:val="vi-VN"/>
        </w:rPr>
        <w:t xml:space="preserve"> </w:t>
      </w:r>
      <w:r w:rsidR="00183C45">
        <w:rPr>
          <w:szCs w:val="28"/>
          <w:lang w:val="vi-VN"/>
        </w:rPr>
        <w:fldChar w:fldCharType="begin" w:fldLock="1"/>
      </w:r>
      <w:r w:rsidR="001368AA">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183C45">
        <w:rPr>
          <w:szCs w:val="28"/>
          <w:lang w:val="vi-VN"/>
        </w:rPr>
        <w:fldChar w:fldCharType="separate"/>
      </w:r>
      <w:r w:rsidR="00183C45" w:rsidRPr="00183C45">
        <w:rPr>
          <w:noProof/>
          <w:szCs w:val="28"/>
          <w:lang w:val="vi-VN"/>
        </w:rPr>
        <w:t>[7]</w:t>
      </w:r>
      <w:r w:rsidR="00183C45">
        <w:rPr>
          <w:szCs w:val="28"/>
          <w:lang w:val="vi-VN"/>
        </w:rPr>
        <w:fldChar w:fldCharType="end"/>
      </w:r>
    </w:p>
    <w:p w14:paraId="62E2E6D7" w14:textId="77777777" w:rsidR="00D61B15" w:rsidRDefault="00D61B15" w:rsidP="00D61B15">
      <w:pPr>
        <w:pStyle w:val="ListParagraph"/>
        <w:keepNext/>
        <w:keepLines/>
        <w:numPr>
          <w:ilvl w:val="0"/>
          <w:numId w:val="22"/>
        </w:numPr>
        <w:spacing w:before="100" w:after="100"/>
        <w:jc w:val="left"/>
        <w:rPr>
          <w:szCs w:val="28"/>
          <w:lang w:val="vi-VN"/>
        </w:rPr>
      </w:pPr>
      <w:r>
        <w:rPr>
          <w:szCs w:val="28"/>
          <w:lang w:val="vi-VN"/>
        </w:rPr>
        <w:t>Nhiều thiết bị IoT sử dụng 24/7 mà không có cập nhật bản vá an ninh.</w:t>
      </w:r>
    </w:p>
    <w:p w14:paraId="35BEA484" w14:textId="77777777" w:rsidR="00D61B15" w:rsidRDefault="00D61B15" w:rsidP="00D61B15">
      <w:pPr>
        <w:pStyle w:val="ListParagraph"/>
        <w:keepNext/>
        <w:keepLines/>
        <w:numPr>
          <w:ilvl w:val="0"/>
          <w:numId w:val="22"/>
        </w:numPr>
        <w:spacing w:before="100" w:after="100"/>
        <w:jc w:val="left"/>
        <w:rPr>
          <w:szCs w:val="28"/>
          <w:lang w:val="vi-VN"/>
        </w:rPr>
      </w:pPr>
      <w:r>
        <w:rPr>
          <w:szCs w:val="28"/>
          <w:lang w:val="vi-VN"/>
        </w:rPr>
        <w:t>Bảo mật thường không được chú trọng để giảm thiểu giá thành trong vòng đời phát triển thiết bị IoT. Chẳng hạn 70% IoT đều có lỗ hổng.</w:t>
      </w:r>
    </w:p>
    <w:p w14:paraId="6DBA30B2" w14:textId="77777777" w:rsidR="00D61B15" w:rsidRDefault="00D61B15" w:rsidP="00D61B15">
      <w:pPr>
        <w:pStyle w:val="ListParagraph"/>
        <w:keepNext/>
        <w:keepLines/>
        <w:numPr>
          <w:ilvl w:val="0"/>
          <w:numId w:val="22"/>
        </w:numPr>
        <w:spacing w:before="100" w:after="100"/>
        <w:jc w:val="left"/>
        <w:rPr>
          <w:szCs w:val="28"/>
          <w:lang w:val="vi-VN"/>
        </w:rPr>
      </w:pPr>
      <w:r>
        <w:rPr>
          <w:szCs w:val="28"/>
          <w:lang w:val="vi-VN"/>
        </w:rPr>
        <w:t>Hạn chế tài nguyên, dẫn đến việc mã hoá trở nên xa xỉ.</w:t>
      </w:r>
    </w:p>
    <w:p w14:paraId="1AEB0737" w14:textId="77777777" w:rsidR="00D61B15" w:rsidRPr="00B85CAB" w:rsidRDefault="00D61B15" w:rsidP="00D61B15">
      <w:pPr>
        <w:pStyle w:val="ListParagraph"/>
        <w:keepNext/>
        <w:keepLines/>
        <w:numPr>
          <w:ilvl w:val="0"/>
          <w:numId w:val="22"/>
        </w:numPr>
        <w:spacing w:before="100" w:after="100"/>
        <w:jc w:val="left"/>
        <w:rPr>
          <w:szCs w:val="28"/>
          <w:lang w:val="vi-VN"/>
        </w:rPr>
      </w:pPr>
      <w:r>
        <w:rPr>
          <w:szCs w:val="28"/>
          <w:lang w:val="vi-VN"/>
        </w:rPr>
        <w:t>Nhiều thiết bị IoT sử dụng thông tin đăng nhập mặc định / yếu của nhà sản xuất. theo báo cáo của ESET, trong số những router được kiểm tra thì có khoảng 15% router sử dụng username và password yếu hoặc mặc định từ nhà sản xuất như “admin”, khoảng 20% router phơi port Telnet trên Internet.</w:t>
      </w:r>
    </w:p>
    <w:p w14:paraId="458087D8" w14:textId="77777777" w:rsidR="00D61B15" w:rsidRDefault="00D61B15" w:rsidP="00D61B15">
      <w:pPr>
        <w:pStyle w:val="ListParagraph"/>
        <w:keepNext/>
        <w:keepLines/>
        <w:numPr>
          <w:ilvl w:val="0"/>
          <w:numId w:val="22"/>
        </w:numPr>
        <w:spacing w:before="100" w:after="100"/>
        <w:jc w:val="left"/>
        <w:rPr>
          <w:szCs w:val="28"/>
          <w:lang w:val="vi-VN"/>
        </w:rPr>
      </w:pPr>
      <w:r>
        <w:rPr>
          <w:szCs w:val="28"/>
          <w:lang w:val="vi-VN"/>
        </w:rPr>
        <w:t>Thường các thiết bị IoT sử dụng hệ điều hành Linux, do đó tập trung vào file thực thi ELF.</w:t>
      </w:r>
    </w:p>
    <w:p w14:paraId="036C49D1" w14:textId="50C81E2E" w:rsidR="00F00FCE" w:rsidRPr="00642EBB" w:rsidRDefault="00D61B15" w:rsidP="00315EE1">
      <w:pPr>
        <w:rPr>
          <w:lang w:eastAsia="en-AU"/>
        </w:rPr>
      </w:pPr>
      <w:r>
        <w:rPr>
          <w:szCs w:val="28"/>
          <w:lang w:val="vi-VN"/>
        </w:rPr>
        <w:t>Mã độc trên các thiết bị IoT được thiết kể để gây ra các tác động không mong muốn hoặc gây hại đến hệ thống máy tính hoăc thiết bị IoT. Có rất nhiều loại mã độc IoT như Trojan, Worms, Rootkits, Botnet… Trong đó botnet là một trong những mối đe doạ lớn nhất đối với các thiết bị IoT.</w:t>
      </w:r>
      <w:r w:rsidR="00F168AF" w:rsidRPr="00642EBB">
        <w:rPr>
          <w:lang w:val="vi-VN" w:eastAsia="en-AU"/>
        </w:rPr>
        <w:t xml:space="preserve"> </w:t>
      </w:r>
      <w:r w:rsidR="00315EE1">
        <w:rPr>
          <w:lang w:val="vi-VN" w:eastAsia="en-AU"/>
        </w:rPr>
        <w:t>T</w:t>
      </w:r>
      <w:r w:rsidR="00F00FCE" w:rsidRPr="00642EBB">
        <w:rPr>
          <w:lang w:eastAsia="en-AU"/>
        </w:rPr>
        <w:t xml:space="preserve">ấn công </w:t>
      </w:r>
      <w:r w:rsidR="00F86A0E" w:rsidRPr="00642EBB">
        <w:rPr>
          <w:lang w:eastAsia="en-AU"/>
        </w:rPr>
        <w:t>IoT</w:t>
      </w:r>
      <w:r w:rsidR="00F86A0E" w:rsidRPr="00642EBB">
        <w:rPr>
          <w:lang w:val="vi-VN" w:eastAsia="en-AU"/>
        </w:rPr>
        <w:t xml:space="preserve"> </w:t>
      </w:r>
      <w:r w:rsidR="00921A13" w:rsidRPr="00642EBB">
        <w:rPr>
          <w:lang w:eastAsia="en-AU"/>
        </w:rPr>
        <w:t>botnet</w:t>
      </w:r>
      <w:r w:rsidR="00921A13" w:rsidRPr="00642EBB">
        <w:rPr>
          <w:lang w:val="vi-VN" w:eastAsia="en-AU"/>
        </w:rPr>
        <w:t xml:space="preserve"> </w:t>
      </w:r>
      <w:r w:rsidR="00F86A0E" w:rsidRPr="00642EBB">
        <w:rPr>
          <w:lang w:val="vi-VN" w:eastAsia="en-AU"/>
        </w:rPr>
        <w:t xml:space="preserve">lên các các thiết bị </w:t>
      </w:r>
      <w:r w:rsidR="00F00FCE" w:rsidRPr="00642EBB">
        <w:rPr>
          <w:lang w:eastAsia="en-AU"/>
        </w:rPr>
        <w:t>như camera giám sát CCTV, đầu ghi DVR, smartTV hay các hệ thống tự động trong nhà</w:t>
      </w:r>
      <w:r w:rsidR="009719CA" w:rsidRPr="00642EBB">
        <w:rPr>
          <w:lang w:val="vi-VN" w:eastAsia="en-AU"/>
        </w:rPr>
        <w:t xml:space="preserve"> đang trở nên phổ biến đối với hacker</w:t>
      </w:r>
      <w:r w:rsidR="003D6B0F" w:rsidRPr="00642EBB">
        <w:rPr>
          <w:lang w:val="vi-VN" w:eastAsia="en-AU"/>
        </w:rPr>
        <w:t xml:space="preserve"> </w:t>
      </w:r>
      <w:r w:rsidR="00D065F6">
        <w:rPr>
          <w:lang w:val="vi-VN" w:eastAsia="en-AU"/>
        </w:rPr>
        <w:fldChar w:fldCharType="begin" w:fldLock="1"/>
      </w:r>
      <w:r w:rsidR="00183C45">
        <w:rPr>
          <w:lang w:val="vi-VN" w:eastAsia="en-AU"/>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D065F6">
        <w:rPr>
          <w:lang w:val="vi-VN" w:eastAsia="en-AU"/>
        </w:rPr>
        <w:fldChar w:fldCharType="separate"/>
      </w:r>
      <w:r w:rsidR="00D065F6" w:rsidRPr="00D065F6">
        <w:rPr>
          <w:noProof/>
          <w:lang w:val="vi-VN" w:eastAsia="en-AU"/>
        </w:rPr>
        <w:t>[7]</w:t>
      </w:r>
      <w:r w:rsidR="00D065F6">
        <w:rPr>
          <w:lang w:val="vi-VN" w:eastAsia="en-AU"/>
        </w:rPr>
        <w:fldChar w:fldCharType="end"/>
      </w:r>
      <w:r w:rsidR="00D065F6">
        <w:rPr>
          <w:lang w:val="vi-VN" w:eastAsia="en-AU"/>
        </w:rPr>
        <w:t xml:space="preserve"> </w:t>
      </w:r>
      <w:r w:rsidR="003D6B0F" w:rsidRPr="00642EBB">
        <w:rPr>
          <w:lang w:val="vi-VN" w:eastAsia="en-AU"/>
        </w:rPr>
        <w:t>do sự hiệu quả tấn công mang lại</w:t>
      </w:r>
      <w:r w:rsidR="0065571F" w:rsidRPr="00642EBB">
        <w:rPr>
          <w:lang w:val="vi-VN" w:eastAsia="en-AU"/>
        </w:rPr>
        <w:t xml:space="preserve"> khi hacker có thể tạo ra một mạng botnet có khả năng đánh sập </w:t>
      </w:r>
      <w:r w:rsidR="009266C3" w:rsidRPr="00642EBB">
        <w:rPr>
          <w:lang w:val="vi-VN" w:eastAsia="en-AU"/>
        </w:rPr>
        <w:t xml:space="preserve">mạng </w:t>
      </w:r>
      <w:r w:rsidR="0065571F" w:rsidRPr="00642EBB">
        <w:rPr>
          <w:lang w:val="vi-VN" w:eastAsia="en-AU"/>
        </w:rPr>
        <w:t xml:space="preserve">cả một </w:t>
      </w:r>
      <w:r w:rsidR="009266C3" w:rsidRPr="00642EBB">
        <w:rPr>
          <w:lang w:val="vi-VN" w:eastAsia="en-AU"/>
        </w:rPr>
        <w:t>quốc gia</w:t>
      </w:r>
      <w:r w:rsidR="003D29A4" w:rsidRPr="00642EBB">
        <w:rPr>
          <w:lang w:val="vi-VN" w:eastAsia="en-AU"/>
        </w:rPr>
        <w:t xml:space="preserve"> </w:t>
      </w:r>
      <w:r w:rsidR="006246D4">
        <w:rPr>
          <w:rStyle w:val="FootnoteReference"/>
          <w:lang w:val="vi-VN" w:eastAsia="en-AU"/>
        </w:rPr>
        <w:fldChar w:fldCharType="begin" w:fldLock="1"/>
      </w:r>
      <w:r w:rsidR="00183C45">
        <w:rPr>
          <w:lang w:val="vi-VN" w:eastAsia="en-AU"/>
        </w:rPr>
        <w:instrText>ADDIN CSL_CITATION {"citationItems":[{"id":"ITEM-1","itemData":{"URL":"https://thehackernews.com/2016/11/ddos-attack-mirai-botnet.html","author":[{"dropping-particle":"","family":"Swati Khandelwal","given":"","non-dropping-particle":"","parse-names":false,"suffix":""}],"id":"ITEM-1","issued":{"date-parts":[["2016"]]},"title":"Someone is Using Mirai Botnet to Shut Down Internet for an Entire Country","type":"webpage"},"uris":["http://www.mendeley.com/documents/?uuid=fea46d48-2655-47ec-b320-d5050b0430fd","http://www.mendeley.com/documents/?uuid=79ee984a-f158-495a-a2c8-94979e773e08"]}],"mendeley":{"formattedCitation":"[8]","plainTextFormattedCitation":"[8]","previouslyFormattedCitation":"[8]"},"properties":{"noteIndex":0},"schema":"https://github.com/citation-style-language/schema/raw/master/csl-citation.json"}</w:instrText>
      </w:r>
      <w:r w:rsidR="006246D4">
        <w:rPr>
          <w:rStyle w:val="FootnoteReference"/>
          <w:lang w:val="vi-VN" w:eastAsia="en-AU"/>
        </w:rPr>
        <w:fldChar w:fldCharType="separate"/>
      </w:r>
      <w:r w:rsidR="00D065F6" w:rsidRPr="00D065F6">
        <w:rPr>
          <w:noProof/>
          <w:lang w:val="vi-VN" w:eastAsia="en-AU"/>
        </w:rPr>
        <w:t>[8]</w:t>
      </w:r>
      <w:r w:rsidR="006246D4">
        <w:rPr>
          <w:rStyle w:val="FootnoteReference"/>
          <w:lang w:val="vi-VN" w:eastAsia="en-AU"/>
        </w:rPr>
        <w:fldChar w:fldCharType="end"/>
      </w:r>
      <w:r w:rsidR="00F00FCE" w:rsidRPr="00642EBB">
        <w:rPr>
          <w:lang w:eastAsia="en-AU"/>
        </w:rPr>
        <w:t>.</w:t>
      </w:r>
    </w:p>
    <w:p w14:paraId="4E558DDF" w14:textId="7CB60066" w:rsidR="00F00FCE" w:rsidRPr="00642EBB" w:rsidRDefault="000F130F" w:rsidP="00F00FCE">
      <w:pPr>
        <w:pStyle w:val="Heading2"/>
        <w:rPr>
          <w:szCs w:val="28"/>
          <w:lang w:val="vi-VN"/>
        </w:rPr>
      </w:pPr>
      <w:bookmarkStart w:id="21" w:name="_Toc38714924"/>
      <w:r w:rsidRPr="00642EBB">
        <w:rPr>
          <w:szCs w:val="28"/>
          <w:lang w:val="vi-VN"/>
        </w:rPr>
        <w:t>M</w:t>
      </w:r>
      <w:r w:rsidR="00F00FCE" w:rsidRPr="00642EBB">
        <w:rPr>
          <w:szCs w:val="28"/>
          <w:lang w:val="vi-VN"/>
        </w:rPr>
        <w:t>ã độc IoT Botnet</w:t>
      </w:r>
      <w:bookmarkEnd w:id="21"/>
    </w:p>
    <w:p w14:paraId="25AB92A8" w14:textId="7C5199AB" w:rsidR="00A750BE" w:rsidRPr="00642EBB" w:rsidRDefault="00A750BE" w:rsidP="00F15B2D">
      <w:pPr>
        <w:rPr>
          <w:lang w:eastAsia="en-AU"/>
        </w:rPr>
      </w:pPr>
      <w:bookmarkStart w:id="22" w:name="_Ref357846640"/>
      <w:bookmarkStart w:id="23" w:name="_Toc452402286"/>
      <w:r w:rsidRPr="00642EBB">
        <w:rPr>
          <w:lang w:eastAsia="en-AU"/>
        </w:rPr>
        <w:t xml:space="preserve">Trong những năm gần đây, botnet đã được coi là một trong những mối đe dọa bảo mật chính trong số tất cả các loại phần mềm độc hại đang hoạt động trên Internet. Botnet đã không ngừng phát triển trên Internet toàn cầu ở cả quy mô và sự tinh vi của các kỹ thuật tấn công. </w:t>
      </w:r>
    </w:p>
    <w:p w14:paraId="4225F020" w14:textId="77777777" w:rsidR="00A750BE" w:rsidRPr="00642EBB" w:rsidRDefault="00A750BE" w:rsidP="00F15B2D">
      <w:pPr>
        <w:rPr>
          <w:lang w:eastAsia="en-AU"/>
        </w:rPr>
      </w:pPr>
      <w:r w:rsidRPr="00642EBB">
        <w:rPr>
          <w:lang w:eastAsia="en-AU"/>
        </w:rPr>
        <w:t xml:space="preserve">Thuật ngữ bot được bắt nguồn từ từ “robot” được thiết kế để thực hiện các chức năng đã được xác định, được lặp đi lặp lại và tự động. Ban đầu, các chương </w:t>
      </w:r>
      <w:r w:rsidRPr="00642EBB">
        <w:rPr>
          <w:lang w:eastAsia="en-AU"/>
        </w:rPr>
        <w:lastRenderedPageBreak/>
        <w:t xml:space="preserve">trình được phát triển như một tính năng hữu ích để thực hiện lặp đi lặp lại các hoạt động tiêu tốn thời gian, nhưng sau đó khả năng của chúng đã bị lạm dụng. </w:t>
      </w:r>
    </w:p>
    <w:p w14:paraId="4479E533" w14:textId="77777777" w:rsidR="00A750BE" w:rsidRPr="00642EBB" w:rsidRDefault="00A750BE" w:rsidP="00F15B2D">
      <w:pPr>
        <w:rPr>
          <w:lang w:eastAsia="en-AU"/>
        </w:rPr>
      </w:pPr>
      <w:r w:rsidRPr="00642EBB">
        <w:rPr>
          <w:lang w:eastAsia="en-AU"/>
        </w:rPr>
        <w:t xml:space="preserve">Kẻ tấn công tạo ra một chương trình độc hại và tìm cách lây nhiễm vào các thiết bị, mục đích biến các thiết bị này thành các bot dưới sự kiểm soát của hắn ta. Sau đó các bot này sẽ tiếp tục tự động tìm kiếm trong mạng các thiết bị dễ bị tấn công và không được bảo vệ để tiếp tục lây nhiễm. Sau khi phát tán và lây nhiễm, chúng có thể ẩn náu trong thiết bị nạn nhân một thời gian dài mà người dùng không hay biết. </w:t>
      </w:r>
    </w:p>
    <w:p w14:paraId="135AACBF" w14:textId="77777777" w:rsidR="00A750BE" w:rsidRPr="00642EBB" w:rsidRDefault="00A750BE" w:rsidP="00F15B2D">
      <w:pPr>
        <w:rPr>
          <w:lang w:eastAsia="en-AU"/>
        </w:rPr>
      </w:pPr>
      <w:r w:rsidRPr="00642EBB">
        <w:rPr>
          <w:lang w:eastAsia="en-AU"/>
        </w:rPr>
        <w:t xml:space="preserve">Một lượng lớn các bot kết nối với nhau thông qua Internet tạo thành một mạng các bot, gọi là mạng botnet, thường được sử dụng để truyền phần mềm độc hại, gửi thư rác, ăn cắp thông tin nhạy cảm, lừa đảo, tạo các nhấp chuột ảo hoặc nghiêm trọng hơn là để thực hiện các cuộc tấn công mạng quy mô lớn, chẳng hạn như các cuộc tấn công từ chối dịch vụ. </w:t>
      </w:r>
    </w:p>
    <w:p w14:paraId="18A1DF59" w14:textId="2AE0AED4" w:rsidR="00A750BE" w:rsidRPr="00642EBB" w:rsidRDefault="00A750BE" w:rsidP="00F15B2D">
      <w:pPr>
        <w:rPr>
          <w:lang w:eastAsia="en-AU"/>
        </w:rPr>
      </w:pPr>
      <w:r w:rsidRPr="00642EBB">
        <w:rPr>
          <w:lang w:eastAsia="en-AU"/>
        </w:rPr>
        <w:t xml:space="preserve">Số lượng thiết bị trong mạng và sự phân tán là khác nhau trong các trường hợp. Nhiều thiết bị bị nhiễm mà không có nhận thức của chủ sở hữu, vì thiết bị đó vẫn có thể hoạt động được mặc dù nó là một phần của botnet. </w:t>
      </w:r>
    </w:p>
    <w:p w14:paraId="59E6670A" w14:textId="6EF91DEB" w:rsidR="002635AA" w:rsidRPr="00642EBB" w:rsidRDefault="002635AA" w:rsidP="00AE1790">
      <w:pPr>
        <w:pStyle w:val="Heading3"/>
        <w:rPr>
          <w:szCs w:val="28"/>
          <w:lang w:val="vi-VN" w:eastAsia="en-AU"/>
        </w:rPr>
      </w:pPr>
      <w:bookmarkStart w:id="24" w:name="_Toc38714925"/>
      <w:r w:rsidRPr="00642EBB">
        <w:rPr>
          <w:szCs w:val="28"/>
          <w:lang w:val="vi-VN" w:eastAsia="en-AU"/>
        </w:rPr>
        <w:t xml:space="preserve">Các thành phần cơ bản của mạng </w:t>
      </w:r>
      <w:r w:rsidR="00130F65" w:rsidRPr="00642EBB">
        <w:rPr>
          <w:szCs w:val="28"/>
          <w:lang w:val="vi-VN" w:eastAsia="en-AU"/>
        </w:rPr>
        <w:t xml:space="preserve">IoT </w:t>
      </w:r>
      <w:r w:rsidRPr="00642EBB">
        <w:rPr>
          <w:szCs w:val="28"/>
          <w:lang w:val="vi-VN" w:eastAsia="en-AU"/>
        </w:rPr>
        <w:t>botnet</w:t>
      </w:r>
      <w:bookmarkEnd w:id="24"/>
    </w:p>
    <w:p w14:paraId="0C9D1038" w14:textId="2EED30E2" w:rsidR="00D77FB2" w:rsidRDefault="00D77FB2" w:rsidP="00D77FB2">
      <w:pPr>
        <w:ind w:firstLine="0"/>
        <w:rPr>
          <w:lang w:eastAsia="en-AU"/>
        </w:rPr>
      </w:pPr>
      <w:r>
        <w:rPr>
          <w:noProof/>
          <w:lang w:eastAsia="en-AU"/>
        </w:rPr>
        <w:drawing>
          <wp:inline distT="0" distB="0" distL="0" distR="0" wp14:anchorId="0851292D" wp14:editId="7A2DE536">
            <wp:extent cx="5865223" cy="3486031"/>
            <wp:effectExtent l="0" t="0" r="2540" b="0"/>
            <wp:docPr id="40" name="Picture 40"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creen Shot 2020-04-24 at 21.10.2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87711" cy="3499397"/>
                    </a:xfrm>
                    <a:prstGeom prst="rect">
                      <a:avLst/>
                    </a:prstGeom>
                  </pic:spPr>
                </pic:pic>
              </a:graphicData>
            </a:graphic>
          </wp:inline>
        </w:drawing>
      </w:r>
    </w:p>
    <w:p w14:paraId="5C792C83" w14:textId="4351E1AF" w:rsidR="00D77FB2" w:rsidRPr="00D77FB2" w:rsidRDefault="00D77FB2" w:rsidP="00D77FB2">
      <w:pPr>
        <w:pStyle w:val="Caption"/>
        <w:rPr>
          <w:i w:val="0"/>
          <w:iCs w:val="0"/>
          <w:szCs w:val="28"/>
          <w:lang w:val="vi-VN" w:eastAsia="en-AU"/>
        </w:rPr>
      </w:pPr>
      <w:bookmarkStart w:id="25" w:name="_Toc38655860"/>
      <w:r w:rsidRPr="00642EBB">
        <w:rPr>
          <w:szCs w:val="28"/>
          <w:lang w:val="vi-VN" w:eastAsia="en-AU"/>
        </w:rPr>
        <w:lastRenderedPageBreak/>
        <w:t>Các thành phần cơ bản của mạng IoT botnet</w:t>
      </w:r>
      <w:bookmarkEnd w:id="25"/>
    </w:p>
    <w:p w14:paraId="5C5A66F3" w14:textId="208E4295" w:rsidR="00585822" w:rsidRPr="00642EBB" w:rsidRDefault="00585822" w:rsidP="00D77FB2">
      <w:pPr>
        <w:rPr>
          <w:lang w:eastAsia="en-AU"/>
        </w:rPr>
      </w:pPr>
      <w:r w:rsidRPr="00642EBB">
        <w:rPr>
          <w:lang w:eastAsia="en-AU"/>
        </w:rPr>
        <w:t xml:space="preserve">Một mạng botnet điển hình bao gồm các bot, máy chủ điều khiển C&amp;C (Command and Control), và botmaster. Trong đó: </w:t>
      </w:r>
    </w:p>
    <w:p w14:paraId="683E6E53" w14:textId="4E0132EB" w:rsidR="00F518DB" w:rsidRPr="00642EBB" w:rsidRDefault="00F518DB" w:rsidP="00F518DB">
      <w:pPr>
        <w:pStyle w:val="ListParagraph"/>
        <w:numPr>
          <w:ilvl w:val="0"/>
          <w:numId w:val="22"/>
        </w:numPr>
        <w:rPr>
          <w:szCs w:val="28"/>
          <w:lang w:eastAsia="en-AU"/>
        </w:rPr>
      </w:pPr>
      <w:r w:rsidRPr="00642EBB">
        <w:rPr>
          <w:szCs w:val="28"/>
          <w:lang w:eastAsia="en-AU"/>
        </w:rPr>
        <w:t xml:space="preserve">Bot là một thiết bị </w:t>
      </w:r>
      <w:r w:rsidR="00130F65" w:rsidRPr="00642EBB">
        <w:rPr>
          <w:szCs w:val="28"/>
          <w:lang w:eastAsia="en-AU"/>
        </w:rPr>
        <w:t>IoT</w:t>
      </w:r>
      <w:r w:rsidR="00130F65" w:rsidRPr="00642EBB">
        <w:rPr>
          <w:szCs w:val="28"/>
          <w:lang w:val="vi-VN" w:eastAsia="en-AU"/>
        </w:rPr>
        <w:t xml:space="preserve"> </w:t>
      </w:r>
      <w:r w:rsidRPr="00642EBB">
        <w:rPr>
          <w:szCs w:val="28"/>
          <w:lang w:eastAsia="en-AU"/>
        </w:rPr>
        <w:t xml:space="preserve">đã bị lây nhiễm chương trình độc hại mà botmaster phát tán, cho phép botmaster ra lệnh và kiểm soát thiết bị nạn nhân. Các bot cũng thường được gọi là các zombie hoặc các drone. Botnet là một mạng lưới các bot. </w:t>
      </w:r>
    </w:p>
    <w:p w14:paraId="7C12DDDA" w14:textId="77777777" w:rsidR="000A0EBB" w:rsidRPr="00642EBB" w:rsidRDefault="000A0EBB" w:rsidP="000A0EBB">
      <w:pPr>
        <w:pStyle w:val="ListParagraph"/>
        <w:numPr>
          <w:ilvl w:val="0"/>
          <w:numId w:val="22"/>
        </w:numPr>
        <w:rPr>
          <w:szCs w:val="28"/>
          <w:lang w:eastAsia="en-AU"/>
        </w:rPr>
      </w:pPr>
      <w:r w:rsidRPr="00642EBB">
        <w:rPr>
          <w:szCs w:val="28"/>
          <w:lang w:eastAsia="en-AU"/>
        </w:rPr>
        <w:t xml:space="preserve">Botmaster là kẻ tấn công tinh vi được biết đến là đã thiết kế và điều khiển mạng botnet. </w:t>
      </w:r>
    </w:p>
    <w:p w14:paraId="5A8629F3" w14:textId="398F06BD" w:rsidR="00A750BE" w:rsidRPr="00D77FB2" w:rsidRDefault="000A0EBB" w:rsidP="00D77FB2">
      <w:pPr>
        <w:pStyle w:val="ListParagraph"/>
        <w:numPr>
          <w:ilvl w:val="0"/>
          <w:numId w:val="22"/>
        </w:numPr>
        <w:rPr>
          <w:szCs w:val="28"/>
          <w:lang w:eastAsia="en-AU"/>
        </w:rPr>
      </w:pPr>
      <w:r w:rsidRPr="00642EBB">
        <w:rPr>
          <w:szCs w:val="28"/>
          <w:lang w:eastAsia="en-AU"/>
        </w:rPr>
        <w:t>Thông qua máy chủ C&amp;C, botmaster có thể gửi các lệnh và nhận các phản hồi từ bot.</w:t>
      </w:r>
    </w:p>
    <w:p w14:paraId="089305DD" w14:textId="5E4F0A81" w:rsidR="00F00FCE" w:rsidRPr="00642EBB" w:rsidRDefault="00F00FCE" w:rsidP="00B77403">
      <w:pPr>
        <w:pStyle w:val="Heading3"/>
        <w:rPr>
          <w:szCs w:val="28"/>
          <w:lang w:eastAsia="en-AU"/>
        </w:rPr>
      </w:pPr>
      <w:bookmarkStart w:id="26" w:name="_Toc38714926"/>
      <w:bookmarkEnd w:id="22"/>
      <w:bookmarkEnd w:id="23"/>
      <w:r w:rsidRPr="00642EBB">
        <w:rPr>
          <w:szCs w:val="28"/>
          <w:lang w:val="vi-VN"/>
        </w:rPr>
        <w:t xml:space="preserve">Mô hình hoạt động </w:t>
      </w:r>
      <w:r w:rsidRPr="00642EBB">
        <w:rPr>
          <w:szCs w:val="28"/>
        </w:rPr>
        <w:t>của</w:t>
      </w:r>
      <w:r w:rsidRPr="00642EBB">
        <w:rPr>
          <w:szCs w:val="28"/>
          <w:lang w:val="vi-VN"/>
        </w:rPr>
        <w:t xml:space="preserve"> một mạng IoT botnet cơ bản</w:t>
      </w:r>
      <w:bookmarkEnd w:id="26"/>
    </w:p>
    <w:p w14:paraId="59D1F251" w14:textId="3609D9E9" w:rsidR="00D53158" w:rsidRPr="00642EBB" w:rsidRDefault="00D53158" w:rsidP="00D53158">
      <w:pPr>
        <w:rPr>
          <w:szCs w:val="28"/>
          <w:lang w:val="vi-VN"/>
        </w:rPr>
      </w:pPr>
      <w:r w:rsidRPr="00642EBB">
        <w:rPr>
          <w:szCs w:val="28"/>
          <w:lang w:val="vi-VN"/>
        </w:rPr>
        <w:t xml:space="preserve">Các IoT botnet có thể có </w:t>
      </w:r>
      <w:r w:rsidR="001C4FD5" w:rsidRPr="00642EBB">
        <w:rPr>
          <w:szCs w:val="28"/>
          <w:lang w:val="vi-VN"/>
        </w:rPr>
        <w:t>kiến</w:t>
      </w:r>
      <w:r w:rsidRPr="00642EBB">
        <w:rPr>
          <w:szCs w:val="28"/>
          <w:lang w:val="vi-VN"/>
        </w:rPr>
        <w:t xml:space="preserve"> trúc, kích thước khác nhau nhưng có chung các giai đoạn trong vòng đời của mình.</w:t>
      </w:r>
    </w:p>
    <w:p w14:paraId="0B54B7AB" w14:textId="6424FDF4" w:rsidR="00F00FCE" w:rsidRDefault="00F00FCE" w:rsidP="002F0562">
      <w:pPr>
        <w:rPr>
          <w:szCs w:val="28"/>
          <w:lang w:val="vi-VN"/>
        </w:rPr>
      </w:pPr>
      <w:r w:rsidRPr="00642EBB">
        <w:rPr>
          <w:szCs w:val="28"/>
          <w:lang w:val="vi-VN"/>
        </w:rPr>
        <w:t xml:space="preserve">Đặc trưng của một IoT botnet thường diễn ra theo một quy trình cơ bản </w:t>
      </w:r>
      <w:r w:rsidR="00D9217D">
        <w:rPr>
          <w:szCs w:val="28"/>
          <w:lang w:val="vi-VN"/>
        </w:rPr>
        <w:t>gồm 04 giai đoạn như sau</w:t>
      </w:r>
      <w:r w:rsidR="00B56072">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Pr="00642EBB">
        <w:rPr>
          <w:szCs w:val="28"/>
          <w:lang w:val="vi-VN"/>
        </w:rPr>
        <w:t>:</w:t>
      </w:r>
    </w:p>
    <w:p w14:paraId="4AB8AA33" w14:textId="19BAA010" w:rsidR="00D210D6" w:rsidRDefault="007C1A2D" w:rsidP="007C1A2D">
      <w:pPr>
        <w:jc w:val="center"/>
        <w:rPr>
          <w:szCs w:val="28"/>
          <w:lang w:val="vi-VN"/>
        </w:rPr>
      </w:pPr>
      <w:r w:rsidRPr="007C1A2D">
        <w:rPr>
          <w:noProof/>
          <w:szCs w:val="28"/>
          <w:lang w:val="vi-VN"/>
        </w:rPr>
        <w:drawing>
          <wp:inline distT="0" distB="0" distL="0" distR="0" wp14:anchorId="6118DA84" wp14:editId="1718E7A1">
            <wp:extent cx="4271555" cy="2809094"/>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79949" cy="2814614"/>
                    </a:xfrm>
                    <a:prstGeom prst="rect">
                      <a:avLst/>
                    </a:prstGeom>
                  </pic:spPr>
                </pic:pic>
              </a:graphicData>
            </a:graphic>
          </wp:inline>
        </w:drawing>
      </w:r>
    </w:p>
    <w:p w14:paraId="279B3E76" w14:textId="51BDE1E6" w:rsidR="007C1A2D" w:rsidRDefault="008571B4" w:rsidP="008571B4">
      <w:pPr>
        <w:pStyle w:val="Caption"/>
        <w:rPr>
          <w:szCs w:val="28"/>
          <w:lang w:val="vi-VN"/>
        </w:rPr>
      </w:pPr>
      <w:bookmarkStart w:id="27" w:name="_Toc38655861"/>
      <w:r>
        <w:rPr>
          <w:szCs w:val="28"/>
          <w:lang w:val="vi-VN"/>
        </w:rPr>
        <w:t>Vòng đời của một IoT botnet</w:t>
      </w:r>
      <w:bookmarkEnd w:id="27"/>
    </w:p>
    <w:p w14:paraId="5B7B2A8F" w14:textId="57412E97" w:rsidR="006B27FF" w:rsidRPr="00511E1A" w:rsidRDefault="00511E1A" w:rsidP="00511E1A">
      <w:pPr>
        <w:rPr>
          <w:szCs w:val="28"/>
          <w:lang w:val="vi-VN"/>
        </w:rPr>
      </w:pPr>
      <w:r>
        <w:rPr>
          <w:szCs w:val="28"/>
          <w:lang w:val="vi-VN"/>
        </w:rPr>
        <w:t>Giai đoạn 1:</w:t>
      </w:r>
      <w:r w:rsidR="00B55BFC">
        <w:rPr>
          <w:szCs w:val="28"/>
          <w:lang w:val="vi-VN"/>
        </w:rPr>
        <w:t xml:space="preserve"> Rò quét</w:t>
      </w:r>
      <w:r w:rsidR="008B68CC">
        <w:rPr>
          <w:szCs w:val="28"/>
          <w:lang w:val="vi-VN"/>
        </w:rPr>
        <w:t xml:space="preserve">, tìm kiếm </w:t>
      </w:r>
      <w:r w:rsidR="00F21261">
        <w:rPr>
          <w:szCs w:val="28"/>
          <w:lang w:val="vi-VN"/>
        </w:rPr>
        <w:t xml:space="preserve">thiết bị tổn </w:t>
      </w:r>
      <w:r w:rsidR="00D67759">
        <w:rPr>
          <w:szCs w:val="28"/>
          <w:lang w:val="vi-VN"/>
        </w:rPr>
        <w:t>thương</w:t>
      </w:r>
    </w:p>
    <w:p w14:paraId="4C16E06E" w14:textId="2C59E219" w:rsidR="00F00FCE" w:rsidRPr="00642EBB" w:rsidRDefault="0029670E" w:rsidP="0008142E">
      <w:pPr>
        <w:pStyle w:val="ListParagraph"/>
        <w:numPr>
          <w:ilvl w:val="0"/>
          <w:numId w:val="22"/>
        </w:numPr>
        <w:rPr>
          <w:szCs w:val="28"/>
          <w:lang w:val="vi-VN"/>
        </w:rPr>
      </w:pPr>
      <w:r>
        <w:rPr>
          <w:szCs w:val="28"/>
          <w:lang w:val="vi-VN"/>
        </w:rPr>
        <w:lastRenderedPageBreak/>
        <w:t xml:space="preserve">Một khi thiết bị IoT bị nhiễm mã độc và trở thành một bot dưới sự kiểm soát của hacker, nó sẽ thực hiện rò quét, tìm kiếm các thiết bị IoT </w:t>
      </w:r>
      <w:r w:rsidR="00AF2339">
        <w:rPr>
          <w:szCs w:val="28"/>
          <w:lang w:val="vi-VN"/>
        </w:rPr>
        <w:t xml:space="preserve">khác trong </w:t>
      </w:r>
      <w:r w:rsidR="005638E2">
        <w:rPr>
          <w:szCs w:val="28"/>
          <w:lang w:val="vi-VN"/>
        </w:rPr>
        <w:t>mạng</w:t>
      </w:r>
      <w:r w:rsidR="00F00FCE" w:rsidRPr="00642EBB">
        <w:rPr>
          <w:szCs w:val="28"/>
          <w:lang w:val="vi-VN"/>
        </w:rPr>
        <w:t>.</w:t>
      </w:r>
    </w:p>
    <w:p w14:paraId="2B178F0F" w14:textId="16603A81" w:rsidR="0084498D" w:rsidRDefault="00994F74" w:rsidP="0008142E">
      <w:pPr>
        <w:pStyle w:val="ListParagraph"/>
        <w:numPr>
          <w:ilvl w:val="0"/>
          <w:numId w:val="22"/>
        </w:numPr>
        <w:rPr>
          <w:szCs w:val="28"/>
          <w:lang w:val="vi-VN"/>
        </w:rPr>
      </w:pPr>
      <w:r>
        <w:rPr>
          <w:szCs w:val="28"/>
          <w:lang w:val="vi-VN"/>
        </w:rPr>
        <w:t xml:space="preserve">Liên </w:t>
      </w:r>
      <w:r w:rsidR="00F00FCE" w:rsidRPr="00642EBB">
        <w:rPr>
          <w:szCs w:val="28"/>
          <w:lang w:val="vi-VN"/>
        </w:rPr>
        <w:t xml:space="preserve">tục rò quét ngẫu nhiên </w:t>
      </w:r>
      <w:r w:rsidR="000040FD">
        <w:rPr>
          <w:szCs w:val="28"/>
          <w:lang w:val="vi-VN"/>
        </w:rPr>
        <w:t xml:space="preserve">các </w:t>
      </w:r>
      <w:r w:rsidR="00F00FCE" w:rsidRPr="00642EBB">
        <w:rPr>
          <w:szCs w:val="28"/>
          <w:lang w:val="vi-VN"/>
        </w:rPr>
        <w:t xml:space="preserve">địa chỉ IP </w:t>
      </w:r>
      <w:r w:rsidR="0084498D">
        <w:rPr>
          <w:szCs w:val="28"/>
          <w:lang w:val="vi-VN"/>
        </w:rPr>
        <w:t xml:space="preserve">trong mạng </w:t>
      </w:r>
      <w:r w:rsidR="00F00FCE" w:rsidRPr="00642EBB">
        <w:rPr>
          <w:szCs w:val="28"/>
          <w:lang w:val="vi-VN"/>
        </w:rPr>
        <w:t>và</w:t>
      </w:r>
      <w:r w:rsidR="00997721">
        <w:rPr>
          <w:szCs w:val="28"/>
          <w:lang w:val="vi-VN"/>
        </w:rPr>
        <w:t xml:space="preserve"> </w:t>
      </w:r>
      <w:r w:rsidR="005401CB">
        <w:rPr>
          <w:szCs w:val="28"/>
          <w:lang w:val="vi-VN"/>
        </w:rPr>
        <w:t>xác định các</w:t>
      </w:r>
      <w:r w:rsidR="00AE7AE6">
        <w:rPr>
          <w:szCs w:val="28"/>
          <w:lang w:val="vi-VN"/>
        </w:rPr>
        <w:t xml:space="preserve"> thiết bị IoT </w:t>
      </w:r>
      <w:r w:rsidR="0084498D">
        <w:rPr>
          <w:szCs w:val="28"/>
          <w:lang w:val="vi-VN"/>
        </w:rPr>
        <w:t>có khả năng khai thác</w:t>
      </w:r>
      <w:r w:rsidR="00AE7AE6">
        <w:rPr>
          <w:szCs w:val="28"/>
          <w:lang w:val="vi-VN"/>
        </w:rPr>
        <w:t xml:space="preserve"> </w:t>
      </w:r>
      <w:r w:rsidR="0084498D">
        <w:rPr>
          <w:szCs w:val="28"/>
          <w:lang w:val="vi-VN"/>
        </w:rPr>
        <w:t xml:space="preserve">như sử dụng các </w:t>
      </w:r>
      <w:r w:rsidR="00AE7AE6">
        <w:rPr>
          <w:szCs w:val="28"/>
          <w:lang w:val="vi-VN"/>
        </w:rPr>
        <w:t>cổng dịch vụ</w:t>
      </w:r>
      <w:r w:rsidR="0084498D" w:rsidRPr="0084498D">
        <w:rPr>
          <w:szCs w:val="28"/>
          <w:lang w:val="vi-VN"/>
        </w:rPr>
        <w:t xml:space="preserve"> </w:t>
      </w:r>
      <w:r w:rsidR="0084498D" w:rsidRPr="00642EBB">
        <w:rPr>
          <w:szCs w:val="28"/>
          <w:lang w:val="vi-VN"/>
        </w:rPr>
        <w:t>Telnet, SSH, FTP</w:t>
      </w:r>
      <w:r w:rsidR="003B1884">
        <w:rPr>
          <w:szCs w:val="28"/>
          <w:lang w:val="vi-VN"/>
        </w:rPr>
        <w:t>…</w:t>
      </w:r>
    </w:p>
    <w:p w14:paraId="5A74206A" w14:textId="45224E20" w:rsidR="009553E3" w:rsidRPr="009C7317" w:rsidRDefault="00AE7AE6" w:rsidP="009C7317">
      <w:pPr>
        <w:rPr>
          <w:szCs w:val="28"/>
          <w:lang w:val="vi-VN"/>
        </w:rPr>
      </w:pPr>
      <w:r w:rsidRPr="009C7317">
        <w:rPr>
          <w:szCs w:val="28"/>
          <w:lang w:val="vi-VN"/>
        </w:rPr>
        <w:t xml:space="preserve"> </w:t>
      </w:r>
      <w:r w:rsidR="009553E3" w:rsidRPr="009C7317">
        <w:rPr>
          <w:szCs w:val="28"/>
          <w:lang w:val="vi-VN"/>
        </w:rPr>
        <w:t>Giai đoạn 2:</w:t>
      </w:r>
      <w:r w:rsidR="00A37920" w:rsidRPr="009C7317">
        <w:rPr>
          <w:szCs w:val="28"/>
          <w:lang w:val="vi-VN"/>
        </w:rPr>
        <w:t xml:space="preserve"> Tấn </w:t>
      </w:r>
      <w:r w:rsidR="00B55BFC" w:rsidRPr="009C7317">
        <w:rPr>
          <w:szCs w:val="28"/>
          <w:lang w:val="vi-VN"/>
        </w:rPr>
        <w:t xml:space="preserve">công </w:t>
      </w:r>
    </w:p>
    <w:p w14:paraId="39AB0D07" w14:textId="1BC92FC3" w:rsidR="00BE753B" w:rsidRDefault="00F00FCE" w:rsidP="0008142E">
      <w:pPr>
        <w:pStyle w:val="ListParagraph"/>
        <w:numPr>
          <w:ilvl w:val="0"/>
          <w:numId w:val="22"/>
        </w:numPr>
        <w:rPr>
          <w:szCs w:val="28"/>
          <w:lang w:val="vi-VN"/>
        </w:rPr>
      </w:pPr>
      <w:r w:rsidRPr="00642EBB">
        <w:rPr>
          <w:szCs w:val="28"/>
          <w:lang w:val="vi-VN"/>
        </w:rPr>
        <w:t xml:space="preserve">Cố gắng </w:t>
      </w:r>
      <w:r w:rsidR="00AD0F7F">
        <w:rPr>
          <w:szCs w:val="28"/>
          <w:lang w:val="vi-VN"/>
        </w:rPr>
        <w:t>tấn công vét cạn</w:t>
      </w:r>
      <w:r w:rsidR="009C7317">
        <w:rPr>
          <w:szCs w:val="28"/>
          <w:lang w:val="vi-VN"/>
        </w:rPr>
        <w:t xml:space="preserve"> </w:t>
      </w:r>
      <w:r w:rsidRPr="00642EBB">
        <w:rPr>
          <w:szCs w:val="28"/>
          <w:lang w:val="vi-VN"/>
        </w:rPr>
        <w:t xml:space="preserve">thiết bị IoT </w:t>
      </w:r>
      <w:r w:rsidR="00AD0F7F">
        <w:rPr>
          <w:szCs w:val="28"/>
          <w:lang w:val="vi-VN"/>
        </w:rPr>
        <w:t>sử dụng</w:t>
      </w:r>
      <w:r w:rsidR="00AA122C" w:rsidRPr="00642EBB">
        <w:rPr>
          <w:szCs w:val="28"/>
          <w:lang w:val="vi-VN"/>
        </w:rPr>
        <w:t xml:space="preserve"> một bộ từ điển </w:t>
      </w:r>
      <w:r w:rsidR="00AD0F7F">
        <w:rPr>
          <w:szCs w:val="28"/>
          <w:lang w:val="vi-VN"/>
        </w:rPr>
        <w:t xml:space="preserve">thông tin đăng nhập mặc định </w:t>
      </w:r>
      <w:r w:rsidR="00BE753B">
        <w:rPr>
          <w:szCs w:val="28"/>
          <w:lang w:val="vi-VN"/>
        </w:rPr>
        <w:t xml:space="preserve">như </w:t>
      </w:r>
      <w:r w:rsidR="00AA122C" w:rsidRPr="00642EBB">
        <w:rPr>
          <w:szCs w:val="28"/>
          <w:lang w:val="vi-VN"/>
        </w:rPr>
        <w:t>root/root, admin/123,…</w:t>
      </w:r>
      <w:r w:rsidR="00BE753B">
        <w:rPr>
          <w:szCs w:val="28"/>
          <w:lang w:val="vi-VN"/>
        </w:rPr>
        <w:t xml:space="preserve"> Một khi đăng nhập thành công, nó sẽ gửi các thông tin về thiết bị IoT khai thác thành công này bao gồm địa chỉ IP, thông tin đăng nhập đến cho hacker.</w:t>
      </w:r>
    </w:p>
    <w:p w14:paraId="103A1A4B" w14:textId="7700489F" w:rsidR="00F16ACA" w:rsidRPr="00F16ACA" w:rsidRDefault="00F16ACA" w:rsidP="00F16ACA">
      <w:pPr>
        <w:rPr>
          <w:szCs w:val="28"/>
          <w:lang w:val="vi-VN"/>
        </w:rPr>
      </w:pPr>
      <w:r>
        <w:rPr>
          <w:szCs w:val="28"/>
          <w:lang w:val="vi-VN"/>
        </w:rPr>
        <w:t>Giai đoạn 3: Lây nhiễm</w:t>
      </w:r>
    </w:p>
    <w:p w14:paraId="02CBB625" w14:textId="6568717D" w:rsidR="002C1509" w:rsidRDefault="0008142E" w:rsidP="0016125E">
      <w:pPr>
        <w:pStyle w:val="ListParagraph"/>
        <w:numPr>
          <w:ilvl w:val="0"/>
          <w:numId w:val="22"/>
        </w:numPr>
        <w:rPr>
          <w:szCs w:val="28"/>
          <w:lang w:val="vi-VN"/>
        </w:rPr>
      </w:pPr>
      <w:r w:rsidRPr="002C1509">
        <w:rPr>
          <w:szCs w:val="28"/>
          <w:lang w:val="vi-VN"/>
        </w:rPr>
        <w:t>Trong giai đoạn này, sau khi đã đăng nhập thành công vào thiết bị IoT, bot</w:t>
      </w:r>
      <w:r w:rsidR="00F00FCE" w:rsidRPr="002C1509">
        <w:rPr>
          <w:szCs w:val="28"/>
          <w:lang w:val="vi-VN"/>
        </w:rPr>
        <w:t xml:space="preserve"> </w:t>
      </w:r>
      <w:r w:rsidRPr="002C1509">
        <w:rPr>
          <w:szCs w:val="28"/>
          <w:lang w:val="vi-VN"/>
        </w:rPr>
        <w:t xml:space="preserve">thực hiện </w:t>
      </w:r>
      <w:r w:rsidR="0001061D" w:rsidRPr="002C1509">
        <w:rPr>
          <w:szCs w:val="28"/>
          <w:lang w:val="vi-VN"/>
        </w:rPr>
        <w:t xml:space="preserve">phân tích kiến trúc thiết bị IoT này </w:t>
      </w:r>
      <w:r w:rsidR="00F00FCE" w:rsidRPr="002C1509">
        <w:rPr>
          <w:szCs w:val="28"/>
          <w:lang w:val="vi-VN"/>
        </w:rPr>
        <w:t>tải về các tập tin nhị</w:t>
      </w:r>
      <w:r w:rsidR="00D95933" w:rsidRPr="002C1509">
        <w:rPr>
          <w:szCs w:val="28"/>
          <w:lang w:val="vi-VN"/>
        </w:rPr>
        <w:t xml:space="preserve"> </w:t>
      </w:r>
      <w:r w:rsidR="00F00FCE" w:rsidRPr="002C1509">
        <w:rPr>
          <w:szCs w:val="28"/>
          <w:lang w:val="vi-VN"/>
        </w:rPr>
        <w:t xml:space="preserve">phân mã độc </w:t>
      </w:r>
      <w:r w:rsidR="0001061D" w:rsidRPr="002C1509">
        <w:rPr>
          <w:szCs w:val="28"/>
          <w:lang w:val="vi-VN"/>
        </w:rPr>
        <w:t xml:space="preserve">phù hợp </w:t>
      </w:r>
      <w:r w:rsidR="00F00FCE" w:rsidRPr="002C1509">
        <w:rPr>
          <w:szCs w:val="28"/>
          <w:lang w:val="vi-VN"/>
        </w:rPr>
        <w:t>(MIPS, ARM, PowerPC,…)</w:t>
      </w:r>
      <w:r w:rsidR="002C1509">
        <w:rPr>
          <w:szCs w:val="28"/>
          <w:lang w:val="vi-VN"/>
        </w:rPr>
        <w:t>.</w:t>
      </w:r>
    </w:p>
    <w:p w14:paraId="1E14672C" w14:textId="2C0AEE9D" w:rsidR="00ED3FFA" w:rsidRPr="00ED3FFA" w:rsidRDefault="00ED3FFA" w:rsidP="00ED3FFA">
      <w:pPr>
        <w:rPr>
          <w:szCs w:val="28"/>
          <w:lang w:val="vi-VN"/>
        </w:rPr>
      </w:pPr>
      <w:r>
        <w:rPr>
          <w:szCs w:val="28"/>
          <w:lang w:val="vi-VN"/>
        </w:rPr>
        <w:t xml:space="preserve">Giai đoạn 4: </w:t>
      </w:r>
      <w:r w:rsidR="00177F3E">
        <w:rPr>
          <w:szCs w:val="28"/>
          <w:lang w:val="vi-VN"/>
        </w:rPr>
        <w:t xml:space="preserve">Bảo </w:t>
      </w:r>
      <w:r>
        <w:rPr>
          <w:szCs w:val="28"/>
          <w:lang w:val="vi-VN"/>
        </w:rPr>
        <w:t xml:space="preserve"> mạng botnet</w:t>
      </w:r>
    </w:p>
    <w:p w14:paraId="29398DC2" w14:textId="77777777" w:rsidR="00530463" w:rsidRDefault="00812D43" w:rsidP="00812D43">
      <w:pPr>
        <w:rPr>
          <w:szCs w:val="28"/>
        </w:rPr>
      </w:pPr>
      <w:r w:rsidRPr="00812D43">
        <w:rPr>
          <w:szCs w:val="28"/>
        </w:rPr>
        <w:t xml:space="preserve">Đảm bảo an toàn cho các bot </w:t>
      </w:r>
      <w:r w:rsidRPr="00812D43">
        <w:rPr>
          <w:szCs w:val="28"/>
          <w:lang w:val="vi-VN"/>
        </w:rPr>
        <w:t>cũng</w:t>
      </w:r>
      <w:r w:rsidRPr="00812D43">
        <w:rPr>
          <w:szCs w:val="28"/>
        </w:rPr>
        <w:t xml:space="preserve"> như mạng botnet là việc quan trọng và phải được duy trì suốt vòng đời botnet. </w:t>
      </w:r>
    </w:p>
    <w:p w14:paraId="29145CD9" w14:textId="75AECF12" w:rsidR="00F00FCE" w:rsidRPr="002C1509" w:rsidRDefault="00530463" w:rsidP="00530463">
      <w:pPr>
        <w:pStyle w:val="ListParagraph"/>
        <w:numPr>
          <w:ilvl w:val="0"/>
          <w:numId w:val="22"/>
        </w:numPr>
        <w:rPr>
          <w:szCs w:val="28"/>
          <w:lang w:val="vi-VN"/>
        </w:rPr>
      </w:pPr>
      <w:r>
        <w:rPr>
          <w:szCs w:val="28"/>
          <w:lang w:val="vi-VN"/>
        </w:rPr>
        <w:t>Bot c</w:t>
      </w:r>
      <w:r w:rsidR="00F00FCE" w:rsidRPr="002C1509">
        <w:rPr>
          <w:szCs w:val="28"/>
          <w:lang w:val="vi-VN"/>
        </w:rPr>
        <w:t xml:space="preserve">ố gắng tìm kiếm các loại mã độc khác trên thiết bị để hủy hoặc xóa chúng ngay khi lây nhiễm thành công để đảm bảo tài nguyên bởi các thiết bị IoT là những thiết bị có tài nguyên hạn hẹp (ví dụ Mirai tìm và hủy các tiến trình của mã độc .anime và Qbot). </w:t>
      </w:r>
    </w:p>
    <w:p w14:paraId="0D3AC26F" w14:textId="5F8E6A3B" w:rsidR="00F00FCE" w:rsidRPr="00642EBB" w:rsidRDefault="0008334A" w:rsidP="00530463">
      <w:pPr>
        <w:pStyle w:val="ListParagraph"/>
        <w:numPr>
          <w:ilvl w:val="0"/>
          <w:numId w:val="22"/>
        </w:numPr>
        <w:rPr>
          <w:szCs w:val="28"/>
          <w:lang w:val="vi-VN"/>
        </w:rPr>
      </w:pPr>
      <w:r>
        <w:rPr>
          <w:szCs w:val="28"/>
          <w:lang w:val="vi-VN"/>
        </w:rPr>
        <w:t>Sau đó c</w:t>
      </w:r>
      <w:r w:rsidR="00F00FCE" w:rsidRPr="00642EBB">
        <w:rPr>
          <w:szCs w:val="28"/>
          <w:lang w:val="vi-VN"/>
        </w:rPr>
        <w:t xml:space="preserve">ố gắng </w:t>
      </w:r>
      <w:r>
        <w:rPr>
          <w:szCs w:val="28"/>
          <w:lang w:val="vi-VN"/>
        </w:rPr>
        <w:t xml:space="preserve">kích hoạt mã độc đã tải về ở giai đoạn 3 </w:t>
      </w:r>
      <w:r w:rsidR="00F00FCE" w:rsidRPr="00642EBB">
        <w:rPr>
          <w:szCs w:val="28"/>
          <w:lang w:val="vi-VN"/>
        </w:rPr>
        <w:t xml:space="preserve">rên bộ nhớ </w:t>
      </w:r>
      <w:r w:rsidR="00AE6675">
        <w:rPr>
          <w:szCs w:val="28"/>
          <w:lang w:val="vi-VN"/>
        </w:rPr>
        <w:t xml:space="preserve">tạm (ví dụ bộ nhớ RAM) </w:t>
      </w:r>
      <w:r w:rsidR="00F00FCE" w:rsidRPr="00642EBB">
        <w:rPr>
          <w:szCs w:val="28"/>
          <w:lang w:val="vi-VN"/>
        </w:rPr>
        <w:t>của các thiết bị IoT</w:t>
      </w:r>
      <w:r>
        <w:rPr>
          <w:szCs w:val="28"/>
          <w:lang w:val="vi-VN"/>
        </w:rPr>
        <w:t xml:space="preserve"> và </w:t>
      </w:r>
      <w:r w:rsidR="00F00FCE" w:rsidRPr="00642EBB">
        <w:rPr>
          <w:szCs w:val="28"/>
          <w:lang w:val="vi-VN"/>
        </w:rPr>
        <w:t xml:space="preserve">tạm dừng hoạt </w:t>
      </w:r>
      <w:r w:rsidR="00E961A7">
        <w:rPr>
          <w:szCs w:val="28"/>
          <w:lang w:val="vi-VN"/>
        </w:rPr>
        <w:t>động</w:t>
      </w:r>
      <w:r w:rsidR="00F00FCE" w:rsidRPr="00642EBB">
        <w:rPr>
          <w:szCs w:val="28"/>
          <w:lang w:val="vi-VN"/>
        </w:rPr>
        <w:t xml:space="preserve"> </w:t>
      </w:r>
      <w:r w:rsidR="00336F1E">
        <w:rPr>
          <w:szCs w:val="28"/>
          <w:lang w:val="vi-VN"/>
        </w:rPr>
        <w:t xml:space="preserve">để ẩn náu </w:t>
      </w:r>
      <w:r w:rsidR="00F00FCE" w:rsidRPr="00642EBB">
        <w:rPr>
          <w:szCs w:val="28"/>
          <w:lang w:val="vi-VN"/>
        </w:rPr>
        <w:t xml:space="preserve">cho đến khi nhận được lệnh từ kẻ tấn công. </w:t>
      </w:r>
    </w:p>
    <w:p w14:paraId="4F28B83D" w14:textId="77777777" w:rsidR="0072181F" w:rsidRPr="0072181F" w:rsidRDefault="0072181F" w:rsidP="00694DFF">
      <w:pPr>
        <w:rPr>
          <w:szCs w:val="28"/>
          <w:lang w:val="vi-VN"/>
        </w:rPr>
      </w:pPr>
      <w:r w:rsidRPr="0072181F">
        <w:rPr>
          <w:szCs w:val="28"/>
          <w:lang w:val="vi-VN"/>
        </w:rPr>
        <w:t xml:space="preserve">Hầu hết các IoT </w:t>
      </w:r>
      <w:r w:rsidRPr="00694DFF">
        <w:rPr>
          <w:szCs w:val="28"/>
        </w:rPr>
        <w:t>botnet</w:t>
      </w:r>
      <w:r w:rsidRPr="0072181F">
        <w:rPr>
          <w:szCs w:val="28"/>
          <w:lang w:val="vi-VN"/>
        </w:rPr>
        <w:t xml:space="preserve"> đều thực hiện theo 1 quy trình tương tự, và đều yêu cầu các thông tin quan trọng như IP, URL, tên miền,… được gọi là PSI. </w:t>
      </w:r>
    </w:p>
    <w:p w14:paraId="6568FF24" w14:textId="3C423337" w:rsidR="00C82048" w:rsidRPr="00C82048" w:rsidRDefault="002A324A" w:rsidP="00C82048">
      <w:r w:rsidRPr="002A324A">
        <w:rPr>
          <w:szCs w:val="28"/>
        </w:rPr>
        <w:t xml:space="preserve">Kích thước của một mạng </w:t>
      </w:r>
      <w:r w:rsidR="00C82048">
        <w:rPr>
          <w:szCs w:val="28"/>
        </w:rPr>
        <w:t>IoT</w:t>
      </w:r>
      <w:r w:rsidR="00C82048">
        <w:rPr>
          <w:szCs w:val="28"/>
          <w:lang w:val="vi-VN"/>
        </w:rPr>
        <w:t xml:space="preserve"> </w:t>
      </w:r>
      <w:r w:rsidRPr="002A324A">
        <w:rPr>
          <w:szCs w:val="28"/>
        </w:rPr>
        <w:t xml:space="preserve">botnet không giống nhau, từ một mạng lớn với khoảng hàng trăm nghìn bot cho đến mạng nhỏ chỉ tầm vài trăm </w:t>
      </w:r>
      <w:r w:rsidR="00C82048">
        <w:rPr>
          <w:szCs w:val="28"/>
        </w:rPr>
        <w:t>thiết</w:t>
      </w:r>
      <w:r w:rsidR="00C82048">
        <w:rPr>
          <w:szCs w:val="28"/>
          <w:lang w:val="vi-VN"/>
        </w:rPr>
        <w:t xml:space="preserve"> bị</w:t>
      </w:r>
      <w:r w:rsidRPr="002A324A">
        <w:rPr>
          <w:szCs w:val="28"/>
        </w:rPr>
        <w:t xml:space="preserve">. Bất kể kích thước của chúng, các mạng </w:t>
      </w:r>
      <w:r w:rsidR="00C82048">
        <w:rPr>
          <w:szCs w:val="28"/>
        </w:rPr>
        <w:t>IoT</w:t>
      </w:r>
      <w:r w:rsidR="00C82048">
        <w:rPr>
          <w:szCs w:val="28"/>
          <w:lang w:val="vi-VN"/>
        </w:rPr>
        <w:t xml:space="preserve"> </w:t>
      </w:r>
      <w:r w:rsidRPr="002A324A">
        <w:rPr>
          <w:szCs w:val="28"/>
        </w:rPr>
        <w:t>botnet này đều có chung mục đích</w:t>
      </w:r>
      <w:r w:rsidR="00C82048">
        <w:rPr>
          <w:szCs w:val="28"/>
          <w:lang w:val="vi-VN"/>
        </w:rPr>
        <w:t>, nó</w:t>
      </w:r>
      <w:r w:rsidRPr="002A324A">
        <w:rPr>
          <w:szCs w:val="28"/>
        </w:rPr>
        <w:t xml:space="preserve"> không </w:t>
      </w:r>
      <w:r w:rsidRPr="002A324A">
        <w:rPr>
          <w:szCs w:val="28"/>
        </w:rPr>
        <w:lastRenderedPageBreak/>
        <w:t xml:space="preserve">chỉ gây </w:t>
      </w:r>
      <w:r w:rsidR="00A97F14">
        <w:rPr>
          <w:szCs w:val="28"/>
        </w:rPr>
        <w:t>mất</w:t>
      </w:r>
      <w:r w:rsidR="00A97F14">
        <w:rPr>
          <w:szCs w:val="28"/>
          <w:lang w:val="vi-VN"/>
        </w:rPr>
        <w:t xml:space="preserve"> an toàn thông tin cho hạ tầng</w:t>
      </w:r>
      <w:r w:rsidRPr="002A324A">
        <w:rPr>
          <w:szCs w:val="28"/>
        </w:rPr>
        <w:t xml:space="preserve"> Internet mà còn tham gia vào các loại mối </w:t>
      </w:r>
      <w:r w:rsidR="00C82048" w:rsidRPr="00C82048">
        <w:rPr>
          <w:szCs w:val="28"/>
        </w:rPr>
        <w:t xml:space="preserve">đe dọa và tấn công khác phụ thuộc vào mục đích của </w:t>
      </w:r>
      <w:r w:rsidR="009664B8">
        <w:rPr>
          <w:szCs w:val="28"/>
        </w:rPr>
        <w:t>hacker</w:t>
      </w:r>
      <w:r w:rsidR="00C82048" w:rsidRPr="00C82048">
        <w:rPr>
          <w:szCs w:val="28"/>
        </w:rPr>
        <w:t xml:space="preserve"> và mục tiêu tấn công. </w:t>
      </w:r>
    </w:p>
    <w:p w14:paraId="50B129F2" w14:textId="7762C88C" w:rsidR="00F00FCE" w:rsidRPr="00642EBB" w:rsidRDefault="00F00FCE" w:rsidP="00E246FA">
      <w:pPr>
        <w:pStyle w:val="Heading3"/>
        <w:rPr>
          <w:szCs w:val="28"/>
          <w:lang w:val="vi-VN"/>
        </w:rPr>
      </w:pPr>
      <w:bookmarkStart w:id="28" w:name="_Toc38714927"/>
      <w:r w:rsidRPr="00642EBB">
        <w:rPr>
          <w:szCs w:val="28"/>
          <w:lang w:val="vi-VN"/>
        </w:rPr>
        <w:t>Ví dụ về mạng IoT botnet: Mirai botnet</w:t>
      </w:r>
      <w:r w:rsidR="004B5ADC">
        <w:rPr>
          <w:szCs w:val="28"/>
          <w:lang w:val="vi-VN"/>
        </w:rPr>
        <w:t xml:space="preserve"> </w:t>
      </w:r>
      <w:r w:rsidR="006246D4">
        <w:rPr>
          <w:rStyle w:val="FootnoteReference"/>
          <w:szCs w:val="28"/>
          <w:lang w:val="vi-VN"/>
        </w:rPr>
        <w:fldChar w:fldCharType="begin" w:fldLock="1"/>
      </w:r>
      <w:r w:rsidR="000D2F25">
        <w:rPr>
          <w:i w:val="0"/>
          <w:szCs w:val="28"/>
          <w:lang w:val="vi-VN"/>
        </w:rPr>
        <w:instrText>ADDIN CSL_CITATION {"citationItems":[{"id":"ITEM-1","itemData":{"ISBN":"9781931971409","abstract":"The Mirai botnet, composed primarily of embedded and IoT devices, took the Internet by storm in late 2016 when it overwhelmed several high-profile targets with massive distributed denial-of-service (DDoS) attacks. In this paper, we provide a seven-month retrospective anal-ysis of Mirai's growth to a peak of 600k infections and a history of its DDoS victims. By combining a variety of measurement perspectives, we analyze how the bot-net emerged, what classes of devices were affected, and how Mirai variants evolved and competed for vulnerable hosts. Our measurements serve as a lens into the fragile ecosystem of IoT devices. We argue that Mirai may rep-resent a sea change in the evolutionary development of botnets — the simplicity through which devices were in-fected and its precipitous growth, demonstrate that novice malicious techniques can compromise enough low-end devices to threaten even some of the best-defended targets. To address this risk, we recommend technical and non-technical interventions, as well as propose future research directions.","author":[{"dropping-particle":"","family":"Antonakakis","given":"Manos","non-dropping-particle":"","parse-names":false,"suffix":""},{"dropping-particle":"","family":"April","given":"Tim","non-dropping-particle":"","parse-names":false,"suffix":""},{"dropping-particle":"","family":"Bailey","given":"Michael","non-dropping-particle":"","parse-names":false,"suffix":""},{"dropping-particle":"","family":"Bernhard","given":"Matthew","non-dropping-particle":"","parse-names":false,"suffix":""},{"dropping-particle":"","family":"Arbor","given":"Ann","non-dropping-particle":"","parse-names":false,"suffix":""},{"dropping-particle":"","family":"Bursztein","given":"Elie","non-dropping-particle":"","parse-names":false,"suffix":""},{"dropping-particle":"","family":"Cochran","given":"Jaime","non-dropping-particle":"","parse-names":false,"suffix":""},{"dropping-particle":"","family":"Durumeric","given":"Zakir","non-dropping-particle":"","parse-names":false,"suffix":""},{"dropping-particle":"","family":"Halderman","given":"J Alex","non-dropping-particle":"","parse-names":false,"suffix":""},{"dropping-particle":"","family":"Arbor","given":"Ann","non-dropping-particle":"","parse-names":false,"suffix":""},{"dropping-particle":"","family":"Invernizzi","given":"Luca","non-dropping-particle":"","parse-names":false,"suffix":""},{"dropping-particle":"","family":"Kallitsis","given":"Michalis","non-dropping-particle":"","parse-names":false,"suffix":""},{"dropping-particle":"","family":"Network","given":"Merit","non-dropping-particle":"","parse-names":false,"suffix":""},{"dropping-particle":"","family":"Ma","given":"Zane","non-dropping-particle":"","parse-names":false,"suffix":""},{"dropping-particle":"","family":"Mason","given":"Joshua","non-dropping-particle":"","parse-names":false,"suffix":""},{"dropping-particle":"","family":"Menscher","given":"Damian","non-dropping-particle":"","parse-names":false,"suffix":""},{"dropping-particle":"","family":"Seaman","given":"Chad","non-dropping-particle":"","parse-names":false,"suffix":""},{"dropping-particle":"","family":"Sullivan","given":"Nick","non-dropping-particle":"","parse-names":false,"suffix":""},{"dropping-particle":"","family":"Thomas","given":"Kurt","non-dropping-particle":"","parse-names":false,"suffix":""},{"dropping-particle":"","family":"Zhou","given":"Yi","non-dropping-particle":"","parse-names":false,"suffix":""},{"dropping-particle":"","family":"Antonakakis","given":"Manos","non-dropping-particle":"","parse-names":false,"suffix":""},{"dropping-particle":"","family":"April","given":"Tim","non-dropping-particle":"","parse-names":false,"suffix":""},{"dropping-particle":"","family":"Bailey","given":"Michael","non-dropping-particle":"","parse-names":false,"suffix":""},{"dropping-particle":"","family":"Bernhard","given":"Matthew","non-dropping-particle":"","parse-names":false,"suffix":""},{"dropping-particle":"","family":"Bursztein","given":"Elie","non-dropping-particle":"","parse-names":false,"suffix":""},{"dropping-particle":"","family":"Cochran","given":"Jaime","non-dropping-particle":"","parse-names":false,"suffix":""},{"dropping-particle":"","family":"Durumeric","given":"Zakir","non-dropping-particle":"","parse-names":false,"suffix":""},{"dropping-particle":"","family":"Halderman","given":"J Alex","non-dropping-particle":"","parse-names":false,"suffix":""},{"dropping-particle":"","family":"Invernizzi","given":"Luca","non-dropping-particle":"","parse-names":false,"suffix":""},{"dropping-particle":"","family":"Kallitsis","given":"Michalis","non-dropping-particle":"","parse-names":false,"suffix":""},{"dropping-particle":"","family":"Kumar","given":"Deepak","non-dropping-particle":"","parse-names":false,"suffix":""},{"dropping-particle":"","family":"Lever","given":"Chaz","non-dropping-particle":"","parse-names":false,"suffix":""},{"dropping-particle":"","family":"Ma","given":"Zane","non-dropping-particle":"","parse-names":false,"suffix":""},{"dropping-particle":"","family":"Mason","given":"Joshua","non-dropping-particle":"","parse-names":false,"suffix":""},{"dropping-particle":"","family":"Menscher","given":"Damian","non-dropping-particle":"","parse-names":false,"suffix":""},{"dropping-particle":"","family":"Seaman","given":"Chad","non-dropping-particle":"","parse-names":false,"suffix":""},{"dropping-particle":"","family":"Sullivan","given":"Nick","non-dropping-particle":"","parse-names":false,"suffix":""},{"dropping-particle":"","family":"Thomas","given":"Kurt","non-dropping-particle":"","parse-names":false,"suffix":""},{"dropping-particle":"","family":"Zhou","given":"Yi","non-dropping-particle":"","parse-names":false,"suffix":""}],"container-title":"USENIX Security","id":"ITEM-1","issued":{"date-parts":[["2017"]]},"page":"1093-1110","title":"Understanding the Mirai Botnet This paper is included in the Proceedings of the Understanding the Mirai Botnet","type":"article-journal"},"uris":["http://www.mendeley.com/documents/?uuid=9f75f1ce-4416-455e-a188-aead78b6cbfd","http://www.mendeley.com/documents/?uuid=7e7ae649-286a-4e6d-aa82-4648c5e157bc"]}],"mendeley":{"formattedCitation":"[9]","plainTextFormattedCitation":"[9]","previouslyFormattedCitation":"[9]"},"properties":{"noteIndex":0},"schema":"https://github.com/citation-style-language/schema/raw/master/csl-citation.json"}</w:instrText>
      </w:r>
      <w:r w:rsidR="006246D4">
        <w:rPr>
          <w:rStyle w:val="FootnoteReference"/>
          <w:szCs w:val="28"/>
          <w:lang w:val="vi-VN"/>
        </w:rPr>
        <w:fldChar w:fldCharType="separate"/>
      </w:r>
      <w:r w:rsidR="00C2232D" w:rsidRPr="00C2232D">
        <w:rPr>
          <w:i w:val="0"/>
          <w:noProof/>
          <w:szCs w:val="28"/>
          <w:lang w:val="vi-VN"/>
        </w:rPr>
        <w:t>[9]</w:t>
      </w:r>
      <w:bookmarkEnd w:id="28"/>
      <w:r w:rsidR="006246D4">
        <w:rPr>
          <w:rStyle w:val="FootnoteReference"/>
          <w:szCs w:val="28"/>
          <w:lang w:val="vi-VN"/>
        </w:rPr>
        <w:fldChar w:fldCharType="end"/>
      </w:r>
    </w:p>
    <w:p w14:paraId="6C09D488" w14:textId="2412644A" w:rsidR="006A68BC" w:rsidRDefault="00285EBA" w:rsidP="006A68BC">
      <w:pPr>
        <w:ind w:firstLine="0"/>
        <w:rPr>
          <w:szCs w:val="28"/>
        </w:rPr>
      </w:pPr>
      <w:r w:rsidRPr="00285EBA">
        <w:rPr>
          <w:noProof/>
          <w:szCs w:val="28"/>
        </w:rPr>
        <w:drawing>
          <wp:inline distT="0" distB="0" distL="0" distR="0" wp14:anchorId="66971C9B" wp14:editId="3BD924F1">
            <wp:extent cx="5760720" cy="1558925"/>
            <wp:effectExtent l="0" t="0" r="5080" b="3175"/>
            <wp:docPr id="30" name="Picture 3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558925"/>
                    </a:xfrm>
                    <a:prstGeom prst="rect">
                      <a:avLst/>
                    </a:prstGeom>
                  </pic:spPr>
                </pic:pic>
              </a:graphicData>
            </a:graphic>
          </wp:inline>
        </w:drawing>
      </w:r>
    </w:p>
    <w:p w14:paraId="709E2AF2" w14:textId="56C3AB96" w:rsidR="00141B65" w:rsidRPr="003846B5" w:rsidRDefault="00141B65" w:rsidP="00D77FB2">
      <w:pPr>
        <w:pStyle w:val="Caption"/>
        <w:rPr>
          <w:lang w:val="vi-VN"/>
        </w:rPr>
      </w:pPr>
      <w:bookmarkStart w:id="29" w:name="_Toc38655862"/>
      <w:r w:rsidRPr="003846B5">
        <w:rPr>
          <w:lang w:val="vi-VN"/>
        </w:rPr>
        <w:t>Các sự kiện chính của Mirai botnet</w:t>
      </w:r>
      <w:bookmarkEnd w:id="29"/>
    </w:p>
    <w:p w14:paraId="62674C9B" w14:textId="512AA507" w:rsidR="007065E2" w:rsidRDefault="0029571B" w:rsidP="007065E2">
      <w:r w:rsidRPr="0029571B">
        <w:rPr>
          <w:szCs w:val="28"/>
        </w:rPr>
        <w:t xml:space="preserve">Đây là loại botnet được phát hiện khoảng tháng 8/2016 được xây dựng để hướng đến các thiết bị IoT (Internet of Things) chứa lỗ hổng hoặc bảo mật kém hoặc sử dụng mật khẩu/tài khoản </w:t>
      </w:r>
      <w:r w:rsidRPr="0029571B">
        <w:rPr>
          <w:szCs w:val="28"/>
          <w:lang w:val="vi-VN"/>
        </w:rPr>
        <w:t>quản</w:t>
      </w:r>
      <w:r w:rsidRPr="0029571B">
        <w:rPr>
          <w:szCs w:val="28"/>
        </w:rPr>
        <w:t xml:space="preserve"> trị mặc định. Có thể nói đây là mạng mã độc lớn nhất trên thế giới hình thành từ các thiết bị IoT, chuyên thực hiện các cuộc tấn công DDoS nhắm mục tiêu vào các tổ chức lớn như Dyn, Deutsche Telekom... gây ra các sự cố mất điện trên toàn diện rộng, gây thiệt hại lớn về tài chính của các cơ quan, tổ chức và quốc gia bị ảnh hưởng. </w:t>
      </w:r>
    </w:p>
    <w:p w14:paraId="0A08056C" w14:textId="78680E65" w:rsidR="00B425BB" w:rsidRPr="00B425BB" w:rsidRDefault="00BA704B" w:rsidP="00B425BB">
      <w:pPr>
        <w:rPr>
          <w:lang w:val="vi-VN"/>
        </w:rPr>
      </w:pPr>
      <w:r w:rsidRPr="00BA704B">
        <w:rPr>
          <w:szCs w:val="28"/>
        </w:rPr>
        <w:t xml:space="preserve">Mirai thực hiện rà quét dải mạng IPv4 nhằm tìm kiếm các thiết bị IoT sử dụng Telnet hoặc </w:t>
      </w:r>
      <w:r w:rsidR="00B425BB" w:rsidRPr="00B425BB">
        <w:rPr>
          <w:szCs w:val="28"/>
        </w:rPr>
        <w:t>SSH và cố gắng đăng nhập bằng cách sử dụng một từ điển các tài khoản mặc định, tài khoản dễ đoán</w:t>
      </w:r>
      <w:r w:rsidR="00B425BB">
        <w:rPr>
          <w:szCs w:val="28"/>
          <w:lang w:val="vi-VN"/>
        </w:rPr>
        <w:t>.</w:t>
      </w:r>
    </w:p>
    <w:p w14:paraId="7438924C" w14:textId="187E7CD6" w:rsidR="00AE258B" w:rsidRDefault="00AE258B" w:rsidP="00AE258B">
      <w:pPr>
        <w:jc w:val="center"/>
        <w:rPr>
          <w:szCs w:val="28"/>
        </w:rPr>
      </w:pPr>
      <w:r w:rsidRPr="00C105BC">
        <w:rPr>
          <w:noProof/>
          <w:szCs w:val="28"/>
          <w:lang w:val="vi-VN"/>
        </w:rPr>
        <w:lastRenderedPageBreak/>
        <w:drawing>
          <wp:inline distT="0" distB="0" distL="0" distR="0" wp14:anchorId="21FBC65F" wp14:editId="52F5FA3C">
            <wp:extent cx="3654968" cy="3024051"/>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65827" cy="3033035"/>
                    </a:xfrm>
                    <a:prstGeom prst="rect">
                      <a:avLst/>
                    </a:prstGeom>
                  </pic:spPr>
                </pic:pic>
              </a:graphicData>
            </a:graphic>
          </wp:inline>
        </w:drawing>
      </w:r>
    </w:p>
    <w:p w14:paraId="38535EF1" w14:textId="4DC150DF" w:rsidR="00240A71" w:rsidRDefault="00240A71" w:rsidP="00240A71">
      <w:pPr>
        <w:pStyle w:val="Caption"/>
        <w:rPr>
          <w:szCs w:val="28"/>
          <w:lang w:val="vi-VN"/>
        </w:rPr>
      </w:pPr>
      <w:bookmarkStart w:id="30" w:name="_Toc38655863"/>
      <w:r w:rsidRPr="00642EBB">
        <w:rPr>
          <w:szCs w:val="28"/>
        </w:rPr>
        <w:t xml:space="preserve">Mô hình hoạt </w:t>
      </w:r>
      <w:r>
        <w:rPr>
          <w:szCs w:val="28"/>
        </w:rPr>
        <w:t>động</w:t>
      </w:r>
      <w:r>
        <w:rPr>
          <w:szCs w:val="28"/>
          <w:lang w:val="vi-VN"/>
        </w:rPr>
        <w:t xml:space="preserve"> của Mirai botnet</w:t>
      </w:r>
      <w:bookmarkEnd w:id="30"/>
    </w:p>
    <w:p w14:paraId="622175A9" w14:textId="77777777" w:rsidR="00D77FB2" w:rsidRDefault="00D77FB2" w:rsidP="00D77FB2">
      <w:r w:rsidRPr="0076641B">
        <w:t xml:space="preserve">Mạng botnet Mirai hoạt động bao gồm 7 hoạt động chính: </w:t>
      </w:r>
    </w:p>
    <w:p w14:paraId="5639061E" w14:textId="418DB3D4" w:rsidR="0076641B" w:rsidRPr="0076641B" w:rsidRDefault="00CF0820" w:rsidP="00CF0820">
      <w:r w:rsidRPr="00CF0820">
        <w:rPr>
          <w:szCs w:val="28"/>
        </w:rPr>
        <w:t xml:space="preserve">1. </w:t>
      </w:r>
      <w:r w:rsidR="0076641B" w:rsidRPr="0076641B">
        <w:rPr>
          <w:szCs w:val="28"/>
        </w:rPr>
        <w:t xml:space="preserve">Các bot trong mạng botnet sẽ thực thiện rà quét các thiết bị IoT mới và thực hiện tấn công từ điển vào các thiết bị nếu không telnet trực tiếp được. </w:t>
      </w:r>
      <w:r w:rsidRPr="00642EBB">
        <w:rPr>
          <w:szCs w:val="28"/>
        </w:rPr>
        <w:t>Trong mã nguồn của Mirai cho thấy Mirai có sử dụng 60 tài khoản, mật khẩu mặc định để thực hiện tấn công như root:root, admin:admin1234, guest:guest…</w:t>
      </w:r>
    </w:p>
    <w:p w14:paraId="64AC8024" w14:textId="4EDC8892" w:rsidR="0076641B" w:rsidRPr="0076641B" w:rsidRDefault="0076641B" w:rsidP="00CF0820">
      <w:pPr>
        <w:rPr>
          <w:szCs w:val="28"/>
        </w:rPr>
      </w:pPr>
      <w:r w:rsidRPr="0076641B">
        <w:rPr>
          <w:szCs w:val="28"/>
        </w:rPr>
        <w:t xml:space="preserve">2. Sau khi </w:t>
      </w:r>
      <w:r w:rsidR="00A54EE4">
        <w:rPr>
          <w:szCs w:val="28"/>
        </w:rPr>
        <w:t>đăng</w:t>
      </w:r>
      <w:r w:rsidR="00A54EE4">
        <w:rPr>
          <w:szCs w:val="28"/>
          <w:lang w:val="vi-VN"/>
        </w:rPr>
        <w:t xml:space="preserve"> nhập</w:t>
      </w:r>
      <w:r w:rsidRPr="0076641B">
        <w:rPr>
          <w:szCs w:val="28"/>
        </w:rPr>
        <w:t xml:space="preserve"> thành công thiết bị IoT, bot gửi các thông tin gồm IP, cổng, tài khoản đăng nhập về máy chủ </w:t>
      </w:r>
      <w:r w:rsidR="00D62442">
        <w:rPr>
          <w:szCs w:val="28"/>
          <w:lang w:val="vi-VN"/>
        </w:rPr>
        <w:t xml:space="preserve">C&amp;C để </w:t>
      </w:r>
      <w:r w:rsidRPr="0076641B">
        <w:rPr>
          <w:szCs w:val="28"/>
        </w:rPr>
        <w:t xml:space="preserve">báo cáo. </w:t>
      </w:r>
    </w:p>
    <w:p w14:paraId="48BCDDB6" w14:textId="0200CF23" w:rsidR="0076641B" w:rsidRPr="0076641B" w:rsidRDefault="0076641B" w:rsidP="00CF0820">
      <w:pPr>
        <w:rPr>
          <w:szCs w:val="28"/>
        </w:rPr>
      </w:pPr>
      <w:r w:rsidRPr="0076641B">
        <w:rPr>
          <w:szCs w:val="28"/>
        </w:rPr>
        <w:t xml:space="preserve">3+4 . Lấy thông tin từ máy chủ báo cáo cấp cho bộ nạp để thực hiện đăng nhập tới thiết bị IoT, nạp và thực thi mã độc để lây nhiễm thiết bị mới. Sau khi lây nhiễm thành công, Mirai sẽ che giấu sự hiện diện của nó bằng cách xóa bỏ tệp tin nhị phân đã tải xuống và làm xáo trộn tên tiến trình thành một chuỗi ký tự chữ và số ngẫu nhiên. Do đó Mirai sẽ không tồn tại sau khi khởi động </w:t>
      </w:r>
      <w:r w:rsidR="00020D84">
        <w:rPr>
          <w:szCs w:val="28"/>
        </w:rPr>
        <w:t>lại</w:t>
      </w:r>
      <w:r w:rsidR="00020D84">
        <w:rPr>
          <w:szCs w:val="28"/>
          <w:lang w:val="vi-VN"/>
        </w:rPr>
        <w:t xml:space="preserve"> </w:t>
      </w:r>
      <w:r w:rsidRPr="0076641B">
        <w:rPr>
          <w:szCs w:val="28"/>
        </w:rPr>
        <w:t xml:space="preserve">hệ thống. </w:t>
      </w:r>
    </w:p>
    <w:p w14:paraId="109279E5" w14:textId="77777777" w:rsidR="0076641B" w:rsidRPr="0076641B" w:rsidRDefault="0076641B" w:rsidP="00CF0820">
      <w:r w:rsidRPr="0076641B">
        <w:rPr>
          <w:szCs w:val="28"/>
        </w:rPr>
        <w:t xml:space="preserve">5+6+7. Thiết bị sau khi bị lây nhiễm sẽ lắng nghe và nhận lệnh từ máy chủ C&amp;C và thực thi lệnh đã được giao như thực hiện gửi thư rác, tạo các nhấp chuột ảo hay phát động chiến dịch tấn công từ chối dịch vụ vào mục tiêu xác định. </w:t>
      </w:r>
    </w:p>
    <w:p w14:paraId="7513449C" w14:textId="73B14C68" w:rsidR="00EA44AE" w:rsidRPr="0020547F" w:rsidRDefault="00F00FCE" w:rsidP="0020547F">
      <w:pPr>
        <w:pStyle w:val="Heading2"/>
        <w:rPr>
          <w:szCs w:val="28"/>
          <w:lang w:val="vi-VN"/>
        </w:rPr>
      </w:pPr>
      <w:bookmarkStart w:id="31" w:name="_Toc38714928"/>
      <w:r w:rsidRPr="00642EBB">
        <w:rPr>
          <w:szCs w:val="28"/>
          <w:lang w:val="vi-VN"/>
        </w:rPr>
        <w:lastRenderedPageBreak/>
        <w:t xml:space="preserve">Tổng quan về các </w:t>
      </w:r>
      <w:r w:rsidRPr="00642EBB">
        <w:rPr>
          <w:szCs w:val="28"/>
        </w:rPr>
        <w:t>phương</w:t>
      </w:r>
      <w:r w:rsidRPr="00642EBB">
        <w:rPr>
          <w:szCs w:val="28"/>
          <w:lang w:val="vi-VN"/>
        </w:rPr>
        <w:t xml:space="preserve"> pháp phát hiện IoT Botnet</w:t>
      </w:r>
      <w:bookmarkEnd w:id="31"/>
    </w:p>
    <w:p w14:paraId="101E77A1" w14:textId="404BFB58" w:rsidR="00F00FCE" w:rsidRDefault="00F00FCE" w:rsidP="00F00FCE">
      <w:pPr>
        <w:pStyle w:val="Heading3"/>
        <w:jc w:val="left"/>
        <w:rPr>
          <w:szCs w:val="28"/>
          <w:lang w:val="vi-VN"/>
        </w:rPr>
      </w:pPr>
      <w:bookmarkStart w:id="32" w:name="_Toc38714929"/>
      <w:r w:rsidRPr="00642EBB">
        <w:rPr>
          <w:szCs w:val="28"/>
          <w:lang w:val="vi-VN"/>
        </w:rPr>
        <w:t>Phương pháp phân tích động</w:t>
      </w:r>
      <w:bookmarkEnd w:id="32"/>
    </w:p>
    <w:p w14:paraId="705F777F" w14:textId="2B98634D" w:rsidR="00B91F6D" w:rsidRDefault="004E36F3" w:rsidP="004E36F3">
      <w:pPr>
        <w:rPr>
          <w:szCs w:val="28"/>
        </w:rPr>
      </w:pPr>
      <w:r w:rsidRPr="004E36F3">
        <w:rPr>
          <w:szCs w:val="28"/>
        </w:rPr>
        <w:t xml:space="preserve">Trong </w:t>
      </w:r>
      <w:r w:rsidRPr="004E36F3">
        <w:rPr>
          <w:rFonts w:ascii="Times New Roman,Bold" w:hAnsi="Times New Roman,Bold"/>
          <w:szCs w:val="28"/>
        </w:rPr>
        <w:t xml:space="preserve">phân </w:t>
      </w:r>
      <w:r w:rsidRPr="004E36F3">
        <w:rPr>
          <w:szCs w:val="28"/>
        </w:rPr>
        <w:t>tích</w:t>
      </w:r>
      <w:r w:rsidRPr="004E36F3">
        <w:rPr>
          <w:rFonts w:ascii="Times New Roman,Bold" w:hAnsi="Times New Roman,Bold"/>
          <w:szCs w:val="28"/>
        </w:rPr>
        <w:t xml:space="preserve"> động, </w:t>
      </w:r>
      <w:r>
        <w:rPr>
          <w:rFonts w:ascii="Times New Roman,Bold" w:hAnsi="Times New Roman,Bold"/>
          <w:szCs w:val="28"/>
          <w:lang w:val="vi-VN"/>
        </w:rPr>
        <w:t>c</w:t>
      </w:r>
      <w:r w:rsidR="00B91F6D" w:rsidRPr="00B91F6D">
        <w:rPr>
          <w:szCs w:val="28"/>
        </w:rPr>
        <w:t>ác hành vi của tệp tin được theo dõi trong khi đang thực thi chương trình</w:t>
      </w:r>
      <w:r w:rsidR="0098725E">
        <w:rPr>
          <w:szCs w:val="28"/>
          <w:lang w:val="vi-VN"/>
        </w:rPr>
        <w:t xml:space="preserve"> và</w:t>
      </w:r>
      <w:r w:rsidR="00B91F6D" w:rsidRPr="00B91F6D">
        <w:rPr>
          <w:szCs w:val="28"/>
        </w:rPr>
        <w:t xml:space="preserve"> phát hiện các mã độc chưa biết đến. </w:t>
      </w:r>
    </w:p>
    <w:p w14:paraId="10264BC1" w14:textId="58B741C6" w:rsidR="006B3AD8" w:rsidRPr="006B3AD8" w:rsidRDefault="006B3AD8" w:rsidP="004E36F3">
      <w:pPr>
        <w:rPr>
          <w:lang w:val="vi-VN"/>
        </w:rPr>
      </w:pPr>
      <w:r>
        <w:rPr>
          <w:lang w:val="vi-VN"/>
        </w:rPr>
        <w:t xml:space="preserve">Một số công trình nghiên cứu phát hiện mã độc IoT botnet dựa trên phương pháp phân tích tĩnh được </w:t>
      </w:r>
      <w:r w:rsidR="001368AA">
        <w:rPr>
          <w:lang w:val="vi-VN"/>
        </w:rPr>
        <w:fldChar w:fldCharType="begin" w:fldLock="1"/>
      </w:r>
      <w:r w:rsidR="000422F7">
        <w:rPr>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001368AA">
        <w:rPr>
          <w:lang w:val="vi-VN"/>
        </w:rPr>
        <w:fldChar w:fldCharType="separate"/>
      </w:r>
      <w:r w:rsidR="001368AA" w:rsidRPr="001368AA">
        <w:rPr>
          <w:noProof/>
          <w:lang w:val="vi-VN"/>
        </w:rPr>
        <w:t>[10]</w:t>
      </w:r>
      <w:r w:rsidR="001368AA">
        <w:rPr>
          <w:lang w:val="vi-VN"/>
        </w:rPr>
        <w:fldChar w:fldCharType="end"/>
      </w:r>
      <w:r w:rsidR="00F974A5">
        <w:rPr>
          <w:lang w:val="vi-VN"/>
        </w:rPr>
        <w:t xml:space="preserve"> </w:t>
      </w:r>
      <w:r>
        <w:rPr>
          <w:lang w:val="vi-VN"/>
        </w:rPr>
        <w:t>kể đến như:</w:t>
      </w:r>
    </w:p>
    <w:p w14:paraId="1BDFDD8D" w14:textId="7BB1443D" w:rsidR="0000182F" w:rsidRPr="00685692" w:rsidRDefault="00951494" w:rsidP="00951494">
      <w:pPr>
        <w:rPr>
          <w:strike/>
          <w:szCs w:val="28"/>
          <w:lang w:val="vi-VN"/>
        </w:rPr>
      </w:pPr>
      <w:r w:rsidRPr="00951494">
        <w:rPr>
          <w:lang w:val="vi-VN"/>
        </w:rPr>
        <w:t xml:space="preserve">Celeda và cộng sự </w:t>
      </w:r>
      <w:r w:rsidR="00AD0DD8">
        <w:rPr>
          <w:lang w:val="vi-VN"/>
        </w:rPr>
        <w:fldChar w:fldCharType="begin" w:fldLock="1"/>
      </w:r>
      <w:r w:rsidR="005A79AE">
        <w:rPr>
          <w:lang w:val="vi-VN"/>
        </w:rPr>
        <w:instrText>ADDIN CSL_CITATION {"citationItems":[{"id":"ITEM-1","itemData":{"DOI":"10.1109/EC2ND.2010.15","ISBN":"9780769543116","abstract":"This paper describes a new botnet that we have discovered at the beginning of December 2009. Our NetFlow-based network monitoring system reported an increasing amount of Telnet scanning probes. Tracing back to a source we have identified world wide infected DSL modems and home routers. Nowadays, various vendors use Linux in this kind of devices. A further investigation has shown that most of deployed SoHo (small office/home office) devices use default passwords or an unpatched vulnerable firmware. Some devices allow a remote access via Telnet, SSH or a web interface. Linux malware exploiting weak passwords allows fast propagation and a virtually unlimited potential for malicious activities. In comparison to a traditional desktop oriented malware, end users have almost no chance to discover a bot infection. We call the botnet after Chuck Norris because an early version included the string [R]anger Killato : in nome di Chuck Norris ! © 2010 IEEE.","author":[{"dropping-particle":"","family":"Čeleda","given":"Pavel","non-dropping-particle":"","parse-names":false,"suffix":""},{"dropping-particle":"","family":"Krejčí","given":"Radek","non-dropping-particle":"","parse-names":false,"suffix":""},{"dropping-particle":"","family":"Vykopal","given":"Jan","non-dropping-particle":"","parse-names":false,"suffix":""},{"dropping-particle":"","family":"Drašar","given":"Martin","non-dropping-particle":"","parse-names":false,"suffix":""}],"container-title":"Proceedings - European Conference on Computer Network Defense, EC2ND 2010","id":"ITEM-1","issued":{"date-parts":[["2010"]]},"page":"3-10","title":"Embedded malware - An analysis of the Chuck Norris botnet","type":"article-journal"},"uris":["http://www.mendeley.com/documents/?uuid=abdbe493-7c7e-4a9f-a7a3-557f7dc444d9"]}],"mendeley":{"formattedCitation":"[11]","plainTextFormattedCitation":"[11]","previouslyFormattedCitation":"[11]"},"properties":{"noteIndex":0},"schema":"https://github.com/citation-style-language/schema/raw/master/csl-citation.json"}</w:instrText>
      </w:r>
      <w:r w:rsidR="00AD0DD8">
        <w:rPr>
          <w:lang w:val="vi-VN"/>
        </w:rPr>
        <w:fldChar w:fldCharType="separate"/>
      </w:r>
      <w:r w:rsidR="00AD0DD8" w:rsidRPr="00AD0DD8">
        <w:rPr>
          <w:noProof/>
          <w:lang w:val="vi-VN"/>
        </w:rPr>
        <w:t>[11]</w:t>
      </w:r>
      <w:r w:rsidR="00AD0DD8">
        <w:rPr>
          <w:lang w:val="vi-VN"/>
        </w:rPr>
        <w:fldChar w:fldCharType="end"/>
      </w:r>
      <w:r w:rsidR="00DF27C3">
        <w:rPr>
          <w:lang w:val="vi-VN"/>
        </w:rPr>
        <w:t xml:space="preserve"> </w:t>
      </w:r>
      <w:r>
        <w:rPr>
          <w:lang w:val="vi-VN"/>
        </w:rPr>
        <w:t>đã đề xuất p</w:t>
      </w:r>
      <w:r w:rsidR="00F00FCE" w:rsidRPr="00735F35">
        <w:rPr>
          <w:lang w:val="vi-VN"/>
        </w:rPr>
        <w:t xml:space="preserve">hương pháp hiện mã độc Chuck Norris Botnet </w:t>
      </w:r>
      <w:r w:rsidR="00F974A5" w:rsidRPr="00735F35">
        <w:rPr>
          <w:szCs w:val="28"/>
          <w:lang w:val="vi-VN"/>
        </w:rPr>
        <w:t>p</w:t>
      </w:r>
      <w:r w:rsidR="00F00FCE" w:rsidRPr="00735F35">
        <w:rPr>
          <w:szCs w:val="28"/>
          <w:lang w:val="vi-VN"/>
        </w:rPr>
        <w:t xml:space="preserve">hát hiện mã độc </w:t>
      </w:r>
      <w:r w:rsidR="006F76E1" w:rsidRPr="00735F35">
        <w:rPr>
          <w:szCs w:val="28"/>
          <w:lang w:val="vi-VN"/>
        </w:rPr>
        <w:t>lây lan thông qua giao thức telnet do các thiết bị sử dụng mật khẩu yếu hoặc mặc định của nhà sản xuất</w:t>
      </w:r>
      <w:r w:rsidR="006F76E1" w:rsidRPr="00735F35">
        <w:rPr>
          <w:szCs w:val="28"/>
          <w:lang w:val="vi-VN"/>
        </w:rPr>
        <w:t xml:space="preserve"> </w:t>
      </w:r>
      <w:r w:rsidR="00F00FCE" w:rsidRPr="00735F35">
        <w:rPr>
          <w:szCs w:val="28"/>
          <w:lang w:val="vi-VN"/>
        </w:rPr>
        <w:t>trên các thiết bị mô-đem bị lây nhiễm</w:t>
      </w:r>
      <w:r w:rsidR="006F76E1" w:rsidRPr="00735F35">
        <w:rPr>
          <w:szCs w:val="28"/>
          <w:lang w:val="vi-VN"/>
        </w:rPr>
        <w:t>. Tuy nhiên n</w:t>
      </w:r>
      <w:r w:rsidR="00F00FCE" w:rsidRPr="00735F35">
        <w:rPr>
          <w:szCs w:val="28"/>
          <w:lang w:val="vi-VN"/>
        </w:rPr>
        <w:t>ghiên cứu chỉ áp dụng được trên kiến trúc MIPS. Trong khi IoT đa kiến trúc vi xử lý khác như ARM, PowerPC.</w:t>
      </w:r>
      <w:r w:rsidR="0000182F" w:rsidRPr="00735F35">
        <w:rPr>
          <w:szCs w:val="28"/>
          <w:lang w:val="vi-VN"/>
        </w:rPr>
        <w:t xml:space="preserve"> </w:t>
      </w:r>
    </w:p>
    <w:p w14:paraId="4496480B" w14:textId="066A5F95" w:rsidR="00F00FCE" w:rsidRPr="00642EBB" w:rsidRDefault="00332716" w:rsidP="0000182F">
      <w:pPr>
        <w:rPr>
          <w:szCs w:val="28"/>
          <w:lang w:val="vi-VN"/>
        </w:rPr>
      </w:pPr>
      <w:r w:rsidRPr="00DF27C3">
        <w:rPr>
          <w:szCs w:val="28"/>
          <w:lang w:val="vi-VN"/>
        </w:rPr>
        <w:t>Jonas và cộng sự</w:t>
      </w:r>
      <w:r w:rsidRPr="00642EBB">
        <w:rPr>
          <w:szCs w:val="28"/>
          <w:lang w:val="vi-VN"/>
        </w:rPr>
        <w:t xml:space="preserve"> </w:t>
      </w:r>
      <w:r w:rsidR="0086790C">
        <w:rPr>
          <w:szCs w:val="28"/>
          <w:lang w:val="vi-VN"/>
        </w:rPr>
        <w:fldChar w:fldCharType="begin" w:fldLock="1"/>
      </w:r>
      <w:r w:rsidR="005A79AE">
        <w:rPr>
          <w:szCs w:val="28"/>
          <w:lang w:val="vi-VN"/>
        </w:rPr>
        <w:instrText>ADDIN CSL_CITATION {"citationItems":[{"id":"ITEM-1","itemData":{"DOI":"10.14722/ndss.2014.23229","ISBN":"1891562355","abstract":"—To address the growing concerns about the security of embedded systems, it is important to perform accurate analysis of firmware binaries, even when the source code or the hardware documentation are not available. However, research in this field is hindered by the lack of dedicated tools. For example, dynamic analysis is one of the main foundations of security analysis, e.g., through dynamic taint tracing or symbolic execution. Unlike static analysis, dynamic analysis relies on the ability to execute software in a controlled environment, often an instrumented emulator. However, emulating firmwares of embedded devices requires accurate models of all hardware components used by the system under analysis. Unfortunately, the lack of documentation and the large variety of hardware on the market make this approach infeasible in practice. In this paper we present Avatar, a framework that enables complex dynamic analysis of embedded devices by orchestrating the execution of an emulator together with the real hardware. We first introduce the basic mechanism to forward I/O accesses from the emulator to the embedded device, and then describe several techniques to improve the system's performance by dynamically optimizing the distribution of code and data between the two environments. Finally, we evaluate our tool by applying it to three different security scenarios, including reverse engineering, vulnerability discovery and hardcoded backdoor detection. To show the flexibility of Avatar, we perform this analysis on three completely different devices: a GSM feature phone, a hard disk bootloader, and a wireless sensor node.","author":[{"dropping-particle":"","family":"Zaddach","given":"Jonas","non-dropping-particle":"","parse-names":false,"suffix":""},{"dropping-particle":"","family":"Bruno","given":"Luca","non-dropping-particle":"","parse-names":false,"suffix":""},{"dropping-particle":"","family":"Francillon","given":"Aurélien","non-dropping-particle":"","parse-names":false,"suffix":""},{"dropping-particle":"","family":"Balzarotti","given":"Davide","non-dropping-particle":"","parse-names":false,"suffix":""}],"id":"ITEM-1","issue":"February","issued":{"date-parts":[["2014"]]},"page":"23-26","title":"Avatar: A Framework to Support Dynamic Security Analysis of Embedded Systems’ Firmwares","type":"article-journal"},"uris":["http://www.mendeley.com/documents/?uuid=8f229f4d-137c-4c4c-a078-ef7626ffef43"]}],"mendeley":{"formattedCitation":"[12]","plainTextFormattedCitation":"[12]","previouslyFormattedCitation":"[12]"},"properties":{"noteIndex":0},"schema":"https://github.com/citation-style-language/schema/raw/master/csl-citation.json"}</w:instrText>
      </w:r>
      <w:r w:rsidR="0086790C">
        <w:rPr>
          <w:szCs w:val="28"/>
          <w:lang w:val="vi-VN"/>
        </w:rPr>
        <w:fldChar w:fldCharType="separate"/>
      </w:r>
      <w:r w:rsidR="00AD0DD8" w:rsidRPr="00AD0DD8">
        <w:rPr>
          <w:noProof/>
          <w:szCs w:val="28"/>
          <w:lang w:val="vi-VN"/>
        </w:rPr>
        <w:t>[12]</w:t>
      </w:r>
      <w:r w:rsidR="0086790C">
        <w:rPr>
          <w:szCs w:val="28"/>
          <w:lang w:val="vi-VN"/>
        </w:rPr>
        <w:fldChar w:fldCharType="end"/>
      </w:r>
      <w:r w:rsidR="0086790C">
        <w:rPr>
          <w:szCs w:val="28"/>
          <w:lang w:val="en-US"/>
        </w:rPr>
        <w:t xml:space="preserve"> </w:t>
      </w:r>
      <w:r>
        <w:rPr>
          <w:szCs w:val="28"/>
          <w:lang w:val="vi-VN"/>
        </w:rPr>
        <w:t>đề xuất p</w:t>
      </w:r>
      <w:r w:rsidR="00F00FCE" w:rsidRPr="00642EBB">
        <w:rPr>
          <w:szCs w:val="28"/>
          <w:lang w:val="vi-VN"/>
        </w:rPr>
        <w:t>hương pháp phát hiện mã độc sử dụng framework Avatar</w:t>
      </w:r>
      <w:r>
        <w:rPr>
          <w:szCs w:val="28"/>
          <w:lang w:val="vi-VN"/>
        </w:rPr>
        <w:t xml:space="preserve">, trong đó </w:t>
      </w:r>
      <w:r w:rsidR="0000182F">
        <w:rPr>
          <w:szCs w:val="28"/>
          <w:lang w:val="vi-VN"/>
        </w:rPr>
        <w:t>thực hiện p</w:t>
      </w:r>
      <w:r w:rsidR="00F00FCE" w:rsidRPr="00642EBB">
        <w:rPr>
          <w:szCs w:val="28"/>
          <w:lang w:val="vi-VN"/>
        </w:rPr>
        <w:t xml:space="preserve">hân tích firmware các thiết bị nhúng bằng cách </w:t>
      </w:r>
      <w:r w:rsidR="00B1394E" w:rsidRPr="00642EBB">
        <w:rPr>
          <w:szCs w:val="28"/>
          <w:lang w:val="vi-VN"/>
        </w:rPr>
        <w:t>tiêm</w:t>
      </w:r>
      <w:r w:rsidR="007762C3">
        <w:rPr>
          <w:szCs w:val="28"/>
          <w:lang w:val="vi-VN"/>
        </w:rPr>
        <w:t xml:space="preserve"> vào</w:t>
      </w:r>
      <w:r w:rsidR="00B1394E" w:rsidRPr="00642EBB">
        <w:rPr>
          <w:szCs w:val="28"/>
          <w:lang w:val="vi-VN"/>
        </w:rPr>
        <w:t xml:space="preserve"> một phần mềm trung gian đặc biệt </w:t>
      </w:r>
      <w:r w:rsidR="007762C3">
        <w:rPr>
          <w:szCs w:val="28"/>
          <w:lang w:val="vi-VN"/>
        </w:rPr>
        <w:t xml:space="preserve">để </w:t>
      </w:r>
      <w:r w:rsidR="00C835DD">
        <w:rPr>
          <w:szCs w:val="28"/>
          <w:lang w:val="vi-VN"/>
        </w:rPr>
        <w:t>mô phỏng mã độc</w:t>
      </w:r>
      <w:r w:rsidR="007762C3">
        <w:rPr>
          <w:szCs w:val="28"/>
          <w:lang w:val="vi-VN"/>
        </w:rPr>
        <w:t xml:space="preserve"> </w:t>
      </w:r>
      <w:r w:rsidR="00DF6E80">
        <w:rPr>
          <w:szCs w:val="28"/>
          <w:lang w:val="vi-VN"/>
        </w:rPr>
        <w:t>trong quá tr</w:t>
      </w:r>
      <w:r w:rsidR="007762C3">
        <w:rPr>
          <w:szCs w:val="28"/>
          <w:lang w:val="vi-VN"/>
        </w:rPr>
        <w:t>ình thực thi</w:t>
      </w:r>
      <w:r w:rsidR="0000182F">
        <w:rPr>
          <w:szCs w:val="28"/>
          <w:lang w:val="vi-VN"/>
        </w:rPr>
        <w:t xml:space="preserve">. </w:t>
      </w:r>
      <w:r w:rsidR="007762C3">
        <w:rPr>
          <w:szCs w:val="28"/>
          <w:lang w:val="vi-VN"/>
        </w:rPr>
        <w:t>Tuy nhiên q</w:t>
      </w:r>
      <w:r w:rsidR="00F00FCE" w:rsidRPr="00642EBB">
        <w:rPr>
          <w:szCs w:val="28"/>
          <w:lang w:val="vi-VN"/>
        </w:rPr>
        <w:t xml:space="preserve">uá trình mô phỏng chậm hơn nhiều so với quá trình thực thi trên thiết bị thực do việc đồng bộ không đảm bảo tốc độ truyền tin. </w:t>
      </w:r>
    </w:p>
    <w:p w14:paraId="29148634" w14:textId="2A8C7569" w:rsidR="00F00FCE" w:rsidRPr="00642EBB" w:rsidRDefault="005A79AE" w:rsidP="005A79AE">
      <w:pPr>
        <w:rPr>
          <w:szCs w:val="28"/>
          <w:lang w:val="vi-VN"/>
        </w:rPr>
      </w:pPr>
      <w:r w:rsidRPr="005A79AE">
        <w:rPr>
          <w:szCs w:val="28"/>
          <w:lang w:val="vi-VN"/>
        </w:rPr>
        <w:t xml:space="preserve">Cùng </w:t>
      </w:r>
      <w:r>
        <w:rPr>
          <w:szCs w:val="28"/>
          <w:lang w:val="vi-VN"/>
        </w:rPr>
        <w:t>hướng</w:t>
      </w:r>
      <w:r w:rsidRPr="005A79AE">
        <w:rPr>
          <w:szCs w:val="28"/>
          <w:lang w:val="vi-VN"/>
        </w:rPr>
        <w:t xml:space="preserve"> tiếp cận đó, Yin Minn Pa Pa và cộng sự </w:t>
      </w:r>
      <w:r>
        <w:rPr>
          <w:szCs w:val="28"/>
          <w:lang w:val="vi-VN"/>
        </w:rPr>
        <w:fldChar w:fldCharType="begin" w:fldLock="1"/>
      </w:r>
      <w:r w:rsidR="0010103E">
        <w:rPr>
          <w:szCs w:val="28"/>
          <w:lang w:val="vi-VN"/>
        </w:rPr>
        <w:instrText>ADDIN CSL_CITATION {"citationItems":[{"id":"ITEM-1","itemData":{"DOI":"10.2197/ipsjjip.24.522","ISSN":"18826652","abstract":"We analyze the increasing threats against IoT devices. We show that Telnet-based attacks that target IoT devices have rocketed since 2014. Based on this observation, we propose an IoT honeypot and sandbox, which attracts and analyzes Telnet-based attacks against various IoT devices running on different CPU architectures such as ARM, MIPS, and PPC. By analyzing the observation results of our honeypot and captured malware samples, we show that there are currently at least 5 distinct DDoS malware families targeting Telnet-enabled IoT devices and one of the families has quickly evolved to target more devices with as many as 9 different CPU architectures.","author":[{"dropping-particle":"","family":"Pa","given":"Yin Minn Pa","non-dropping-particle":"","parse-names":false,"suffix":""},{"dropping-particle":"","family":"Suzuki","given":"Shogo","non-dropping-particle":"","parse-names":false,"suffix":""},{"dropping-particle":"","family":"Yoshioka","given":"Katsunari","non-dropping-particle":"","parse-names":false,"suffix":""},{"dropping-particle":"","family":"Matsumoto","given":"Tsutomu","non-dropping-particle":"","parse-names":false,"suffix":""},{"dropping-particle":"","family":"Kasama","given":"Takahiro","non-dropping-particle":"","parse-names":false,"suffix":""},{"dropping-particle":"","family":"Rossow","given":"Christian","non-dropping-particle":"","parse-names":false,"suffix":""}],"container-title":"Journal of Information Processing","id":"ITEM-1","issue":"3","issued":{"date-parts":[["2016"]]},"page":"522-533","title":"IoTPOT: A novel honeypot for revealing current IoT threats","type":"article-journal","volume":"24"},"uris":["http://www.mendeley.com/documents/?uuid=65102e47-5b02-4456-8caa-356555889856"]}],"mendeley":{"formattedCitation":"[13]","plainTextFormattedCitation":"[13]","previouslyFormattedCitation":"[13]"},"properties":{"noteIndex":0},"schema":"https://github.com/citation-style-language/schema/raw/master/csl-citation.json"}</w:instrText>
      </w:r>
      <w:r>
        <w:rPr>
          <w:szCs w:val="28"/>
          <w:lang w:val="vi-VN"/>
        </w:rPr>
        <w:fldChar w:fldCharType="separate"/>
      </w:r>
      <w:r w:rsidRPr="005A79AE">
        <w:rPr>
          <w:noProof/>
          <w:szCs w:val="28"/>
          <w:lang w:val="vi-VN"/>
        </w:rPr>
        <w:t>[13]</w:t>
      </w:r>
      <w:r>
        <w:rPr>
          <w:szCs w:val="28"/>
          <w:lang w:val="vi-VN"/>
        </w:rPr>
        <w:fldChar w:fldCharType="end"/>
      </w:r>
      <w:r>
        <w:rPr>
          <w:szCs w:val="28"/>
          <w:lang w:val="vi-VN"/>
        </w:rPr>
        <w:t xml:space="preserve"> đã đề xuất p</w:t>
      </w:r>
      <w:r w:rsidR="00F00FCE" w:rsidRPr="00642EBB">
        <w:rPr>
          <w:szCs w:val="28"/>
          <w:lang w:val="vi-VN"/>
        </w:rPr>
        <w:t xml:space="preserve">hương </w:t>
      </w:r>
      <w:r w:rsidR="00983F40">
        <w:rPr>
          <w:szCs w:val="28"/>
          <w:lang w:val="vi-VN"/>
        </w:rPr>
        <w:t>pháp</w:t>
      </w:r>
      <w:r w:rsidR="009F0079">
        <w:rPr>
          <w:szCs w:val="28"/>
          <w:lang w:val="vi-VN"/>
        </w:rPr>
        <w:t xml:space="preserve"> </w:t>
      </w:r>
      <w:r w:rsidR="00741169">
        <w:rPr>
          <w:szCs w:val="28"/>
          <w:lang w:val="vi-VN"/>
        </w:rPr>
        <w:t xml:space="preserve">với </w:t>
      </w:r>
      <w:r w:rsidR="00741169" w:rsidRPr="00642EBB">
        <w:rPr>
          <w:szCs w:val="28"/>
          <w:lang w:val="vi-VN"/>
        </w:rPr>
        <w:t xml:space="preserve">IoT honeypot </w:t>
      </w:r>
      <w:r w:rsidR="009F0079">
        <w:rPr>
          <w:szCs w:val="28"/>
          <w:lang w:val="vi-VN"/>
        </w:rPr>
        <w:t>để c</w:t>
      </w:r>
      <w:r w:rsidR="00F00FCE" w:rsidRPr="00642EBB">
        <w:rPr>
          <w:szCs w:val="28"/>
          <w:lang w:val="vi-VN"/>
        </w:rPr>
        <w:t xml:space="preserve">hặn bắt mã độc IoT dựa trên giao thức telnet và IoTBOX để phân tích mã độc IoT đa kiến trúc vi xử lý. Nhưng phương pháp </w:t>
      </w:r>
      <w:r w:rsidR="00741169">
        <w:rPr>
          <w:szCs w:val="28"/>
          <w:lang w:val="vi-VN"/>
        </w:rPr>
        <w:t xml:space="preserve">này </w:t>
      </w:r>
      <w:r w:rsidR="00F00FCE" w:rsidRPr="00642EBB">
        <w:rPr>
          <w:szCs w:val="28"/>
          <w:lang w:val="vi-VN"/>
        </w:rPr>
        <w:t>chỉ tập trung vào phân tích các hành vi mạng.</w:t>
      </w:r>
    </w:p>
    <w:p w14:paraId="7429E922" w14:textId="3ED4C2D0" w:rsidR="00F00FCE" w:rsidRPr="00642EBB" w:rsidRDefault="00DC1FA4" w:rsidP="00E20B51">
      <w:pPr>
        <w:rPr>
          <w:szCs w:val="28"/>
          <w:lang w:val="vi-VN"/>
        </w:rPr>
      </w:pPr>
      <w:r w:rsidRPr="00DC1FA4">
        <w:rPr>
          <w:szCs w:val="28"/>
          <w:lang w:val="vi-VN"/>
        </w:rPr>
        <w:t>Ahmad Darki và cộng sự</w:t>
      </w:r>
      <w:r w:rsidR="0010103E">
        <w:rPr>
          <w:szCs w:val="28"/>
          <w:lang w:val="vi-VN"/>
        </w:rPr>
        <w:t xml:space="preserve"> </w:t>
      </w:r>
      <w:r w:rsidR="0010103E">
        <w:rPr>
          <w:szCs w:val="28"/>
          <w:lang w:val="vi-VN"/>
        </w:rPr>
        <w:fldChar w:fldCharType="begin" w:fldLock="1"/>
      </w:r>
      <w:r w:rsidR="006D264A">
        <w:rPr>
          <w:szCs w:val="28"/>
          <w:lang w:val="vi-VN"/>
        </w:rPr>
        <w:instrText>ADDIN CSL_CITATION {"citationItems":[{"id":"ITEM-1","itemData":{"DOI":"10.1007/978-3-319-76481-8","ISBN":"9783319764818","author":[{"dropping-particle":"","family":"Darki","given":"Ahmad","non-dropping-particle":"","parse-names":false,"suffix":""},{"dropping-particle":"","family":"Chuang","given":"Chun-Yu","non-dropping-particle":"","parse-names":false,"suffix":""},{"dropping-particle":"","family":"Faloutsos","given":"Michalis","non-dropping-particle":"","parse-names":false,"suffix":""},{"dropping-particle":"","family":"Qian","given":"Zhiyun","non-dropping-particle":"","parse-names":false,"suffix":""},{"dropping-particle":"","family":"Yin","given":"Heng","non-dropping-particle":"","parse-names":false,"suffix":""}],"container-title":"Pam","id":"ITEM-1","issue":"March","issued":{"date-parts":[["2018"]]},"page":"100-113","title":"RARE: A Systematic Augmented Router Emulation for Malware Analysis","type":"article-journal","volume":"2"},"uris":["http://www.mendeley.com/documents/?uuid=27ee9b73-d51a-4329-936e-1ed954f196e1"]}],"mendeley":{"formattedCitation":"[14]","plainTextFormattedCitation":"[14]","previouslyFormattedCitation":"[14]"},"properties":{"noteIndex":0},"schema":"https://github.com/citation-style-language/schema/raw/master/csl-citation.json"}</w:instrText>
      </w:r>
      <w:r w:rsidR="0010103E">
        <w:rPr>
          <w:szCs w:val="28"/>
          <w:lang w:val="vi-VN"/>
        </w:rPr>
        <w:fldChar w:fldCharType="separate"/>
      </w:r>
      <w:r w:rsidR="0010103E" w:rsidRPr="0010103E">
        <w:rPr>
          <w:noProof/>
          <w:szCs w:val="28"/>
          <w:lang w:val="vi-VN"/>
        </w:rPr>
        <w:t>[14]</w:t>
      </w:r>
      <w:r w:rsidR="0010103E">
        <w:rPr>
          <w:szCs w:val="28"/>
          <w:lang w:val="vi-VN"/>
        </w:rPr>
        <w:fldChar w:fldCharType="end"/>
      </w:r>
      <w:r w:rsidR="0010103E">
        <w:rPr>
          <w:szCs w:val="28"/>
          <w:lang w:val="vi-VN"/>
        </w:rPr>
        <w:t xml:space="preserve"> </w:t>
      </w:r>
      <w:r w:rsidRPr="00DC1FA4">
        <w:rPr>
          <w:szCs w:val="28"/>
          <w:lang w:val="vi-VN"/>
        </w:rPr>
        <w:t xml:space="preserve">đã đề xuất </w:t>
      </w:r>
      <w:r>
        <w:rPr>
          <w:szCs w:val="28"/>
          <w:lang w:val="vi-VN"/>
        </w:rPr>
        <w:t xml:space="preserve">phương </w:t>
      </w:r>
      <w:r w:rsidR="00F00FCE" w:rsidRPr="00642EBB">
        <w:rPr>
          <w:szCs w:val="28"/>
          <w:lang w:val="vi-VN"/>
        </w:rPr>
        <w:t xml:space="preserve">pháp RARE sử dụng phân tích tĩnh để cung cấp các thông tin </w:t>
      </w:r>
      <w:r w:rsidR="004C3B76">
        <w:rPr>
          <w:szCs w:val="28"/>
          <w:lang w:val="vi-VN"/>
        </w:rPr>
        <w:t xml:space="preserve">cho </w:t>
      </w:r>
      <w:r w:rsidR="00F00FCE" w:rsidRPr="00642EBB">
        <w:rPr>
          <w:szCs w:val="28"/>
          <w:lang w:val="vi-VN"/>
        </w:rPr>
        <w:t xml:space="preserve">quá trình phân tích động, từ đó tuỳ chỉnh môi trường mô phỏng giúp mã độc có thể bộc lộ hết tất </w:t>
      </w:r>
      <w:r w:rsidR="00F00FCE" w:rsidRPr="00642EBB">
        <w:rPr>
          <w:szCs w:val="28"/>
          <w:lang w:val="vi-VN"/>
        </w:rPr>
        <w:lastRenderedPageBreak/>
        <w:t>cả các hành vi độc hại, kết quả đạt 94% các mẫu mã độc có thể kích hoạt thành công.</w:t>
      </w:r>
      <w:r w:rsidR="004C3B76">
        <w:rPr>
          <w:szCs w:val="28"/>
          <w:lang w:val="vi-VN"/>
        </w:rPr>
        <w:t xml:space="preserve"> Tuy nhiên, các đặc</w:t>
      </w:r>
      <w:r w:rsidR="00F00FCE" w:rsidRPr="00642EBB">
        <w:rPr>
          <w:szCs w:val="28"/>
          <w:lang w:val="vi-VN"/>
        </w:rPr>
        <w:t xml:space="preserve"> trưng thu thập qua phân tích tĩnh còn đơn giản, chỉ thu thập được địa chỉ IP và tên miền, và quá trình tương tác giữa </w:t>
      </w:r>
      <w:r w:rsidR="004C3B76">
        <w:rPr>
          <w:szCs w:val="28"/>
          <w:lang w:val="vi-VN"/>
        </w:rPr>
        <w:t>b</w:t>
      </w:r>
      <w:r w:rsidR="00F00FCE" w:rsidRPr="00642EBB">
        <w:rPr>
          <w:szCs w:val="28"/>
          <w:lang w:val="vi-VN"/>
        </w:rPr>
        <w:t>ot và máy chủ C&amp;C chưa đầy đủ khi chưa thể tuỳ chỉnh được máy chủ C&amp;C.</w:t>
      </w:r>
    </w:p>
    <w:p w14:paraId="52B0F80D" w14:textId="79C974F4" w:rsidR="00F00FCE" w:rsidRPr="006B05B6" w:rsidRDefault="00E20B51" w:rsidP="00907705">
      <w:pPr>
        <w:rPr>
          <w:szCs w:val="28"/>
          <w:lang w:val="vi-VN"/>
        </w:rPr>
      </w:pPr>
      <w:r>
        <w:rPr>
          <w:szCs w:val="28"/>
          <w:lang w:val="vi-VN"/>
        </w:rPr>
        <w:t>Từ một số nghiên cứu được đề cập cho thấy</w:t>
      </w:r>
      <w:r w:rsidR="00F00FCE" w:rsidRPr="00642EBB">
        <w:rPr>
          <w:szCs w:val="28"/>
          <w:lang w:val="vi-VN"/>
        </w:rPr>
        <w:t xml:space="preserve"> nhược điểm của phân tích động là chỉ cho phép phân tích đơn luồng và không thể quan sát tất cả các khả năng thực thi của mã độc. Đồng thời kiến trúc vi xử lý của các thiết bị IoT rất đa dạng (MIPS, ARM, PowerPC…) nên </w:t>
      </w:r>
      <w:r w:rsidR="00321AF8">
        <w:rPr>
          <w:szCs w:val="28"/>
          <w:lang w:val="vi-VN"/>
        </w:rPr>
        <w:t>đòi hỏi</w:t>
      </w:r>
      <w:r w:rsidR="00F00FCE" w:rsidRPr="00642EBB">
        <w:rPr>
          <w:szCs w:val="28"/>
          <w:lang w:val="vi-VN"/>
        </w:rPr>
        <w:t xml:space="preserve"> việc xây dựng môi trường thực thi đảm bảo cho các thiết bị IoT hoạt động để thu thâp dữ liệu làm đầu vào cho quá trình </w:t>
      </w:r>
      <w:r w:rsidR="00F00FCE" w:rsidRPr="006B05B6">
        <w:rPr>
          <w:szCs w:val="28"/>
          <w:lang w:val="vi-VN"/>
        </w:rPr>
        <w:t>phân tích là rất phức tạp</w:t>
      </w:r>
      <w:r w:rsidR="00BD2195">
        <w:rPr>
          <w:szCs w:val="28"/>
          <w:lang w:val="vi-VN"/>
        </w:rPr>
        <w:t xml:space="preserve"> </w:t>
      </w:r>
      <w:r w:rsidR="006D264A">
        <w:rPr>
          <w:szCs w:val="28"/>
          <w:lang w:val="vi-VN"/>
        </w:rPr>
        <w:fldChar w:fldCharType="begin" w:fldLock="1"/>
      </w:r>
      <w:r w:rsidR="00135AAF">
        <w:rPr>
          <w:szCs w:val="28"/>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006D264A">
        <w:rPr>
          <w:szCs w:val="28"/>
          <w:lang w:val="vi-VN"/>
        </w:rPr>
        <w:fldChar w:fldCharType="separate"/>
      </w:r>
      <w:r w:rsidR="006D264A" w:rsidRPr="006D264A">
        <w:rPr>
          <w:noProof/>
          <w:szCs w:val="28"/>
          <w:lang w:val="vi-VN"/>
        </w:rPr>
        <w:t>[10]</w:t>
      </w:r>
      <w:r w:rsidR="006D264A">
        <w:rPr>
          <w:szCs w:val="28"/>
          <w:lang w:val="vi-VN"/>
        </w:rPr>
        <w:fldChar w:fldCharType="end"/>
      </w:r>
      <w:r w:rsidR="00F00FCE" w:rsidRPr="006B05B6">
        <w:rPr>
          <w:szCs w:val="28"/>
          <w:lang w:val="vi-VN"/>
        </w:rPr>
        <w:t>.</w:t>
      </w:r>
    </w:p>
    <w:p w14:paraId="3F6C5A6A" w14:textId="77777777" w:rsidR="00D20985" w:rsidRPr="006B05B6" w:rsidRDefault="00D20985" w:rsidP="00D20985">
      <w:pPr>
        <w:pStyle w:val="Heading3"/>
        <w:jc w:val="left"/>
        <w:rPr>
          <w:szCs w:val="28"/>
          <w:lang w:val="vi-VN"/>
        </w:rPr>
      </w:pPr>
      <w:bookmarkStart w:id="33" w:name="_Toc38714930"/>
      <w:r w:rsidRPr="006B05B6">
        <w:rPr>
          <w:szCs w:val="28"/>
          <w:lang w:val="vi-VN"/>
        </w:rPr>
        <w:t>Phương pháp phân tích tĩnh</w:t>
      </w:r>
      <w:bookmarkEnd w:id="33"/>
    </w:p>
    <w:p w14:paraId="24B31FA5" w14:textId="7249E0D8" w:rsidR="007A68B7" w:rsidRDefault="00D20985" w:rsidP="007A68B7">
      <w:pPr>
        <w:rPr>
          <w:szCs w:val="28"/>
          <w:lang w:val="vi-VN"/>
        </w:rPr>
      </w:pPr>
      <w:r w:rsidRPr="00642EBB">
        <w:rPr>
          <w:szCs w:val="28"/>
          <w:lang w:val="vi-VN"/>
        </w:rPr>
        <w:t xml:space="preserve">Phân tích tĩnh hay còn gọi là phân tích dựa trên đặc trưng bao gồm phân tích, phát hiện mã độc </w:t>
      </w:r>
      <w:r>
        <w:rPr>
          <w:szCs w:val="28"/>
          <w:lang w:val="vi-VN"/>
        </w:rPr>
        <w:t>và</w:t>
      </w:r>
      <w:r w:rsidRPr="00642EBB">
        <w:rPr>
          <w:szCs w:val="28"/>
          <w:lang w:val="vi-VN"/>
        </w:rPr>
        <w:t xml:space="preserve"> lỗ hổng bảo mật trong mã nguồn firmware hoặc </w:t>
      </w:r>
      <w:r>
        <w:rPr>
          <w:szCs w:val="28"/>
          <w:lang w:val="vi-VN"/>
        </w:rPr>
        <w:t>các</w:t>
      </w:r>
      <w:r w:rsidRPr="00642EBB">
        <w:rPr>
          <w:szCs w:val="28"/>
          <w:lang w:val="vi-VN"/>
        </w:rPr>
        <w:t xml:space="preserve"> t</w:t>
      </w:r>
      <w:r>
        <w:rPr>
          <w:szCs w:val="28"/>
          <w:lang w:val="vi-VN"/>
        </w:rPr>
        <w:t>ậ</w:t>
      </w:r>
      <w:r w:rsidRPr="00642EBB">
        <w:rPr>
          <w:szCs w:val="28"/>
          <w:lang w:val="vi-VN"/>
        </w:rPr>
        <w:t xml:space="preserve">p tin thực thi mà không cần </w:t>
      </w:r>
      <w:r>
        <w:rPr>
          <w:szCs w:val="28"/>
          <w:lang w:val="vi-VN"/>
        </w:rPr>
        <w:t>thực thi chương trình.</w:t>
      </w:r>
      <w:r w:rsidRPr="00642EBB">
        <w:rPr>
          <w:szCs w:val="28"/>
          <w:lang w:val="vi-VN"/>
        </w:rPr>
        <w:t xml:space="preserve"> </w:t>
      </w:r>
    </w:p>
    <w:p w14:paraId="1A86DA5F" w14:textId="77777777" w:rsidR="008938F5" w:rsidRDefault="00D20985" w:rsidP="00355C35">
      <w:pPr>
        <w:rPr>
          <w:szCs w:val="28"/>
          <w:lang w:val="vi-VN"/>
        </w:rPr>
      </w:pPr>
      <w:r w:rsidRPr="00642EBB">
        <w:rPr>
          <w:szCs w:val="28"/>
          <w:lang w:val="vi-VN"/>
        </w:rPr>
        <w:t xml:space="preserve">Hướng tiếp cận này sử dụng những kỹ thuật như </w:t>
      </w:r>
      <w:r w:rsidR="00961F13">
        <w:rPr>
          <w:szCs w:val="28"/>
          <w:lang w:val="vi-VN"/>
        </w:rPr>
        <w:t>đồ thị</w:t>
      </w:r>
      <w:r w:rsidR="00961F13" w:rsidRPr="00961F13">
        <w:rPr>
          <w:szCs w:val="28"/>
          <w:lang w:val="vi-VN"/>
        </w:rPr>
        <w:t xml:space="preserve"> luồng điều khiển (CFG), </w:t>
      </w:r>
      <w:r w:rsidR="00961F13">
        <w:rPr>
          <w:szCs w:val="28"/>
          <w:lang w:val="vi-VN"/>
        </w:rPr>
        <w:t>đồ thị</w:t>
      </w:r>
      <w:r w:rsidR="00961F13" w:rsidRPr="00961F13">
        <w:rPr>
          <w:szCs w:val="28"/>
          <w:lang w:val="vi-VN"/>
        </w:rPr>
        <w:t xml:space="preserve"> luồng dữ liệu (DFG), thực thi tượng</w:t>
      </w:r>
      <w:r w:rsidR="008E05A7">
        <w:rPr>
          <w:szCs w:val="28"/>
          <w:lang w:val="vi-VN"/>
        </w:rPr>
        <w:t xml:space="preserve"> trưng</w:t>
      </w:r>
      <w:r w:rsidR="00961F13" w:rsidRPr="00961F13">
        <w:rPr>
          <w:szCs w:val="28"/>
          <w:lang w:val="vi-VN"/>
        </w:rPr>
        <w:t xml:space="preserve"> (SE) </w:t>
      </w:r>
      <w:r w:rsidR="00E31599">
        <w:rPr>
          <w:szCs w:val="28"/>
          <w:lang w:val="vi-VN"/>
        </w:rPr>
        <w:t>để phân tích các</w:t>
      </w:r>
      <w:r w:rsidRPr="00642EBB">
        <w:rPr>
          <w:szCs w:val="28"/>
          <w:lang w:val="vi-VN"/>
        </w:rPr>
        <w:t xml:space="preserve"> đặc trưng </w:t>
      </w:r>
      <w:r w:rsidR="00B7468E">
        <w:rPr>
          <w:szCs w:val="28"/>
          <w:lang w:val="vi-VN"/>
        </w:rPr>
        <w:t xml:space="preserve">phát hiện </w:t>
      </w:r>
      <w:r w:rsidRPr="00642EBB">
        <w:rPr>
          <w:szCs w:val="28"/>
          <w:lang w:val="vi-VN"/>
        </w:rPr>
        <w:t xml:space="preserve">mã độc </w:t>
      </w:r>
      <w:r w:rsidR="00E31599">
        <w:rPr>
          <w:szCs w:val="28"/>
          <w:lang w:val="vi-VN"/>
        </w:rPr>
        <w:t>như</w:t>
      </w:r>
      <w:r w:rsidRPr="00642EBB">
        <w:rPr>
          <w:szCs w:val="28"/>
          <w:lang w:val="vi-VN"/>
        </w:rPr>
        <w:t xml:space="preserve"> API, Opcode, </w:t>
      </w:r>
      <w:r w:rsidR="008938F5">
        <w:rPr>
          <w:szCs w:val="28"/>
          <w:lang w:val="vi-VN"/>
        </w:rPr>
        <w:t xml:space="preserve">CFG, DFG, </w:t>
      </w:r>
      <w:r w:rsidRPr="00642EBB">
        <w:rPr>
          <w:szCs w:val="28"/>
          <w:lang w:val="vi-VN"/>
        </w:rPr>
        <w:t>PSI, FLF</w:t>
      </w:r>
      <w:r w:rsidR="008E05A7">
        <w:rPr>
          <w:szCs w:val="28"/>
          <w:lang w:val="vi-VN"/>
        </w:rPr>
        <w:t xml:space="preserve">. </w:t>
      </w:r>
    </w:p>
    <w:p w14:paraId="06427AC4" w14:textId="0D203DEA" w:rsidR="00D20985" w:rsidRDefault="00EF3E95" w:rsidP="00CE645B">
      <w:pPr>
        <w:rPr>
          <w:szCs w:val="28"/>
          <w:lang w:val="vi-VN"/>
        </w:rPr>
      </w:pPr>
      <w:r>
        <w:rPr>
          <w:lang w:val="vi-VN"/>
        </w:rPr>
        <w:t>C</w:t>
      </w:r>
      <w:r w:rsidR="00355C35">
        <w:rPr>
          <w:lang w:val="vi-VN"/>
        </w:rPr>
        <w:t xml:space="preserve">ông trình nghiên cứu phát hiện mã độc IoT botnet dựa trên phương pháp phân tích tĩnh được </w:t>
      </w:r>
      <w:r w:rsidR="00355C35">
        <w:rPr>
          <w:lang w:val="vi-VN"/>
        </w:rPr>
        <w:fldChar w:fldCharType="begin" w:fldLock="1"/>
      </w:r>
      <w:r w:rsidR="000422F7">
        <w:rPr>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sidR="00355C35">
        <w:rPr>
          <w:lang w:val="vi-VN"/>
        </w:rPr>
        <w:fldChar w:fldCharType="separate"/>
      </w:r>
      <w:r w:rsidR="00355C35" w:rsidRPr="001368AA">
        <w:rPr>
          <w:noProof/>
          <w:lang w:val="vi-VN"/>
        </w:rPr>
        <w:t>[10]</w:t>
      </w:r>
      <w:r w:rsidR="00355C35">
        <w:rPr>
          <w:lang w:val="vi-VN"/>
        </w:rPr>
        <w:fldChar w:fldCharType="end"/>
      </w:r>
      <w:r w:rsidR="00355C35">
        <w:rPr>
          <w:lang w:val="vi-VN"/>
        </w:rPr>
        <w:t xml:space="preserve"> kể đến </w:t>
      </w:r>
      <w:r w:rsidRPr="008E62E4">
        <w:rPr>
          <w:szCs w:val="28"/>
          <w:lang w:val="vi-VN"/>
        </w:rPr>
        <w:t>là của</w:t>
      </w:r>
      <w:r w:rsidR="00CE645B" w:rsidRPr="008E62E4">
        <w:rPr>
          <w:szCs w:val="28"/>
          <w:lang w:val="vi-VN"/>
        </w:rPr>
        <w:t xml:space="preserve"> C</w:t>
      </w:r>
      <w:r w:rsidR="00D20985" w:rsidRPr="008E62E4">
        <w:rPr>
          <w:szCs w:val="28"/>
          <w:lang w:val="vi-VN"/>
        </w:rPr>
        <w:t>ostin và cộng sự</w:t>
      </w:r>
      <w:r w:rsidR="00135AAF">
        <w:rPr>
          <w:szCs w:val="28"/>
          <w:lang w:val="vi-VN"/>
        </w:rPr>
        <w:t xml:space="preserve"> </w:t>
      </w:r>
      <w:r w:rsidR="00135AAF">
        <w:rPr>
          <w:szCs w:val="28"/>
          <w:lang w:val="vi-VN"/>
        </w:rPr>
        <w:fldChar w:fldCharType="begin" w:fldLock="1"/>
      </w:r>
      <w:r w:rsidR="002D4126">
        <w:rPr>
          <w:szCs w:val="28"/>
          <w:lang w:val="vi-VN"/>
        </w:rPr>
        <w:instrText>ADDIN CSL_CITATION {"citationItems":[{"id":"ITEM-1","itemData":{"ISBN":"9781931971157","abstract":"As embedded systems are more than ever present in our society, their security is becoming an increasingly important issue. However, based on the results of many recent analyses of individual firmware images, embedded systems acquired a reputation of being insecure. Despite these facts, we still lack a global understanding of embedded systems' security as well as the tools and techniques needed to support such general claims. In this paper we present the first public, large-scale analysis of firmware images. In particular, we unpacked 32 thousand firmware images into 1.7 million individual files, which we then statically analyzed. We leverage this large-scale analysis to bring new insights on the security of embedded devices and to underline and detail several important challenges that need to be addressed in future research. We also show the main benefits of looking at many different devices at the same time and of linking our results with other large-scale datasets such as the ZMap's HTTPS survey. In summary, without performing sophisticated static analysis, we discovered a total of 38 previously unknown vulnerabilities in over 693 firmware images. Moreover, by correlating similar files inside apparently unrelated firmware images, we were able to extend some of those vulnerabilities to over 123 different products. We also confirmed that some of these vulnerabilities altogether are affecting at least 140K devices accessible over the Internet. It would not have been possible to achieve these results without an analysis at such wide scale. We believe that this project, which we plan to provide as a firmware unpacking and analysis web service1, will help shed some light on the security of embedded devices.","author":[{"dropping-particle":"","family":"Costin","given":"Andrei","non-dropping-particle":"","parse-names":false,"suffix":""},{"dropping-particle":"","family":"Zaddach","given":"Jonas","non-dropping-particle":"","parse-names":false,"suffix":""},{"dropping-particle":"","family":"Francillon","given":"Aurélien","non-dropping-particle":"","parse-names":false,"suffix":""},{"dropping-particle":"","family":"Balzarotti","given":"Davide","non-dropping-particle":"","parse-names":false,"suffix":""}],"container-title":"Proceedings of the 23rd USENIX Security Symposium","id":"ITEM-1","issued":{"date-parts":[["2014"]]},"page":"95-110","title":"A large-scale analysis of the security of embedded firmwares","type":"article-journal"},"uris":["http://www.mendeley.com/documents/?uuid=c7abe29d-d1cd-4dc4-9b96-9168ba6f4e8b"]}],"mendeley":{"formattedCitation":"[15]","plainTextFormattedCitation":"[15]","previouslyFormattedCitation":"[15]"},"properties":{"noteIndex":0},"schema":"https://github.com/citation-style-language/schema/raw/master/csl-citation.json"}</w:instrText>
      </w:r>
      <w:r w:rsidR="00135AAF">
        <w:rPr>
          <w:szCs w:val="28"/>
          <w:lang w:val="vi-VN"/>
        </w:rPr>
        <w:fldChar w:fldCharType="separate"/>
      </w:r>
      <w:r w:rsidR="00135AAF" w:rsidRPr="00135AAF">
        <w:rPr>
          <w:noProof/>
          <w:szCs w:val="28"/>
          <w:lang w:val="vi-VN"/>
        </w:rPr>
        <w:t>[15]</w:t>
      </w:r>
      <w:r w:rsidR="00135AAF">
        <w:rPr>
          <w:szCs w:val="28"/>
          <w:lang w:val="vi-VN"/>
        </w:rPr>
        <w:fldChar w:fldCharType="end"/>
      </w:r>
      <w:r>
        <w:rPr>
          <w:szCs w:val="28"/>
          <w:lang w:val="vi-VN"/>
        </w:rPr>
        <w:t xml:space="preserve">, họ </w:t>
      </w:r>
      <w:r w:rsidR="00D20985" w:rsidRPr="00642EBB">
        <w:rPr>
          <w:szCs w:val="28"/>
          <w:lang w:val="vi-VN"/>
        </w:rPr>
        <w:t xml:space="preserve">đã đề xuất một framework để thu thập, lọc, </w:t>
      </w:r>
      <w:r w:rsidR="0079350B">
        <w:rPr>
          <w:szCs w:val="28"/>
          <w:lang w:val="vi-VN"/>
        </w:rPr>
        <w:t>bóc tách</w:t>
      </w:r>
      <w:r w:rsidR="00D20985" w:rsidRPr="00642EBB">
        <w:rPr>
          <w:szCs w:val="28"/>
          <w:lang w:val="vi-VN"/>
        </w:rPr>
        <w:t xml:space="preserve"> và phân tích tĩnh firmware quy mô rộng, từ đó phát hiện lỗ hổng bảo mật, mã độc.</w:t>
      </w:r>
      <w:r w:rsidR="0079350B">
        <w:rPr>
          <w:szCs w:val="28"/>
          <w:lang w:val="vi-VN"/>
        </w:rPr>
        <w:t xml:space="preserve"> Tuy nhiên</w:t>
      </w:r>
      <w:r w:rsidR="0079350B" w:rsidRPr="00CB3122">
        <w:rPr>
          <w:szCs w:val="28"/>
          <w:lang w:val="vi-VN"/>
        </w:rPr>
        <w:t xml:space="preserve"> n</w:t>
      </w:r>
      <w:r w:rsidR="00D20985" w:rsidRPr="00CB3122">
        <w:rPr>
          <w:szCs w:val="28"/>
          <w:lang w:val="vi-VN"/>
        </w:rPr>
        <w:t xml:space="preserve">ghiên cứu </w:t>
      </w:r>
      <w:r>
        <w:rPr>
          <w:szCs w:val="28"/>
          <w:lang w:val="vi-VN"/>
        </w:rPr>
        <w:t>này</w:t>
      </w:r>
      <w:r w:rsidR="00D20985" w:rsidRPr="00CB3122">
        <w:rPr>
          <w:szCs w:val="28"/>
          <w:lang w:val="vi-VN"/>
        </w:rPr>
        <w:t xml:space="preserve"> chỉ </w:t>
      </w:r>
      <w:r w:rsidR="00CB3122" w:rsidRPr="00CB3122">
        <w:rPr>
          <w:szCs w:val="28"/>
          <w:lang w:val="vi-VN"/>
        </w:rPr>
        <w:t xml:space="preserve">dựa trên </w:t>
      </w:r>
      <w:r w:rsidR="00D20985" w:rsidRPr="00CB3122">
        <w:rPr>
          <w:szCs w:val="28"/>
          <w:lang w:val="vi-VN"/>
        </w:rPr>
        <w:t xml:space="preserve">các đặc trưng rời rạc mà không đi vào </w:t>
      </w:r>
      <w:r w:rsidR="00CB3122">
        <w:rPr>
          <w:szCs w:val="28"/>
          <w:lang w:val="vi-VN"/>
        </w:rPr>
        <w:t xml:space="preserve">khai thác </w:t>
      </w:r>
      <w:r w:rsidR="00D20985" w:rsidRPr="00CB3122">
        <w:rPr>
          <w:szCs w:val="28"/>
          <w:lang w:val="vi-VN"/>
        </w:rPr>
        <w:t>sự tương tác, liên quan giữa các đặc trưng… Trong khi đó, mã độc IoT Botnet luôn có quy trình hoạt động khá tương đồng nhau và có sự tương tác với nhau.</w:t>
      </w:r>
      <w:r w:rsidR="00D20985" w:rsidRPr="00642EBB">
        <w:rPr>
          <w:szCs w:val="28"/>
          <w:lang w:val="vi-VN"/>
        </w:rPr>
        <w:t xml:space="preserve"> </w:t>
      </w:r>
    </w:p>
    <w:p w14:paraId="2A67DEFB" w14:textId="27614A0C" w:rsidR="00EF3E95" w:rsidRPr="00642EBB" w:rsidRDefault="00EF3E95" w:rsidP="00EF3E95">
      <w:pPr>
        <w:rPr>
          <w:szCs w:val="28"/>
          <w:lang w:val="vi-VN"/>
        </w:rPr>
      </w:pPr>
      <w:r>
        <w:rPr>
          <w:szCs w:val="28"/>
          <w:lang w:val="vi-VN"/>
        </w:rPr>
        <w:t>Có thể thấy ư</w:t>
      </w:r>
      <w:r>
        <w:rPr>
          <w:szCs w:val="28"/>
          <w:lang w:val="vi-VN"/>
        </w:rPr>
        <w:t>u điểm chính của phương pháp p</w:t>
      </w:r>
      <w:r w:rsidRPr="00642EBB">
        <w:rPr>
          <w:szCs w:val="28"/>
          <w:lang w:val="vi-VN"/>
        </w:rPr>
        <w:t xml:space="preserve">hân tích tĩnh </w:t>
      </w:r>
      <w:r>
        <w:rPr>
          <w:szCs w:val="28"/>
          <w:lang w:val="vi-VN"/>
        </w:rPr>
        <w:t>là</w:t>
      </w:r>
      <w:r w:rsidRPr="00642EBB">
        <w:rPr>
          <w:szCs w:val="28"/>
          <w:lang w:val="vi-VN"/>
        </w:rPr>
        <w:t xml:space="preserve"> </w:t>
      </w:r>
      <w:r>
        <w:rPr>
          <w:szCs w:val="28"/>
          <w:lang w:val="vi-VN"/>
        </w:rPr>
        <w:t>có khả năng</w:t>
      </w:r>
      <w:r w:rsidRPr="00642EBB">
        <w:rPr>
          <w:szCs w:val="28"/>
          <w:lang w:val="vi-VN"/>
        </w:rPr>
        <w:t xml:space="preserve"> </w:t>
      </w:r>
      <w:r>
        <w:rPr>
          <w:szCs w:val="28"/>
          <w:lang w:val="vi-VN"/>
        </w:rPr>
        <w:t>khai thác được t</w:t>
      </w:r>
      <w:r w:rsidRPr="00372EBA">
        <w:rPr>
          <w:szCs w:val="28"/>
          <w:lang w:val="vi-VN"/>
        </w:rPr>
        <w:t>ất cả các đường dẫn thực thi có thể có trong các mẫu phần mềm độc hại</w:t>
      </w:r>
      <w:r>
        <w:rPr>
          <w:szCs w:val="28"/>
          <w:lang w:val="vi-VN"/>
        </w:rPr>
        <w:t>, giúp có một cái</w:t>
      </w:r>
      <w:r w:rsidRPr="00642EBB">
        <w:rPr>
          <w:szCs w:val="28"/>
          <w:lang w:val="vi-VN"/>
        </w:rPr>
        <w:t xml:space="preserve"> nhìn tổng quan các khả năng có thể xảy ra trong tập tin thực thi. </w:t>
      </w:r>
      <w:r>
        <w:rPr>
          <w:szCs w:val="28"/>
          <w:lang w:val="vi-VN"/>
        </w:rPr>
        <w:t>Tuy nhiên nhược điểm của phương pháp này không phát hiện được các mẫu mã độc phức tạp (obfuscate) và đa hình</w:t>
      </w:r>
      <w:r w:rsidR="00FE5CD1">
        <w:rPr>
          <w:szCs w:val="28"/>
          <w:lang w:val="vi-VN"/>
        </w:rPr>
        <w:t xml:space="preserve"> </w:t>
      </w:r>
      <w:r w:rsidR="00FE5CD1">
        <w:rPr>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sidR="00FE5CD1">
        <w:rPr>
          <w:szCs w:val="28"/>
          <w:lang w:val="vi-VN"/>
        </w:rPr>
        <w:fldChar w:fldCharType="separate"/>
      </w:r>
      <w:r w:rsidR="00135AAF" w:rsidRPr="00135AAF">
        <w:rPr>
          <w:noProof/>
          <w:szCs w:val="28"/>
          <w:lang w:val="vi-VN"/>
        </w:rPr>
        <w:t>[16]</w:t>
      </w:r>
      <w:r w:rsidR="00FE5CD1">
        <w:rPr>
          <w:szCs w:val="28"/>
          <w:lang w:val="vi-VN"/>
        </w:rPr>
        <w:fldChar w:fldCharType="end"/>
      </w:r>
      <w:r>
        <w:rPr>
          <w:szCs w:val="28"/>
          <w:lang w:val="vi-VN"/>
        </w:rPr>
        <w:t>.</w:t>
      </w:r>
    </w:p>
    <w:p w14:paraId="081C0EA1" w14:textId="2EC7046D" w:rsidR="00F00FCE" w:rsidRPr="00642EBB" w:rsidRDefault="00F00FCE" w:rsidP="00F00FCE">
      <w:pPr>
        <w:pStyle w:val="Heading3"/>
        <w:jc w:val="left"/>
        <w:rPr>
          <w:szCs w:val="28"/>
          <w:lang w:val="vi-VN"/>
        </w:rPr>
      </w:pPr>
      <w:bookmarkStart w:id="34" w:name="_Toc38714931"/>
      <w:r w:rsidRPr="00642EBB">
        <w:rPr>
          <w:szCs w:val="28"/>
          <w:lang w:val="vi-VN"/>
        </w:rPr>
        <w:t xml:space="preserve">Phát hiện sử dụng phương pháp học </w:t>
      </w:r>
      <w:r w:rsidRPr="00642EBB">
        <w:rPr>
          <w:szCs w:val="28"/>
        </w:rPr>
        <w:t>sâu</w:t>
      </w:r>
      <w:r w:rsidRPr="00642EBB">
        <w:rPr>
          <w:szCs w:val="28"/>
          <w:lang w:val="vi-VN"/>
        </w:rPr>
        <w:t xml:space="preserve"> (Deep Learning)</w:t>
      </w:r>
      <w:bookmarkEnd w:id="34"/>
      <w:r w:rsidR="00FF504B">
        <w:rPr>
          <w:szCs w:val="28"/>
          <w:lang w:val="vi-VN"/>
        </w:rPr>
        <w:t xml:space="preserve"> </w:t>
      </w:r>
    </w:p>
    <w:p w14:paraId="3769FCC6" w14:textId="02AA8EA4" w:rsidR="00F00FCE" w:rsidRDefault="00F00FCE" w:rsidP="00907705">
      <w:pPr>
        <w:rPr>
          <w:szCs w:val="28"/>
          <w:lang w:val="vi-VN"/>
        </w:rPr>
      </w:pPr>
      <w:r w:rsidRPr="00642EBB">
        <w:rPr>
          <w:szCs w:val="28"/>
          <w:lang w:val="vi-VN"/>
        </w:rPr>
        <w:t xml:space="preserve">Bên cạnh việc sử dụng </w:t>
      </w:r>
      <w:r w:rsidR="00B65765">
        <w:rPr>
          <w:szCs w:val="28"/>
          <w:lang w:val="vi-VN"/>
        </w:rPr>
        <w:t xml:space="preserve">các phương pháp </w:t>
      </w:r>
      <w:r w:rsidRPr="00642EBB">
        <w:rPr>
          <w:szCs w:val="28"/>
          <w:lang w:val="vi-VN"/>
        </w:rPr>
        <w:t xml:space="preserve">phân tích tĩnh và phân tích động, phương pháp học sâu được sử dụng </w:t>
      </w:r>
      <w:r w:rsidR="006F3364">
        <w:rPr>
          <w:szCs w:val="28"/>
          <w:lang w:val="vi-VN"/>
        </w:rPr>
        <w:t xml:space="preserve">nhiều </w:t>
      </w:r>
      <w:r w:rsidRPr="00642EBB">
        <w:rPr>
          <w:szCs w:val="28"/>
          <w:lang w:val="vi-VN"/>
        </w:rPr>
        <w:t>những năm gần đây</w:t>
      </w:r>
      <w:r w:rsidR="004B2FC2">
        <w:rPr>
          <w:szCs w:val="28"/>
          <w:lang w:val="vi-VN"/>
        </w:rPr>
        <w:t xml:space="preserve">, giúp giải quyết được </w:t>
      </w:r>
      <w:r w:rsidR="000D0748" w:rsidRPr="000D0748">
        <w:rPr>
          <w:szCs w:val="28"/>
          <w:lang w:val="vi-VN"/>
        </w:rPr>
        <w:t>các vấn đề phức tạp hơn</w:t>
      </w:r>
      <w:r w:rsidR="006F3364">
        <w:rPr>
          <w:szCs w:val="28"/>
          <w:lang w:val="vi-VN"/>
        </w:rPr>
        <w:t>,</w:t>
      </w:r>
      <w:r w:rsidR="000D0748" w:rsidRPr="000D0748">
        <w:rPr>
          <w:szCs w:val="28"/>
          <w:lang w:val="vi-VN"/>
        </w:rPr>
        <w:t xml:space="preserve"> như phân tích ảnh hoặc hiểu được ngôn ngữ tự nhiên, trong khi học nông không thể đáp ứng đầy đủ. </w:t>
      </w:r>
      <w:r w:rsidRPr="00642EBB">
        <w:rPr>
          <w:szCs w:val="28"/>
          <w:lang w:val="vi-VN"/>
        </w:rPr>
        <w:t xml:space="preserve"> </w:t>
      </w:r>
    </w:p>
    <w:p w14:paraId="6901F37F" w14:textId="7C0C0167" w:rsidR="000E5FA1" w:rsidRPr="00F55094" w:rsidRDefault="00CA2730" w:rsidP="00F55094">
      <w:pPr>
        <w:rPr>
          <w:szCs w:val="28"/>
          <w:lang w:val="vi-VN"/>
        </w:rPr>
      </w:pPr>
      <w:r>
        <w:rPr>
          <w:szCs w:val="28"/>
          <w:lang w:val="vi-VN"/>
        </w:rPr>
        <w:t>T</w:t>
      </w:r>
      <w:r w:rsidR="00E06DFF" w:rsidRPr="00F55094">
        <w:rPr>
          <w:szCs w:val="28"/>
          <w:lang w:val="vi-VN"/>
        </w:rPr>
        <w:t xml:space="preserve">hay vì </w:t>
      </w:r>
      <w:r>
        <w:rPr>
          <w:szCs w:val="28"/>
          <w:lang w:val="vi-VN"/>
        </w:rPr>
        <w:t xml:space="preserve">tạo </w:t>
      </w:r>
      <w:r w:rsidR="00E06DFF" w:rsidRPr="00F55094">
        <w:rPr>
          <w:szCs w:val="28"/>
          <w:lang w:val="vi-VN"/>
        </w:rPr>
        <w:t xml:space="preserve">thủ công một bộ quy tắc và thuật toán để trích xuất các đặc trưng từ dữ liệu thô, deep learning bao gồm việc học các đặc trưng này một cách tự động trong quá trình </w:t>
      </w:r>
      <w:r w:rsidR="00840456">
        <w:rPr>
          <w:szCs w:val="28"/>
          <w:lang w:val="vi-VN"/>
        </w:rPr>
        <w:t>training</w:t>
      </w:r>
      <w:r w:rsidR="00E06DFF" w:rsidRPr="00F55094">
        <w:rPr>
          <w:szCs w:val="28"/>
          <w:lang w:val="vi-VN"/>
        </w:rPr>
        <w:t>. Trong deep learning bao gồm nhiều lớp</w:t>
      </w:r>
      <w:r w:rsidR="00B71341">
        <w:rPr>
          <w:szCs w:val="28"/>
          <w:lang w:val="vi-VN"/>
        </w:rPr>
        <w:t xml:space="preserve"> </w:t>
      </w:r>
      <w:r w:rsidR="002A2FF6">
        <w:rPr>
          <w:szCs w:val="28"/>
          <w:lang w:val="vi-VN"/>
        </w:rPr>
        <w:t>(</w:t>
      </w:r>
      <w:r w:rsidR="00E06DFF" w:rsidRPr="00F55094">
        <w:rPr>
          <w:szCs w:val="28"/>
          <w:lang w:val="vi-VN"/>
        </w:rPr>
        <w:t>layers</w:t>
      </w:r>
      <w:r w:rsidR="002A2FF6">
        <w:rPr>
          <w:szCs w:val="28"/>
          <w:lang w:val="vi-VN"/>
        </w:rPr>
        <w:t>), dữ liệu</w:t>
      </w:r>
      <w:r w:rsidR="00804A4E">
        <w:rPr>
          <w:szCs w:val="28"/>
          <w:lang w:val="vi-VN"/>
        </w:rPr>
        <w:t xml:space="preserve"> từ lớp</w:t>
      </w:r>
      <w:r w:rsidR="002A2FF6">
        <w:rPr>
          <w:szCs w:val="28"/>
          <w:lang w:val="vi-VN"/>
        </w:rPr>
        <w:t xml:space="preserve"> đầu vào (input layer)</w:t>
      </w:r>
      <w:r w:rsidR="00804A4E">
        <w:rPr>
          <w:szCs w:val="28"/>
          <w:lang w:val="vi-VN"/>
        </w:rPr>
        <w:t xml:space="preserve"> sẽ được đưa qua các lớp hidden layers, </w:t>
      </w:r>
      <w:r w:rsidR="00E06DFF" w:rsidRPr="00F55094">
        <w:rPr>
          <w:szCs w:val="28"/>
          <w:lang w:val="vi-VN"/>
        </w:rPr>
        <w:t xml:space="preserve">trong đó các lớp </w:t>
      </w:r>
      <w:r w:rsidR="00804A4E">
        <w:rPr>
          <w:szCs w:val="28"/>
          <w:lang w:val="vi-VN"/>
        </w:rPr>
        <w:t xml:space="preserve">hidden layers </w:t>
      </w:r>
      <w:r w:rsidR="00E06DFF" w:rsidRPr="00F55094">
        <w:rPr>
          <w:szCs w:val="28"/>
          <w:lang w:val="vi-VN"/>
        </w:rPr>
        <w:t xml:space="preserve">cơ bản xử lý các khía cạnh cơ bản của vấn đề, các lớp </w:t>
      </w:r>
      <w:r w:rsidR="00804A4E">
        <w:rPr>
          <w:szCs w:val="28"/>
          <w:lang w:val="vi-VN"/>
        </w:rPr>
        <w:t xml:space="preserve">hidden layers </w:t>
      </w:r>
      <w:r w:rsidR="00E06DFF" w:rsidRPr="00F55094">
        <w:rPr>
          <w:szCs w:val="28"/>
          <w:lang w:val="vi-VN"/>
        </w:rPr>
        <w:t xml:space="preserve">cao hơn dựa trên đầu ra của các lớp </w:t>
      </w:r>
      <w:r w:rsidR="00804A4E">
        <w:rPr>
          <w:szCs w:val="28"/>
          <w:lang w:val="vi-VN"/>
        </w:rPr>
        <w:t xml:space="preserve">hidden layers </w:t>
      </w:r>
      <w:r w:rsidR="00E06DFF" w:rsidRPr="00F55094">
        <w:rPr>
          <w:szCs w:val="28"/>
          <w:lang w:val="vi-VN"/>
        </w:rPr>
        <w:t>cơ bản và xử lý các khía cạnh phức tạp hơn</w:t>
      </w:r>
      <w:r w:rsidR="00804A4E">
        <w:rPr>
          <w:szCs w:val="28"/>
          <w:lang w:val="vi-VN"/>
        </w:rPr>
        <w:t>. C</w:t>
      </w:r>
      <w:r w:rsidR="000E5FA1" w:rsidRPr="00F55094">
        <w:rPr>
          <w:szCs w:val="28"/>
          <w:lang w:val="vi-VN"/>
        </w:rPr>
        <w:t xml:space="preserve">uối cùng, </w:t>
      </w:r>
      <w:r w:rsidR="00804A4E">
        <w:rPr>
          <w:szCs w:val="28"/>
          <w:lang w:val="vi-VN"/>
        </w:rPr>
        <w:t xml:space="preserve">lớp </w:t>
      </w:r>
      <w:r w:rsidR="000E5FA1" w:rsidRPr="00F55094">
        <w:rPr>
          <w:szCs w:val="28"/>
          <w:lang w:val="vi-VN"/>
        </w:rPr>
        <w:t xml:space="preserve">đầu ra </w:t>
      </w:r>
      <w:r w:rsidR="00804A4E">
        <w:rPr>
          <w:szCs w:val="28"/>
          <w:lang w:val="vi-VN"/>
        </w:rPr>
        <w:t xml:space="preserve">(output </w:t>
      </w:r>
      <w:r w:rsidR="00804A4E" w:rsidRPr="00F55094">
        <w:rPr>
          <w:szCs w:val="28"/>
          <w:lang w:val="vi-VN"/>
        </w:rPr>
        <w:t>layer</w:t>
      </w:r>
      <w:r w:rsidR="00804A4E">
        <w:rPr>
          <w:szCs w:val="28"/>
          <w:lang w:val="vi-VN"/>
        </w:rPr>
        <w:t xml:space="preserve">) </w:t>
      </w:r>
      <w:r w:rsidR="000E5FA1" w:rsidRPr="00F55094">
        <w:rPr>
          <w:szCs w:val="28"/>
          <w:lang w:val="vi-VN"/>
        </w:rPr>
        <w:t xml:space="preserve">phân loại </w:t>
      </w:r>
      <w:r w:rsidR="00F42049">
        <w:rPr>
          <w:szCs w:val="28"/>
          <w:lang w:val="vi-VN"/>
        </w:rPr>
        <w:t>dữ liệu</w:t>
      </w:r>
      <w:r w:rsidR="000E5FA1" w:rsidRPr="00F55094">
        <w:rPr>
          <w:szCs w:val="28"/>
          <w:lang w:val="vi-VN"/>
        </w:rPr>
        <w:t xml:space="preserve"> và </w:t>
      </w:r>
      <w:r w:rsidR="00F42049">
        <w:rPr>
          <w:szCs w:val="28"/>
          <w:lang w:val="vi-VN"/>
        </w:rPr>
        <w:t xml:space="preserve">đưa ra </w:t>
      </w:r>
      <w:r w:rsidR="001A131E">
        <w:rPr>
          <w:szCs w:val="28"/>
          <w:lang w:val="vi-VN"/>
        </w:rPr>
        <w:t>quyết định</w:t>
      </w:r>
      <w:r w:rsidR="000E5FA1" w:rsidRPr="00F55094">
        <w:rPr>
          <w:szCs w:val="28"/>
          <w:lang w:val="vi-VN"/>
        </w:rPr>
        <w:t xml:space="preserve"> - đầu ra thu được ở </w:t>
      </w:r>
      <w:r w:rsidR="00D64D9C">
        <w:rPr>
          <w:szCs w:val="28"/>
          <w:lang w:val="vi-VN"/>
        </w:rPr>
        <w:t xml:space="preserve">output </w:t>
      </w:r>
      <w:r w:rsidR="00D64D9C" w:rsidRPr="00F55094">
        <w:rPr>
          <w:szCs w:val="28"/>
          <w:lang w:val="vi-VN"/>
        </w:rPr>
        <w:t xml:space="preserve">layer </w:t>
      </w:r>
      <w:r w:rsidR="000E5FA1" w:rsidRPr="00F55094">
        <w:rPr>
          <w:szCs w:val="28"/>
          <w:lang w:val="vi-VN"/>
        </w:rPr>
        <w:t xml:space="preserve">bị ảnh hưởng trực tiếp bởi mọi </w:t>
      </w:r>
      <w:r w:rsidR="00DC2F44">
        <w:rPr>
          <w:szCs w:val="28"/>
          <w:lang w:val="vi-VN"/>
        </w:rPr>
        <w:t>lớp</w:t>
      </w:r>
      <w:r w:rsidR="000E5FA1" w:rsidRPr="00F55094">
        <w:rPr>
          <w:szCs w:val="28"/>
          <w:lang w:val="vi-VN"/>
        </w:rPr>
        <w:t xml:space="preserve"> khác có sẵn trong mạng. Quá trình này có thể được xem như là học phân cấp – mỗi lớp trong mạng sử dụng đầu ra của các lớp trước để làm đầu vào.</w:t>
      </w:r>
      <w:r w:rsidR="00856F63" w:rsidRPr="00856F63">
        <w:rPr>
          <w:szCs w:val="28"/>
          <w:lang w:val="vi-VN"/>
        </w:rPr>
        <w:t xml:space="preserve"> </w:t>
      </w:r>
      <w:r w:rsidR="006246D4">
        <w:rPr>
          <w:rStyle w:val="FootnoteReference"/>
          <w:szCs w:val="28"/>
          <w:lang w:val="vi-VN"/>
        </w:rPr>
        <w:fldChar w:fldCharType="begin" w:fldLock="1"/>
      </w:r>
      <w:r w:rsidR="002D4126">
        <w:rPr>
          <w:szCs w:val="28"/>
          <w:lang w:val="vi-VN"/>
        </w:rPr>
        <w:instrText>ADDIN CSL_CITATION {"citationItems":[{"id":"ITEM-1","itemData":{"ISBN":"9789811367939","author":[{"dropping-particle":"","family":"Defferrard","given":"Michaël","non-dropping-particle":"","parse-names":false,"suffix":""}],"id":"ITEM-1","issued":{"date-parts":[["2018"]]},"title":"Advances in Deep Learning on Graphs","type":"book"},"uris":["http://www.mendeley.com/documents/?uuid=0499aaf5-56ed-4b48-90a6-a2750a0331c7"]}],"mendeley":{"formattedCitation":"[17]","plainTextFormattedCitation":"[17]","previouslyFormattedCitation":"[17]"},"properties":{"noteIndex":0},"schema":"https://github.com/citation-style-language/schema/raw/master/csl-citation.json"}</w:instrText>
      </w:r>
      <w:r w:rsidR="006246D4">
        <w:rPr>
          <w:rStyle w:val="FootnoteReference"/>
          <w:szCs w:val="28"/>
          <w:lang w:val="vi-VN"/>
        </w:rPr>
        <w:fldChar w:fldCharType="separate"/>
      </w:r>
      <w:r w:rsidR="00135AAF" w:rsidRPr="00135AAF">
        <w:rPr>
          <w:noProof/>
          <w:szCs w:val="28"/>
          <w:lang w:val="vi-VN"/>
        </w:rPr>
        <w:t>[17]</w:t>
      </w:r>
      <w:r w:rsidR="006246D4">
        <w:rPr>
          <w:rStyle w:val="FootnoteReference"/>
          <w:szCs w:val="28"/>
          <w:lang w:val="vi-VN"/>
        </w:rPr>
        <w:fldChar w:fldCharType="end"/>
      </w:r>
    </w:p>
    <w:p w14:paraId="4D1AFFD0" w14:textId="7FCA8C7B" w:rsidR="00E06DFF" w:rsidRPr="00F55094" w:rsidRDefault="00137992" w:rsidP="00F55094">
      <w:pPr>
        <w:rPr>
          <w:szCs w:val="28"/>
          <w:lang w:val="vi-VN"/>
        </w:rPr>
      </w:pPr>
      <w:r w:rsidRPr="00F55094">
        <w:rPr>
          <w:szCs w:val="28"/>
          <w:lang w:val="vi-VN"/>
        </w:rPr>
        <w:t xml:space="preserve">Số lượng layers được sử dụng để xác định độ sâu của mô hình. Deep learning hiện nay thường bao gồm 10 hoặc thậm chí hàng trăm lớp hidden </w:t>
      </w:r>
      <w:r w:rsidR="00DF2886">
        <w:rPr>
          <w:szCs w:val="28"/>
          <w:lang w:val="vi-VN"/>
        </w:rPr>
        <w:t xml:space="preserve">layers </w:t>
      </w:r>
      <w:r w:rsidRPr="00F55094">
        <w:rPr>
          <w:szCs w:val="28"/>
          <w:lang w:val="vi-VN"/>
        </w:rPr>
        <w:t>để học tự động.</w:t>
      </w:r>
    </w:p>
    <w:p w14:paraId="6A5E2043" w14:textId="45BC1664" w:rsidR="00F2049B" w:rsidRDefault="00F30B6D" w:rsidP="00554B58">
      <w:pPr>
        <w:rPr>
          <w:szCs w:val="28"/>
          <w:lang w:val="vi-VN"/>
        </w:rPr>
      </w:pPr>
      <w:r w:rsidRPr="00F55094">
        <w:rPr>
          <w:szCs w:val="28"/>
          <w:lang w:val="vi-VN"/>
        </w:rPr>
        <w:lastRenderedPageBreak/>
        <w:t xml:space="preserve">Học sâu đã thành công trong các vấn đề chưa được giải quyết trước đây, điều này khá khó giải quyết bằng cách sử dụng máy học cũng như các mạng </w:t>
      </w:r>
      <w:r w:rsidR="00084691">
        <w:rPr>
          <w:szCs w:val="28"/>
          <w:lang w:val="vi-VN"/>
        </w:rPr>
        <w:t xml:space="preserve">học </w:t>
      </w:r>
      <w:r w:rsidRPr="00F55094">
        <w:rPr>
          <w:szCs w:val="28"/>
          <w:lang w:val="vi-VN"/>
        </w:rPr>
        <w:t xml:space="preserve">nông khác. </w:t>
      </w:r>
      <w:r w:rsidR="00554B58">
        <w:rPr>
          <w:szCs w:val="28"/>
          <w:lang w:val="vi-VN"/>
        </w:rPr>
        <w:t xml:space="preserve">Điều đó đã thúc đẩy nhiều nghiên cứu </w:t>
      </w:r>
      <w:r w:rsidR="00780AFC">
        <w:rPr>
          <w:szCs w:val="28"/>
          <w:lang w:val="vi-VN"/>
        </w:rPr>
        <w:t>ứng dụng học sâu, đặc biệt là ứng dụng học sâu trong phân tích phát hiện mã độc IoT botnet.</w:t>
      </w:r>
    </w:p>
    <w:p w14:paraId="1C2FEF2F" w14:textId="75F5CC6B" w:rsidR="00E862F5" w:rsidRPr="006B3AD8" w:rsidRDefault="00E862F5" w:rsidP="00E862F5">
      <w:pPr>
        <w:rPr>
          <w:lang w:val="vi-VN"/>
        </w:rPr>
      </w:pPr>
      <w:r>
        <w:rPr>
          <w:lang w:val="vi-VN"/>
        </w:rPr>
        <w:t xml:space="preserve">Một số công trình nghiên cứu phát hiện mã độc IoT botnet dựa trên phương pháp </w:t>
      </w:r>
      <w:r>
        <w:rPr>
          <w:lang w:val="vi-VN"/>
        </w:rPr>
        <w:t>học sâu</w:t>
      </w:r>
      <w:r>
        <w:rPr>
          <w:lang w:val="vi-VN"/>
        </w:rPr>
        <w:t xml:space="preserve"> được </w:t>
      </w:r>
      <w:r>
        <w:rPr>
          <w:lang w:val="vi-VN"/>
        </w:rPr>
        <w:fldChar w:fldCharType="begin" w:fldLock="1"/>
      </w:r>
      <w:r>
        <w:rPr>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Pr>
          <w:lang w:val="vi-VN"/>
        </w:rPr>
        <w:fldChar w:fldCharType="separate"/>
      </w:r>
      <w:r w:rsidRPr="001368AA">
        <w:rPr>
          <w:noProof/>
          <w:lang w:val="vi-VN"/>
        </w:rPr>
        <w:t>[10]</w:t>
      </w:r>
      <w:r>
        <w:rPr>
          <w:lang w:val="vi-VN"/>
        </w:rPr>
        <w:fldChar w:fldCharType="end"/>
      </w:r>
      <w:r>
        <w:rPr>
          <w:lang w:val="vi-VN"/>
        </w:rPr>
        <w:t xml:space="preserve"> kể đến như:</w:t>
      </w:r>
    </w:p>
    <w:p w14:paraId="0E7D89A7" w14:textId="36313266" w:rsidR="00F00FCE" w:rsidRPr="00642EBB" w:rsidRDefault="00F00FCE" w:rsidP="00907705">
      <w:pPr>
        <w:rPr>
          <w:szCs w:val="28"/>
          <w:lang w:val="vi-VN"/>
        </w:rPr>
      </w:pPr>
      <w:r w:rsidRPr="00642EBB">
        <w:rPr>
          <w:szCs w:val="28"/>
          <w:lang w:val="vi-VN"/>
        </w:rPr>
        <w:t xml:space="preserve">Yuan và cộng sự </w:t>
      </w:r>
      <w:r w:rsidR="002D4126">
        <w:rPr>
          <w:szCs w:val="28"/>
          <w:lang w:val="vi-VN"/>
        </w:rPr>
        <w:fldChar w:fldCharType="begin" w:fldLock="1"/>
      </w:r>
      <w:r w:rsidR="00CD4EDA">
        <w:rPr>
          <w:szCs w:val="28"/>
          <w:lang w:val="vi-VN"/>
        </w:rPr>
        <w:instrText>ADDIN CSL_CITATION {"citationItems":[{"id":"ITEM-1","itemData":{"DOI":"10.1145/2619239.2631434","ISBN":"9781450328364","ISSN":"19435819","abstract":"As smartphones and mobile devices are rapidly becoming indispensable for many network users, mobile malware has become a serious threat in the network security and privacy. Especially on the popular Android platform, many malicious apps are hiding in a large number of normal apps, which makes the malware detection more challenging. In this paper, we propose a ML-based method that utilizes more than 200 features extracted from both static analysis and dynamic analysis of Android app for malware detection. The comparison of modeling results demonstrates that the deep learning technique is especially suitable for Android malware detection and can achieve a high level of 96% accuracy with real-world Android application sets.","author":[{"dropping-particle":"","family":"Yuan","given":"Zhenlong","non-dropping-particle":"","parse-names":false,"suffix":""},{"dropping-particle":"","family":"Lu","given":"Yongqiang","non-dropping-particle":"","parse-names":false,"suffix":""},{"dropping-particle":"","family":"Wang","given":"Zhaoguo","non-dropping-particle":"","parse-names":false,"suffix":""},{"dropping-particle":"","family":"Xue","given":"Yibo","non-dropping-particle":"","parse-names":false,"suffix":""}],"container-title":"Computer Communication Review","id":"ITEM-1","issue":"4","issued":{"date-parts":[["2015"]]},"page":"371-372","title":"Droid-Sec: Deep learning in android malware detection","type":"article-journal","volume":"44"},"uris":["http://www.mendeley.com/documents/?uuid=41632b7e-3bea-40da-be87-284d613ea15a"]}],"mendeley":{"formattedCitation":"[18]","plainTextFormattedCitation":"[18]","previouslyFormattedCitation":"[18]"},"properties":{"noteIndex":0},"schema":"https://github.com/citation-style-language/schema/raw/master/csl-citation.json"}</w:instrText>
      </w:r>
      <w:r w:rsidR="002D4126">
        <w:rPr>
          <w:szCs w:val="28"/>
          <w:lang w:val="vi-VN"/>
        </w:rPr>
        <w:fldChar w:fldCharType="separate"/>
      </w:r>
      <w:r w:rsidR="002D4126" w:rsidRPr="002D4126">
        <w:rPr>
          <w:noProof/>
          <w:szCs w:val="28"/>
          <w:lang w:val="vi-VN"/>
        </w:rPr>
        <w:t>[18]</w:t>
      </w:r>
      <w:r w:rsidR="002D4126">
        <w:rPr>
          <w:szCs w:val="28"/>
          <w:lang w:val="vi-VN"/>
        </w:rPr>
        <w:fldChar w:fldCharType="end"/>
      </w:r>
      <w:r w:rsidR="002D4126">
        <w:rPr>
          <w:szCs w:val="28"/>
          <w:lang w:val="vi-VN"/>
        </w:rPr>
        <w:t xml:space="preserve"> </w:t>
      </w:r>
      <w:r w:rsidRPr="00642EBB">
        <w:rPr>
          <w:szCs w:val="28"/>
          <w:lang w:val="vi-VN"/>
        </w:rPr>
        <w:t>sử dụng hơn 200 đặc trưng từ quá trình phân tích tĩnh động làm đầu vào cho mạng học sâu DBN cho phép đạt được độ chính xác lên tới 96% trong việc phân loại mã độc và tệp tin lành tính.</w:t>
      </w:r>
    </w:p>
    <w:p w14:paraId="57C4F85A" w14:textId="3D82DE3B" w:rsidR="00F00FCE" w:rsidRPr="00642EBB" w:rsidRDefault="00F00FCE" w:rsidP="00907705">
      <w:pPr>
        <w:rPr>
          <w:szCs w:val="28"/>
          <w:lang w:val="vi-VN"/>
        </w:rPr>
      </w:pPr>
      <w:r w:rsidRPr="00642EBB">
        <w:rPr>
          <w:szCs w:val="28"/>
          <w:lang w:val="vi-VN"/>
        </w:rPr>
        <w:t xml:space="preserve">Saxe và Berlin </w:t>
      </w:r>
      <w:r w:rsidR="00CD4EDA">
        <w:rPr>
          <w:szCs w:val="28"/>
          <w:lang w:val="vi-VN"/>
        </w:rPr>
        <w:fldChar w:fldCharType="begin" w:fldLock="1"/>
      </w:r>
      <w:r w:rsidR="001A5D95">
        <w:rPr>
          <w:szCs w:val="28"/>
          <w:lang w:val="vi-VN"/>
        </w:rPr>
        <w:instrText>ADDIN CSL_CITATION {"citationItems":[{"id":"ITEM-1","itemData":{"DOI":"10.1109/MALWARE.2015.7413680","ISBN":"9781509003174","abstract":"In this paper we introduce a deep neural network based malware detection system that Invincea has developed, which achieves a usable detection rate at an extremely low false positive rate and scales to real world training example volumes on commodity hardware. We show that our system achieves a 95% detection rate at 0.1% false positive rate (FPR), based on more than 400,000 software binaries sourced directly from our customers and internal malware databases. In addition, we describe a non-parametric method for adjusting the classifier's scores to better represent expected precision in the deployment environment. Our results demonstrate that it is now feasible to quickly train and deploy a low resource, highly accurate machine learning classification model, with false positive rates that approach traditional labor intensive expert rule based malware detection, while also detecting previously unseen malware missed by these traditional approaches. Since machine learning models tend to improve with larger datasizes, we foresee deep neural network classification models gaining in importance as part of a layered network defense strategy in coming years.","author":[{"dropping-particle":"","family":"Saxe","given":"Joshua","non-dropping-particle":"","parse-names":false,"suffix":""},{"dropping-particle":"","family":"Berlin","given":"Konstantin","non-dropping-particle":"","parse-names":false,"suffix":""}],"container-title":"2015 10th International Conference on Malicious and Unwanted Software, MALWARE 2015","id":"ITEM-1","issued":{"date-parts":[["2016"]]},"page":"11-20","title":"Deep neural network based malware detection using two dimensional binary program features","type":"article-journal"},"uris":["http://www.mendeley.com/documents/?uuid=4425bd83-0bcb-4fb2-87c0-df4e93876d71"]}],"mendeley":{"formattedCitation":"[19]","plainTextFormattedCitation":"[19]","previouslyFormattedCitation":"[19]"},"properties":{"noteIndex":0},"schema":"https://github.com/citation-style-language/schema/raw/master/csl-citation.json"}</w:instrText>
      </w:r>
      <w:r w:rsidR="00CD4EDA">
        <w:rPr>
          <w:szCs w:val="28"/>
          <w:lang w:val="vi-VN"/>
        </w:rPr>
        <w:fldChar w:fldCharType="separate"/>
      </w:r>
      <w:r w:rsidR="00CD4EDA" w:rsidRPr="00CD4EDA">
        <w:rPr>
          <w:noProof/>
          <w:szCs w:val="28"/>
          <w:lang w:val="vi-VN"/>
        </w:rPr>
        <w:t>[19]</w:t>
      </w:r>
      <w:r w:rsidR="00CD4EDA">
        <w:rPr>
          <w:szCs w:val="28"/>
          <w:lang w:val="vi-VN"/>
        </w:rPr>
        <w:fldChar w:fldCharType="end"/>
      </w:r>
      <w:r w:rsidR="0066380C">
        <w:rPr>
          <w:szCs w:val="28"/>
          <w:lang w:val="vi-VN"/>
        </w:rPr>
        <w:t xml:space="preserve"> </w:t>
      </w:r>
      <w:r w:rsidRPr="00642EBB">
        <w:rPr>
          <w:szCs w:val="28"/>
          <w:lang w:val="vi-VN"/>
        </w:rPr>
        <w:t xml:space="preserve">đề xuất mô hình dựa trên mạng nơ-ron truyền thẳng để trích xuất các đặc trưng từ hơn 40000 tập tin nhị phân ứng dụng Windows, kết quả đạt được độ chính xác 95% với </w:t>
      </w:r>
      <w:r w:rsidR="00E862F5">
        <w:rPr>
          <w:szCs w:val="28"/>
          <w:lang w:val="vi-VN"/>
        </w:rPr>
        <w:t>tỷ</w:t>
      </w:r>
      <w:r w:rsidRPr="00642EBB">
        <w:rPr>
          <w:szCs w:val="28"/>
          <w:lang w:val="vi-VN"/>
        </w:rPr>
        <w:t xml:space="preserve"> lệ dương tính giả (false positive rate) là 0.1%.</w:t>
      </w:r>
    </w:p>
    <w:p w14:paraId="3C5476F4" w14:textId="5B899D4F" w:rsidR="00F00FCE" w:rsidRPr="00642EBB" w:rsidRDefault="00F00FCE" w:rsidP="00907705">
      <w:pPr>
        <w:rPr>
          <w:szCs w:val="28"/>
          <w:lang w:val="vi-VN"/>
        </w:rPr>
      </w:pPr>
      <w:r w:rsidRPr="00642EBB">
        <w:rPr>
          <w:szCs w:val="28"/>
          <w:lang w:val="vi-VN"/>
        </w:rPr>
        <w:t xml:space="preserve">Hamed và cộng sự </w:t>
      </w:r>
      <w:r w:rsidR="001A5D95">
        <w:rPr>
          <w:szCs w:val="28"/>
          <w:lang w:val="vi-VN"/>
        </w:rPr>
        <w:fldChar w:fldCharType="begin" w:fldLock="1"/>
      </w:r>
      <w:r w:rsidR="00B62667">
        <w:rPr>
          <w:szCs w:val="28"/>
          <w:lang w:val="vi-VN"/>
        </w:rPr>
        <w:instrText>ADDIN CSL_CITATION {"citationItems":[{"id":"ITEM-1","itemData":{"DOI":"10.1016/j.future.2018.03.007","ISSN":"0167739X","abstract":"Internet of Things (IoT) devices are increasingly deployed in different industries and for different purposes (e.g. sensing/collecting of environmental data in both civilian and military settings). The increasing presence in a broad range of applications, and their increasing computing and processing capabilities make them a valuable attack target, such as malware designed to compromise specific IoT devices. In this paper, we explore the potential of using Recurrent Neural Network (RNN) deep learning in detecting IoT malware. Specifically, our approach uses RNN to analyze ARM-based IoT applications’ execution operation codes (OpCodes). To train our models, we use an IoT application dataset comprising 281 malware and 270 benign ware. Then, we evaluate the trained model using 100 new IoT malware samples (i.e. not previously exposed to the model) with three different Long Short Term Memory (LSTM) configurations. Findings of the 10-fold cross validation analysis show that the second configuration with 2-layer neurons has the highest accuracy (98.18%) in the detection of new malware samples. A comparative summary with other machine learning classifiers also demonstrate that the LSTM approach delivers the best possible outcome.","author":[{"dropping-particle":"","family":"HaddadPajouh","given":"Hamed","non-dropping-particle":"","parse-names":false,"suffix":""},{"dropping-particle":"","family":"Dehghantanha","given":"Ali","non-dropping-particle":"","parse-names":false,"suffix":""},{"dropping-particle":"","family":"Khayami","given":"Raouf","non-dropping-particle":"","parse-names":false,"suffix":""},{"dropping-particle":"","family":"Choo","given":"Kim Kwang Raymond","non-dropping-particle":"","parse-names":false,"suffix":""}],"container-title":"Future Generation Computer Systems","id":"ITEM-1","issued":{"date-parts":[["2018"]]},"page":"88-96","publisher":"Elsevier B.V.","title":"A deep Recurrent Neural Network based approach for Internet of Things malware threat hunting","type":"article-journal","volume":"85"},"uris":["http://www.mendeley.com/documents/?uuid=e89b340c-464e-41a1-ad25-240a591ca350"]}],"mendeley":{"formattedCitation":"[20]","plainTextFormattedCitation":"[20]","previouslyFormattedCitation":"[20]"},"properties":{"noteIndex":0},"schema":"https://github.com/citation-style-language/schema/raw/master/csl-citation.json"}</w:instrText>
      </w:r>
      <w:r w:rsidR="001A5D95">
        <w:rPr>
          <w:szCs w:val="28"/>
          <w:lang w:val="vi-VN"/>
        </w:rPr>
        <w:fldChar w:fldCharType="separate"/>
      </w:r>
      <w:r w:rsidR="001A5D95" w:rsidRPr="001A5D95">
        <w:rPr>
          <w:noProof/>
          <w:szCs w:val="28"/>
          <w:lang w:val="vi-VN"/>
        </w:rPr>
        <w:t>[20]</w:t>
      </w:r>
      <w:r w:rsidR="001A5D95">
        <w:rPr>
          <w:szCs w:val="28"/>
          <w:lang w:val="vi-VN"/>
        </w:rPr>
        <w:fldChar w:fldCharType="end"/>
      </w:r>
      <w:r w:rsidR="001A5D95">
        <w:rPr>
          <w:szCs w:val="28"/>
          <w:lang w:val="vi-VN"/>
        </w:rPr>
        <w:t xml:space="preserve"> </w:t>
      </w:r>
      <w:r w:rsidRPr="00642EBB">
        <w:rPr>
          <w:szCs w:val="28"/>
          <w:lang w:val="vi-VN"/>
        </w:rPr>
        <w:t>đã đề xuất giải pháp sử dụng cấu trúc LSTM với RNN (Recurrent Neural Network) trong phát hiện mã độc trên thiết bị IoT dựa trên đặc trưng Opcode trích xuất từ các ứng dụng thực thi nền tảng ARM, độ chính xác đạt 98%.</w:t>
      </w:r>
    </w:p>
    <w:p w14:paraId="0F644543" w14:textId="2232496D" w:rsidR="00F00FCE" w:rsidRPr="00642EBB" w:rsidRDefault="00B62667" w:rsidP="00907705">
      <w:pPr>
        <w:rPr>
          <w:szCs w:val="28"/>
          <w:lang w:val="vi-VN"/>
        </w:rPr>
      </w:pPr>
      <w:r>
        <w:rPr>
          <w:szCs w:val="28"/>
          <w:lang w:val="vi-VN"/>
        </w:rPr>
        <w:t>Tuy nhiên nhược điểm của c</w:t>
      </w:r>
      <w:r w:rsidR="00F00FCE" w:rsidRPr="00642EBB">
        <w:rPr>
          <w:szCs w:val="28"/>
          <w:lang w:val="vi-VN"/>
        </w:rPr>
        <w:t>ác nghiên cứu này mới áp dụng phương pháp học sâu vào phân tích dữ liệu thu thập được từ quá trình hoạt động của hệ thống, mà chưa khai thác những đặc thù của mã độc Botnet, lớp mã độc phổ biến nhất trên các thiết bị IoT</w:t>
      </w:r>
      <w:r>
        <w:rPr>
          <w:szCs w:val="28"/>
          <w:lang w:val="vi-VN"/>
        </w:rPr>
        <w:t xml:space="preserve"> </w:t>
      </w:r>
      <w:r>
        <w:rPr>
          <w:szCs w:val="28"/>
          <w:lang w:val="vi-VN"/>
        </w:rPr>
        <w:fldChar w:fldCharType="begin" w:fldLock="1"/>
      </w:r>
      <w:r w:rsidR="005D0FD4">
        <w:rPr>
          <w:szCs w:val="28"/>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Pr>
          <w:szCs w:val="28"/>
          <w:lang w:val="vi-VN"/>
        </w:rPr>
        <w:fldChar w:fldCharType="separate"/>
      </w:r>
      <w:r w:rsidRPr="00B62667">
        <w:rPr>
          <w:noProof/>
          <w:szCs w:val="28"/>
          <w:lang w:val="vi-VN"/>
        </w:rPr>
        <w:t>[10]</w:t>
      </w:r>
      <w:r>
        <w:rPr>
          <w:szCs w:val="28"/>
          <w:lang w:val="vi-VN"/>
        </w:rPr>
        <w:fldChar w:fldCharType="end"/>
      </w:r>
      <w:r w:rsidR="00F00FCE" w:rsidRPr="00642EBB">
        <w:rPr>
          <w:szCs w:val="28"/>
          <w:lang w:val="vi-VN"/>
        </w:rPr>
        <w:t>.</w:t>
      </w:r>
    </w:p>
    <w:p w14:paraId="1083788F" w14:textId="767765E4" w:rsidR="00786BB2" w:rsidRPr="00814517" w:rsidRDefault="00873D0D" w:rsidP="00814517">
      <w:pPr>
        <w:pStyle w:val="Heading2"/>
        <w:rPr>
          <w:szCs w:val="28"/>
          <w:lang w:val="vi-VN"/>
        </w:rPr>
      </w:pPr>
      <w:bookmarkStart w:id="35" w:name="_Toc38714932"/>
      <w:r w:rsidRPr="00642EBB">
        <w:rPr>
          <w:szCs w:val="28"/>
          <w:lang w:val="vi-VN"/>
        </w:rPr>
        <w:t>Tổng kết chương</w:t>
      </w:r>
      <w:bookmarkEnd w:id="35"/>
    </w:p>
    <w:p w14:paraId="7C1BAC52" w14:textId="4D97E82A" w:rsidR="00D15947" w:rsidRDefault="00D15947" w:rsidP="00D15947">
      <w:pPr>
        <w:keepNext/>
        <w:keepLines/>
        <w:spacing w:before="100" w:after="100"/>
        <w:rPr>
          <w:szCs w:val="28"/>
          <w:lang w:val="vi-VN"/>
        </w:rPr>
      </w:pPr>
      <w:r>
        <w:rPr>
          <w:szCs w:val="28"/>
          <w:lang w:val="vi-VN"/>
        </w:rPr>
        <w:t>Theo</w:t>
      </w:r>
      <w:r w:rsidR="005D0FD4">
        <w:rPr>
          <w:szCs w:val="28"/>
          <w:lang w:val="vi-VN"/>
        </w:rPr>
        <w:t xml:space="preserve"> </w:t>
      </w:r>
      <w:r w:rsidR="005D0FD4">
        <w:rPr>
          <w:szCs w:val="28"/>
          <w:lang w:val="vi-VN"/>
        </w:rPr>
        <w:fldChar w:fldCharType="begin" w:fldLock="1"/>
      </w:r>
      <w:r w:rsidR="00AB05F9">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id":"ITEM-2","itemData":{"DOI":"10.1186/s40537-017-0074-7","ISSN":"21961115","abstract":"Detecting botnets in a network is crucial because bots impact numerous areas such as cyber security, finance, health care, law enforcement, and more. Botnets are becoming more sophisticated and dangerous day-by-day, and most of the existing rule based and flow based detection methods may not be capable of detecting bot activities in an efficient and effective manner. Hence, designing a robust and fast botnet detection method is of high significance. In this study, we propose a novel botnet detection methodology based on topological features of nodes within a graph: in degree, out degree, in degree weight, out degree weight, clustering coefficient, node betweenness, and eigenvector centrality. A self-organizing map clustering method is applied to establish clusters of nodes in the network based on these features. Our method is capable of isolating bots in clusters of small sizes while containing the majority of normal nodes in the same big cluster. Thus, bots can be detected by searching a limited number of nodes. A filtering procedure is also developed to further enhance the algorithm efficiency by removing inactive nodes from consideration. The methodology is verified using the CTU-13 datasets, and benchmarked against a classification-based detection method. The results show that our proposed method can efficiently detect the bots despite their varying behaviors.","author":[{"dropping-particle":"","family":"Chowdhury","given":"Sudipta","non-dropping-particle":"","parse-names":false,"suffix":""},{"dropping-particle":"","family":"Khanzadeh","given":"Mojtaba","non-dropping-particle":"","parse-names":false,"suffix":""},{"dropping-particle":"","family":"Akula","given":"Ravi","non-dropping-particle":"","parse-names":false,"suffix":""},{"dropping-particle":"","family":"Zhang","given":"Fangyan","non-dropping-particle":"","parse-names":false,"suffix":""},{"dropping-particle":"","family":"Zhang","given":"Song","non-dropping-particle":"","parse-names":false,"suffix":""},{"dropping-particle":"","family":"Medal","given":"Hugh","non-dropping-particle":"","parse-names":false,"suffix":""},{"dropping-particle":"","family":"Marufuzzaman","given":"Mohammad","non-dropping-particle":"","parse-names":false,"suffix":""},{"dropping-particle":"","family":"Bian","given":"Linkan","non-dropping-particle":"","parse-names":false,"suffix":""}],"container-title":"Journal of Big Data","id":"ITEM-2","issue":"1","issued":{"date-parts":[["2017"]]},"publisher":"Springer International Publishing","title":"Botnet detection using graph-based feature clustering","type":"article-journal","volume":"4"},"uris":["http://www.mendeley.com/documents/?uuid=6fe41b7f-5a79-4d97-b142-710dad810093"]}],"mendeley":{"formattedCitation":"[7], [21]","manualFormatting":"[7] và [21]","plainTextFormattedCitation":"[7], [21]","previouslyFormattedCitation":"[7], [21]"},"properties":{"noteIndex":0},"schema":"https://github.com/citation-style-language/schema/raw/master/csl-citation.json"}</w:instrText>
      </w:r>
      <w:r w:rsidR="005D0FD4">
        <w:rPr>
          <w:szCs w:val="28"/>
          <w:lang w:val="vi-VN"/>
        </w:rPr>
        <w:fldChar w:fldCharType="separate"/>
      </w:r>
      <w:r w:rsidR="005D0FD4" w:rsidRPr="005D0FD4">
        <w:rPr>
          <w:noProof/>
          <w:szCs w:val="28"/>
          <w:lang w:val="vi-VN"/>
        </w:rPr>
        <w:t>[7]</w:t>
      </w:r>
      <w:r w:rsidR="005D0FD4">
        <w:rPr>
          <w:noProof/>
          <w:szCs w:val="28"/>
          <w:lang w:val="vi-VN"/>
        </w:rPr>
        <w:t xml:space="preserve"> và</w:t>
      </w:r>
      <w:r w:rsidR="005D0FD4" w:rsidRPr="005D0FD4">
        <w:rPr>
          <w:noProof/>
          <w:szCs w:val="28"/>
          <w:lang w:val="vi-VN"/>
        </w:rPr>
        <w:t xml:space="preserve"> [21]</w:t>
      </w:r>
      <w:r w:rsidR="005D0FD4">
        <w:rPr>
          <w:szCs w:val="28"/>
          <w:lang w:val="vi-VN"/>
        </w:rPr>
        <w:fldChar w:fldCharType="end"/>
      </w:r>
      <w:r>
        <w:rPr>
          <w:szCs w:val="28"/>
          <w:lang w:val="vi-VN"/>
        </w:rPr>
        <w:t xml:space="preserve">, </w:t>
      </w:r>
      <w:r w:rsidR="000763FE" w:rsidRPr="00960AAB">
        <w:rPr>
          <w:szCs w:val="28"/>
          <w:lang w:val="vi-VN"/>
        </w:rPr>
        <w:t xml:space="preserve">việc phát hiện mã độc dựa trên phân tích các đặc trưng </w:t>
      </w:r>
      <w:r w:rsidR="000763FE">
        <w:rPr>
          <w:szCs w:val="28"/>
          <w:lang w:val="vi-VN"/>
        </w:rPr>
        <w:t xml:space="preserve">dưới </w:t>
      </w:r>
      <w:r w:rsidR="000763FE" w:rsidRPr="00960AAB">
        <w:rPr>
          <w:szCs w:val="28"/>
          <w:lang w:val="vi-VN"/>
        </w:rPr>
        <w:t xml:space="preserve">dạng đồ thị (graph-based) đem lại hiệu quả hơn so với </w:t>
      </w:r>
      <w:r w:rsidR="000763FE">
        <w:rPr>
          <w:szCs w:val="28"/>
          <w:lang w:val="vi-VN"/>
        </w:rPr>
        <w:t xml:space="preserve">phân tích đặc trưng dưới </w:t>
      </w:r>
      <w:r w:rsidR="000763FE" w:rsidRPr="00960AAB">
        <w:rPr>
          <w:szCs w:val="28"/>
          <w:lang w:val="vi-VN"/>
        </w:rPr>
        <w:t>dạng luồng (flow-based), do dạng đồ thị có thể thể hiện được mối quan hệ chặt chẽ giữa dữ liệu và giảm thời gian so sánh chéo trong mô hình</w:t>
      </w:r>
      <w:r w:rsidR="000763FE">
        <w:rPr>
          <w:szCs w:val="28"/>
          <w:lang w:val="vi-VN"/>
        </w:rPr>
        <w:t>.</w:t>
      </w:r>
      <w:r w:rsidR="00E74C1A">
        <w:rPr>
          <w:szCs w:val="28"/>
          <w:lang w:val="vi-VN"/>
        </w:rPr>
        <w:t xml:space="preserve"> </w:t>
      </w:r>
      <w:r>
        <w:rPr>
          <w:szCs w:val="28"/>
          <w:lang w:val="vi-VN"/>
        </w:rPr>
        <w:t>Bên cạnh đó, một đồ thị được sử dụng để hiện các hành vi của ứng dụng một cách hiệu quả, bởi vì các đồ th</w:t>
      </w:r>
      <w:r w:rsidR="00A33412">
        <w:rPr>
          <w:szCs w:val="28"/>
          <w:lang w:val="vi-VN"/>
        </w:rPr>
        <w:t>ị</w:t>
      </w:r>
      <w:r>
        <w:rPr>
          <w:szCs w:val="28"/>
          <w:lang w:val="vi-VN"/>
        </w:rPr>
        <w:t>, đặc biệt là các đồ thị có nhãn, có thể được sử dụng để mô hình hoá các mối quan hệ phức tạ</w:t>
      </w:r>
      <w:r w:rsidR="00A33412">
        <w:rPr>
          <w:szCs w:val="28"/>
          <w:lang w:val="vi-VN"/>
        </w:rPr>
        <w:t>p</w:t>
      </w:r>
      <w:r>
        <w:rPr>
          <w:szCs w:val="28"/>
          <w:lang w:val="vi-VN"/>
        </w:rPr>
        <w:t xml:space="preserve"> giữa các dữ liệu.  </w:t>
      </w:r>
    </w:p>
    <w:p w14:paraId="150C89DA" w14:textId="797D7DC9" w:rsidR="00786BB2" w:rsidRPr="00786BB2" w:rsidRDefault="000A30F6" w:rsidP="00D15947">
      <w:pPr>
        <w:rPr>
          <w:lang w:val="vi-VN"/>
        </w:rPr>
      </w:pPr>
      <w:r>
        <w:rPr>
          <w:szCs w:val="28"/>
          <w:lang w:val="vi-VN"/>
        </w:rPr>
        <w:t>Việc kết hợp</w:t>
      </w:r>
      <w:r w:rsidR="00D15947">
        <w:rPr>
          <w:szCs w:val="28"/>
          <w:lang w:val="vi-VN"/>
        </w:rPr>
        <w:t xml:space="preserve"> phân tích</w:t>
      </w:r>
      <w:r w:rsidR="00894879" w:rsidRPr="00894879">
        <w:rPr>
          <w:szCs w:val="28"/>
          <w:lang w:val="vi-VN"/>
        </w:rPr>
        <w:t xml:space="preserve"> </w:t>
      </w:r>
      <w:r w:rsidR="00894879">
        <w:rPr>
          <w:szCs w:val="28"/>
          <w:lang w:val="vi-VN"/>
        </w:rPr>
        <w:t>tĩnh</w:t>
      </w:r>
      <w:r w:rsidR="00171058">
        <w:rPr>
          <w:szCs w:val="28"/>
          <w:lang w:val="vi-VN"/>
        </w:rPr>
        <w:t xml:space="preserve"> </w:t>
      </w:r>
      <w:r w:rsidR="00D15947">
        <w:rPr>
          <w:szCs w:val="28"/>
          <w:lang w:val="vi-VN"/>
        </w:rPr>
        <w:t xml:space="preserve">xác định mã độc IoT trong đó các đặc trưng được đồ thị </w:t>
      </w:r>
      <w:r w:rsidR="0059445E">
        <w:rPr>
          <w:szCs w:val="28"/>
          <w:lang w:val="vi-VN"/>
        </w:rPr>
        <w:t>hoá</w:t>
      </w:r>
      <w:r w:rsidR="00171058">
        <w:rPr>
          <w:szCs w:val="28"/>
          <w:lang w:val="vi-VN"/>
        </w:rPr>
        <w:t xml:space="preserve">, </w:t>
      </w:r>
      <w:r w:rsidR="00D15947">
        <w:rPr>
          <w:szCs w:val="28"/>
          <w:lang w:val="vi-VN"/>
        </w:rPr>
        <w:t xml:space="preserve">với </w:t>
      </w:r>
      <w:r w:rsidR="00171058">
        <w:rPr>
          <w:szCs w:val="28"/>
          <w:lang w:val="vi-VN"/>
        </w:rPr>
        <w:t xml:space="preserve">các </w:t>
      </w:r>
      <w:r w:rsidR="00D15947">
        <w:rPr>
          <w:szCs w:val="28"/>
          <w:lang w:val="vi-VN"/>
        </w:rPr>
        <w:t>gốc đồ thị là các đặc trưng</w:t>
      </w:r>
      <w:r w:rsidR="002358F3">
        <w:rPr>
          <w:szCs w:val="28"/>
          <w:lang w:val="vi-VN"/>
        </w:rPr>
        <w:t xml:space="preserve"> - </w:t>
      </w:r>
      <w:r w:rsidR="00D15947">
        <w:rPr>
          <w:szCs w:val="28"/>
          <w:lang w:val="vi-VN"/>
        </w:rPr>
        <w:t xml:space="preserve">biểu diễn các hành vi của IoT botnet trong vòng đời </w:t>
      </w:r>
      <w:r w:rsidR="00171058">
        <w:rPr>
          <w:szCs w:val="28"/>
          <w:lang w:val="vi-VN"/>
        </w:rPr>
        <w:t>IoT botnet,</w:t>
      </w:r>
      <w:r w:rsidR="00841421">
        <w:rPr>
          <w:szCs w:val="28"/>
          <w:lang w:val="vi-VN"/>
        </w:rPr>
        <w:t xml:space="preserve"> là cách tiếp cận đầy hứa hẹn</w:t>
      </w:r>
      <w:r w:rsidR="00D15947">
        <w:rPr>
          <w:szCs w:val="28"/>
          <w:lang w:val="vi-VN"/>
        </w:rPr>
        <w:t xml:space="preserve">. Các đặc trưng này được định nghĩa theo cả hành vi của IoT botnet và cả topo mạng của đồ thị, nó được sinh ra và xử lý thông qua deep learning </w:t>
      </w:r>
      <w:r w:rsidR="00AB05F9">
        <w:rPr>
          <w:szCs w:val="28"/>
          <w:lang w:val="vi-VN"/>
        </w:rPr>
        <w:fldChar w:fldCharType="begin" w:fldLock="1"/>
      </w:r>
      <w:r w:rsidR="00297874">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AB05F9">
        <w:rPr>
          <w:szCs w:val="28"/>
          <w:lang w:val="vi-VN"/>
        </w:rPr>
        <w:fldChar w:fldCharType="separate"/>
      </w:r>
      <w:r w:rsidR="00AB05F9" w:rsidRPr="00AB05F9">
        <w:rPr>
          <w:noProof/>
          <w:szCs w:val="28"/>
          <w:lang w:val="vi-VN"/>
        </w:rPr>
        <w:t>[7]</w:t>
      </w:r>
      <w:r w:rsidR="00AB05F9">
        <w:rPr>
          <w:szCs w:val="28"/>
          <w:lang w:val="vi-VN"/>
        </w:rPr>
        <w:fldChar w:fldCharType="end"/>
      </w:r>
      <w:r w:rsidR="00D15947">
        <w:rPr>
          <w:szCs w:val="28"/>
          <w:lang w:val="vi-VN"/>
        </w:rPr>
        <w:t>.</w:t>
      </w:r>
    </w:p>
    <w:p w14:paraId="5E023CAB" w14:textId="7F64D402" w:rsidR="004476E2" w:rsidRPr="00642EBB" w:rsidRDefault="00A225C0" w:rsidP="003F0462">
      <w:pPr>
        <w:pStyle w:val="Heading1"/>
        <w:spacing w:before="100" w:after="100"/>
        <w:rPr>
          <w:sz w:val="28"/>
          <w:szCs w:val="28"/>
          <w:lang w:val="vi-VN"/>
        </w:rPr>
      </w:pPr>
      <w:bookmarkStart w:id="36" w:name="_Toc38714933"/>
      <w:r w:rsidRPr="00642EBB">
        <w:rPr>
          <w:sz w:val="28"/>
          <w:szCs w:val="28"/>
          <w:lang w:val="vi-VN"/>
        </w:rPr>
        <w:lastRenderedPageBreak/>
        <w:t>Ứ</w:t>
      </w:r>
      <w:r w:rsidR="00212F7B" w:rsidRPr="00642EBB">
        <w:rPr>
          <w:sz w:val="28"/>
          <w:szCs w:val="28"/>
          <w:lang w:val="vi-VN"/>
        </w:rPr>
        <w:t xml:space="preserve">ng dụng thuật toán </w:t>
      </w:r>
      <w:r w:rsidR="00212F7B">
        <w:rPr>
          <w:sz w:val="28"/>
          <w:szCs w:val="28"/>
          <w:lang w:val="vi-VN"/>
        </w:rPr>
        <w:t>DGCNN</w:t>
      </w:r>
      <w:r w:rsidR="00212F7B" w:rsidRPr="00642EBB">
        <w:rPr>
          <w:sz w:val="28"/>
          <w:szCs w:val="28"/>
          <w:lang w:val="vi-VN"/>
        </w:rPr>
        <w:t xml:space="preserve"> và đồ thị cấu trúc </w:t>
      </w:r>
      <w:r w:rsidR="00212F7B">
        <w:rPr>
          <w:sz w:val="28"/>
          <w:szCs w:val="28"/>
          <w:lang w:val="vi-VN"/>
        </w:rPr>
        <w:t>PSI</w:t>
      </w:r>
      <w:r w:rsidR="00212F7B" w:rsidRPr="00642EBB">
        <w:rPr>
          <w:sz w:val="28"/>
          <w:szCs w:val="28"/>
          <w:lang w:val="vi-VN"/>
        </w:rPr>
        <w:t xml:space="preserve">-graph trong phát hiện </w:t>
      </w:r>
      <w:r w:rsidR="00212F7B">
        <w:rPr>
          <w:sz w:val="28"/>
          <w:szCs w:val="28"/>
          <w:lang w:val="vi-VN"/>
        </w:rPr>
        <w:t>IoT</w:t>
      </w:r>
      <w:r w:rsidR="00212F7B" w:rsidRPr="00642EBB">
        <w:rPr>
          <w:sz w:val="28"/>
          <w:szCs w:val="28"/>
          <w:lang w:val="vi-VN"/>
        </w:rPr>
        <w:t xml:space="preserve"> botnet</w:t>
      </w:r>
      <w:bookmarkEnd w:id="36"/>
    </w:p>
    <w:p w14:paraId="4C20C8C5" w14:textId="5923AC9F" w:rsidR="003F0462" w:rsidRPr="00642EBB" w:rsidRDefault="003F0462" w:rsidP="00661213">
      <w:pPr>
        <w:keepNext/>
        <w:keepLines/>
        <w:spacing w:after="120"/>
        <w:rPr>
          <w:szCs w:val="28"/>
          <w:lang w:val="vi-VN"/>
        </w:rPr>
      </w:pPr>
      <w:r w:rsidRPr="00642EBB">
        <w:rPr>
          <w:szCs w:val="28"/>
          <w:lang w:val="vi-VN"/>
        </w:rPr>
        <w:t>Từ những hạn chế từ những phương pháp phân tích, phát hiện mã độc IoT Botnet, Chương 2 tập trung giới thiệu phương pháp đề xuất, thuật toán trong việc sinh ra đồ thị PSI, một cách tiếp cận mới trong việc mô tả cấu trúc của các tập tin thực thi ELF. Từ đồ thị PSI, thuật toán DGCNN sẽ được sử dụng nhằm huấn luyện trong việc phân tách giữa các tập tin lành tính và tập tin mã độc.</w:t>
      </w:r>
    </w:p>
    <w:p w14:paraId="734AA397" w14:textId="0A458B53" w:rsidR="00866239" w:rsidRPr="00642EBB" w:rsidRDefault="005168E9" w:rsidP="00E17FF4">
      <w:pPr>
        <w:pStyle w:val="Heading2"/>
        <w:rPr>
          <w:szCs w:val="28"/>
          <w:lang w:val="vi-VN"/>
        </w:rPr>
      </w:pPr>
      <w:bookmarkStart w:id="37" w:name="_Toc38714934"/>
      <w:r w:rsidRPr="00642EBB">
        <w:rPr>
          <w:szCs w:val="28"/>
          <w:lang w:val="vi-VN"/>
        </w:rPr>
        <w:t>Tổng quan</w:t>
      </w:r>
      <w:bookmarkEnd w:id="37"/>
    </w:p>
    <w:p w14:paraId="64DF07C8" w14:textId="482C0F73" w:rsidR="00E8544F" w:rsidRPr="00642EBB" w:rsidRDefault="007E35C5" w:rsidP="00E17FF4">
      <w:pPr>
        <w:pStyle w:val="Heading3"/>
        <w:rPr>
          <w:szCs w:val="28"/>
          <w:lang w:val="vi-VN"/>
        </w:rPr>
      </w:pPr>
      <w:bookmarkStart w:id="38" w:name="_Toc38714935"/>
      <w:r w:rsidRPr="00642EBB">
        <w:rPr>
          <w:szCs w:val="28"/>
          <w:lang w:val="vi-VN"/>
        </w:rPr>
        <w:t xml:space="preserve">Mạng nơ ron tích chập - </w:t>
      </w:r>
      <w:r w:rsidR="005F4F33" w:rsidRPr="00642EBB">
        <w:rPr>
          <w:szCs w:val="28"/>
          <w:lang w:val="vi-VN"/>
        </w:rPr>
        <w:t>Convolutional Neural Network</w:t>
      </w:r>
      <w:r w:rsidRPr="00642EBB">
        <w:rPr>
          <w:szCs w:val="28"/>
          <w:lang w:val="vi-VN"/>
        </w:rPr>
        <w:t xml:space="preserve"> (CNN)</w:t>
      </w:r>
      <w:r w:rsidR="00120C3F" w:rsidRPr="00642EBB">
        <w:rPr>
          <w:szCs w:val="28"/>
          <w:lang w:val="en-US"/>
        </w:rPr>
        <w:t xml:space="preserve"> </w:t>
      </w:r>
      <w:r w:rsidR="006246D4">
        <w:rPr>
          <w:rStyle w:val="FootnoteReference"/>
          <w:szCs w:val="28"/>
          <w:lang w:val="en-US"/>
        </w:rPr>
        <w:fldChar w:fldCharType="begin" w:fldLock="1"/>
      </w:r>
      <w:r w:rsidR="002D4126">
        <w:rPr>
          <w:i w:val="0"/>
          <w:szCs w:val="28"/>
          <w:lang w:val="en-US"/>
        </w:rPr>
        <w:instrText>ADDIN CSL_CITATION {"citationItems":[{"id":"ITEM-1","itemData":{"ISBN":"9789811367939","author":[{"dropping-particle":"","family":"Defferrard","given":"Michaël","non-dropping-particle":"","parse-names":false,"suffix":""}],"id":"ITEM-1","issued":{"date-parts":[["2018"]]},"title":"Advances in Deep Learning on Graphs","type":"book"},"uris":["http://www.mendeley.com/documents/?uuid=0499aaf5-56ed-4b48-90a6-a2750a0331c7"]}],"mendeley":{"formattedCitation":"[17]","plainTextFormattedCitation":"[17]","previouslyFormattedCitation":"[17]"},"properties":{"noteIndex":0},"schema":"https://github.com/citation-style-language/schema/raw/master/csl-citation.json"}</w:instrText>
      </w:r>
      <w:r w:rsidR="006246D4">
        <w:rPr>
          <w:rStyle w:val="FootnoteReference"/>
          <w:szCs w:val="28"/>
          <w:lang w:val="en-US"/>
        </w:rPr>
        <w:fldChar w:fldCharType="separate"/>
      </w:r>
      <w:r w:rsidR="00135AAF" w:rsidRPr="00135AAF">
        <w:rPr>
          <w:i w:val="0"/>
          <w:noProof/>
          <w:szCs w:val="28"/>
          <w:lang w:val="en-US"/>
        </w:rPr>
        <w:t>[17]</w:t>
      </w:r>
      <w:bookmarkEnd w:id="38"/>
      <w:r w:rsidR="006246D4">
        <w:rPr>
          <w:rStyle w:val="FootnoteReference"/>
          <w:szCs w:val="28"/>
          <w:lang w:val="en-US"/>
        </w:rPr>
        <w:fldChar w:fldCharType="end"/>
      </w:r>
    </w:p>
    <w:p w14:paraId="5BF70B75" w14:textId="1F8859E7" w:rsidR="003559B4" w:rsidRPr="00642EBB" w:rsidRDefault="003559B4" w:rsidP="00E17FF4">
      <w:pPr>
        <w:keepNext/>
        <w:keepLines/>
        <w:rPr>
          <w:szCs w:val="28"/>
          <w:lang w:val="vi-VN"/>
        </w:rPr>
      </w:pPr>
      <w:r w:rsidRPr="00642EBB">
        <w:rPr>
          <w:szCs w:val="28"/>
          <w:lang w:val="vi-VN"/>
        </w:rPr>
        <w:t xml:space="preserve">Trong một mạng nơ-ron truyền thống, các nơ-ron được kết nối đầy đủ giữa các lớp khác nhau. Các lớp nằm giữa lớp đầu vào </w:t>
      </w:r>
      <w:r w:rsidR="00F010F7" w:rsidRPr="00642EBB">
        <w:rPr>
          <w:szCs w:val="28"/>
          <w:lang w:val="vi-VN"/>
        </w:rPr>
        <w:t xml:space="preserve">(input layer) </w:t>
      </w:r>
      <w:r w:rsidRPr="00642EBB">
        <w:rPr>
          <w:szCs w:val="28"/>
          <w:lang w:val="vi-VN"/>
        </w:rPr>
        <w:t xml:space="preserve">và lớp đầu ra </w:t>
      </w:r>
      <w:r w:rsidR="00F010F7" w:rsidRPr="00642EBB">
        <w:rPr>
          <w:szCs w:val="28"/>
          <w:lang w:val="vi-VN"/>
        </w:rPr>
        <w:t xml:space="preserve">(output layer) </w:t>
      </w:r>
      <w:r w:rsidRPr="00642EBB">
        <w:rPr>
          <w:szCs w:val="28"/>
          <w:lang w:val="vi-VN"/>
        </w:rPr>
        <w:t>được gọi là các lớp ẩn</w:t>
      </w:r>
      <w:r w:rsidR="005726DC" w:rsidRPr="00642EBB">
        <w:rPr>
          <w:szCs w:val="28"/>
          <w:lang w:val="vi-VN"/>
        </w:rPr>
        <w:t xml:space="preserve"> (hidden layers)</w:t>
      </w:r>
      <w:r w:rsidRPr="00642EBB">
        <w:rPr>
          <w:szCs w:val="28"/>
          <w:lang w:val="vi-VN"/>
        </w:rPr>
        <w:t xml:space="preserve">. Mỗi </w:t>
      </w:r>
      <w:r w:rsidR="00112E2C" w:rsidRPr="00642EBB">
        <w:rPr>
          <w:szCs w:val="28"/>
          <w:lang w:val="vi-VN"/>
        </w:rPr>
        <w:t>hidden layer</w:t>
      </w:r>
      <w:r w:rsidRPr="00642EBB">
        <w:rPr>
          <w:szCs w:val="28"/>
          <w:lang w:val="vi-VN"/>
        </w:rPr>
        <w:t xml:space="preserve"> được tạo thành từ một số nơ-ron, trong đó mỗi nơ-ron được kết nối đầy đủ với tất cả các nơ-ron đứng trước. </w:t>
      </w:r>
      <w:r w:rsidR="00F20CE7" w:rsidRPr="00642EBB">
        <w:rPr>
          <w:szCs w:val="28"/>
          <w:lang w:val="vi-VN"/>
        </w:rPr>
        <w:t>Tuy nhiên v</w:t>
      </w:r>
      <w:r w:rsidRPr="00642EBB">
        <w:rPr>
          <w:szCs w:val="28"/>
          <w:lang w:val="vi-VN"/>
        </w:rPr>
        <w:t xml:space="preserve">ấn đề </w:t>
      </w:r>
      <w:r w:rsidR="00F20CE7" w:rsidRPr="00642EBB">
        <w:rPr>
          <w:szCs w:val="28"/>
          <w:lang w:val="vi-VN"/>
        </w:rPr>
        <w:t xml:space="preserve">đối </w:t>
      </w:r>
      <w:r w:rsidRPr="00642EBB">
        <w:rPr>
          <w:szCs w:val="28"/>
          <w:lang w:val="vi-VN"/>
        </w:rPr>
        <w:t xml:space="preserve">với mạng </w:t>
      </w:r>
      <w:r w:rsidR="00F20CE7" w:rsidRPr="00642EBB">
        <w:rPr>
          <w:szCs w:val="28"/>
          <w:lang w:val="vi-VN"/>
        </w:rPr>
        <w:t>nơ-ron</w:t>
      </w:r>
      <w:r w:rsidRPr="00642EBB">
        <w:rPr>
          <w:szCs w:val="28"/>
          <w:lang w:val="vi-VN"/>
        </w:rPr>
        <w:t xml:space="preserve"> </w:t>
      </w:r>
      <w:r w:rsidR="00F20CE7" w:rsidRPr="00642EBB">
        <w:rPr>
          <w:szCs w:val="28"/>
          <w:lang w:val="vi-VN"/>
        </w:rPr>
        <w:t>này</w:t>
      </w:r>
      <w:r w:rsidRPr="00642EBB">
        <w:rPr>
          <w:szCs w:val="28"/>
          <w:lang w:val="vi-VN"/>
        </w:rPr>
        <w:t xml:space="preserve"> là</w:t>
      </w:r>
      <w:r w:rsidR="00F35FB7" w:rsidRPr="00642EBB">
        <w:rPr>
          <w:szCs w:val="28"/>
          <w:lang w:val="vi-VN"/>
        </w:rPr>
        <w:t xml:space="preserve"> </w:t>
      </w:r>
      <w:r w:rsidRPr="00642EBB">
        <w:rPr>
          <w:szCs w:val="28"/>
          <w:lang w:val="vi-VN"/>
        </w:rPr>
        <w:t xml:space="preserve">kiến trúc không </w:t>
      </w:r>
      <w:r w:rsidR="00F35FB7" w:rsidRPr="00642EBB">
        <w:rPr>
          <w:szCs w:val="28"/>
          <w:lang w:val="vi-VN"/>
        </w:rPr>
        <w:t>phù</w:t>
      </w:r>
      <w:r w:rsidRPr="00642EBB">
        <w:rPr>
          <w:szCs w:val="28"/>
          <w:lang w:val="vi-VN"/>
        </w:rPr>
        <w:t xml:space="preserve"> hợp với đầu vào là </w:t>
      </w:r>
      <w:r w:rsidR="00925D65" w:rsidRPr="00642EBB">
        <w:rPr>
          <w:szCs w:val="28"/>
          <w:lang w:val="vi-VN"/>
        </w:rPr>
        <w:t>các dữ liệu lớn</w:t>
      </w:r>
      <w:r w:rsidRPr="00642EBB">
        <w:rPr>
          <w:szCs w:val="28"/>
          <w:lang w:val="vi-VN"/>
        </w:rPr>
        <w:t xml:space="preserve">. </w:t>
      </w:r>
      <w:r w:rsidR="00C75411" w:rsidRPr="00642EBB">
        <w:rPr>
          <w:szCs w:val="28"/>
          <w:lang w:val="vi-VN"/>
        </w:rPr>
        <w:t>Khi đó, mạng nơ-ron tích chập CNN được đề xuất giúp giải quyết vấn đề này.</w:t>
      </w:r>
    </w:p>
    <w:p w14:paraId="61409CF9" w14:textId="0DE4C4E4" w:rsidR="003559B4" w:rsidRPr="00642EBB" w:rsidRDefault="003559B4" w:rsidP="00E17FF4">
      <w:pPr>
        <w:keepNext/>
        <w:keepLines/>
        <w:rPr>
          <w:strike/>
          <w:szCs w:val="28"/>
          <w:lang w:val="vi-VN"/>
        </w:rPr>
      </w:pPr>
      <w:r w:rsidRPr="00642EBB">
        <w:rPr>
          <w:szCs w:val="28"/>
          <w:lang w:val="vi-VN"/>
        </w:rPr>
        <w:t xml:space="preserve">CNN là được thiết kế để xử lý </w:t>
      </w:r>
      <w:r w:rsidR="00305BF7" w:rsidRPr="00642EBB">
        <w:rPr>
          <w:szCs w:val="28"/>
          <w:lang w:val="vi-VN"/>
        </w:rPr>
        <w:t xml:space="preserve">cá </w:t>
      </w:r>
      <w:r w:rsidRPr="00642EBB">
        <w:rPr>
          <w:szCs w:val="28"/>
          <w:lang w:val="vi-VN"/>
        </w:rPr>
        <w:t xml:space="preserve">dữ liệu như </w:t>
      </w:r>
      <w:r w:rsidR="00305BF7" w:rsidRPr="00642EBB">
        <w:rPr>
          <w:szCs w:val="28"/>
          <w:lang w:val="vi-VN"/>
        </w:rPr>
        <w:t xml:space="preserve">dữ liệu </w:t>
      </w:r>
      <w:r w:rsidRPr="00642EBB">
        <w:rPr>
          <w:szCs w:val="28"/>
          <w:lang w:val="vi-VN"/>
        </w:rPr>
        <w:t>hình ảnh</w:t>
      </w:r>
      <w:r w:rsidR="00CE473B" w:rsidRPr="00642EBB">
        <w:rPr>
          <w:szCs w:val="28"/>
          <w:lang w:val="vi-VN"/>
        </w:rPr>
        <w:t xml:space="preserve">, </w:t>
      </w:r>
      <w:r w:rsidRPr="00642EBB">
        <w:rPr>
          <w:szCs w:val="28"/>
          <w:lang w:val="vi-VN"/>
        </w:rPr>
        <w:t>tín hiệu giọng nói và video.</w:t>
      </w:r>
      <w:r w:rsidR="00403629" w:rsidRPr="00642EBB">
        <w:rPr>
          <w:szCs w:val="28"/>
          <w:lang w:val="vi-VN"/>
        </w:rPr>
        <w:t xml:space="preserve"> </w:t>
      </w:r>
      <w:r w:rsidR="001F37DB" w:rsidRPr="00642EBB">
        <w:rPr>
          <w:szCs w:val="28"/>
          <w:lang w:val="vi-VN"/>
        </w:rPr>
        <w:t xml:space="preserve">Một mạng </w:t>
      </w:r>
      <w:r w:rsidR="00FC552A" w:rsidRPr="00642EBB">
        <w:rPr>
          <w:szCs w:val="28"/>
          <w:lang w:val="vi-VN"/>
        </w:rPr>
        <w:t xml:space="preserve">CNN </w:t>
      </w:r>
      <w:r w:rsidR="00582E46" w:rsidRPr="00642EBB">
        <w:rPr>
          <w:szCs w:val="28"/>
          <w:lang w:val="vi-VN"/>
        </w:rPr>
        <w:t xml:space="preserve">điển hình </w:t>
      </w:r>
      <w:r w:rsidRPr="00642EBB">
        <w:rPr>
          <w:szCs w:val="28"/>
          <w:lang w:val="vi-VN"/>
        </w:rPr>
        <w:t xml:space="preserve">bao gồm các lớp </w:t>
      </w:r>
      <w:r w:rsidR="00732C4B" w:rsidRPr="00642EBB">
        <w:rPr>
          <w:szCs w:val="28"/>
          <w:lang w:val="vi-VN"/>
        </w:rPr>
        <w:t>dưới đây, trong đó mỗi lớp thực hiện các nhiệm vụ khác nhau</w:t>
      </w:r>
      <w:r w:rsidRPr="00642EBB">
        <w:rPr>
          <w:szCs w:val="28"/>
          <w:lang w:val="vi-VN"/>
        </w:rPr>
        <w:t>:</w:t>
      </w:r>
    </w:p>
    <w:p w14:paraId="06D2EDAD" w14:textId="37E42560" w:rsidR="003559B4" w:rsidRPr="00642EBB" w:rsidRDefault="003559B4" w:rsidP="00E17FF4">
      <w:pPr>
        <w:pStyle w:val="ListParagraph"/>
        <w:numPr>
          <w:ilvl w:val="0"/>
          <w:numId w:val="3"/>
        </w:numPr>
        <w:rPr>
          <w:szCs w:val="28"/>
          <w:lang w:val="vi-VN"/>
        </w:rPr>
      </w:pPr>
      <w:r w:rsidRPr="00642EBB">
        <w:rPr>
          <w:szCs w:val="28"/>
          <w:lang w:val="vi-VN"/>
        </w:rPr>
        <w:t>Convolutional layer (lớp tích chập),</w:t>
      </w:r>
    </w:p>
    <w:p w14:paraId="64F4CAEE" w14:textId="70819187" w:rsidR="003559B4" w:rsidRPr="00642EBB" w:rsidRDefault="003559B4" w:rsidP="00E17FF4">
      <w:pPr>
        <w:pStyle w:val="ListParagraph"/>
        <w:numPr>
          <w:ilvl w:val="0"/>
          <w:numId w:val="3"/>
        </w:numPr>
        <w:rPr>
          <w:szCs w:val="28"/>
          <w:lang w:val="vi-VN"/>
        </w:rPr>
      </w:pPr>
      <w:r w:rsidRPr="00642EBB">
        <w:rPr>
          <w:szCs w:val="28"/>
          <w:lang w:val="vi-VN"/>
        </w:rPr>
        <w:t>Activation function layer</w:t>
      </w:r>
      <w:r w:rsidR="00D12D4C" w:rsidRPr="00642EBB">
        <w:rPr>
          <w:szCs w:val="28"/>
          <w:lang w:val="vi-VN"/>
        </w:rPr>
        <w:t>,</w:t>
      </w:r>
    </w:p>
    <w:p w14:paraId="1E19F86F" w14:textId="77777777" w:rsidR="003559B4" w:rsidRPr="00642EBB" w:rsidRDefault="003559B4" w:rsidP="00E17FF4">
      <w:pPr>
        <w:pStyle w:val="ListParagraph"/>
        <w:numPr>
          <w:ilvl w:val="0"/>
          <w:numId w:val="3"/>
        </w:numPr>
        <w:rPr>
          <w:szCs w:val="28"/>
          <w:lang w:val="vi-VN"/>
        </w:rPr>
      </w:pPr>
      <w:r w:rsidRPr="00642EBB">
        <w:rPr>
          <w:szCs w:val="28"/>
          <w:lang w:val="vi-VN"/>
        </w:rPr>
        <w:t>Pooling layer,</w:t>
      </w:r>
    </w:p>
    <w:p w14:paraId="655C8A58" w14:textId="72969FAD" w:rsidR="003559B4" w:rsidRPr="00642EBB" w:rsidRDefault="003559B4" w:rsidP="00E17FF4">
      <w:pPr>
        <w:pStyle w:val="ListParagraph"/>
        <w:numPr>
          <w:ilvl w:val="0"/>
          <w:numId w:val="3"/>
        </w:numPr>
        <w:rPr>
          <w:szCs w:val="28"/>
          <w:lang w:val="vi-VN"/>
        </w:rPr>
      </w:pPr>
      <w:r w:rsidRPr="00642EBB">
        <w:rPr>
          <w:szCs w:val="28"/>
          <w:lang w:val="vi-VN"/>
        </w:rPr>
        <w:t>Fully connected layer</w:t>
      </w:r>
      <w:r w:rsidR="002E7314" w:rsidRPr="00642EBB">
        <w:rPr>
          <w:szCs w:val="28"/>
          <w:lang w:val="vi-VN"/>
        </w:rPr>
        <w:t xml:space="preserve"> (lớp kết nối đầy đủ)</w:t>
      </w:r>
      <w:r w:rsidR="00C23054" w:rsidRPr="00642EBB">
        <w:rPr>
          <w:szCs w:val="28"/>
          <w:lang w:val="vi-VN"/>
        </w:rPr>
        <w:t>,</w:t>
      </w:r>
    </w:p>
    <w:p w14:paraId="2A3451DF" w14:textId="77777777" w:rsidR="003559B4" w:rsidRPr="00642EBB" w:rsidRDefault="003559B4" w:rsidP="00E17FF4">
      <w:pPr>
        <w:pStyle w:val="ListParagraph"/>
        <w:numPr>
          <w:ilvl w:val="0"/>
          <w:numId w:val="3"/>
        </w:numPr>
        <w:rPr>
          <w:szCs w:val="28"/>
          <w:lang w:val="vi-VN"/>
        </w:rPr>
      </w:pPr>
      <w:r w:rsidRPr="00642EBB">
        <w:rPr>
          <w:szCs w:val="28"/>
          <w:lang w:val="vi-VN"/>
        </w:rPr>
        <w:t xml:space="preserve">Dropout layer. </w:t>
      </w:r>
    </w:p>
    <w:p w14:paraId="13959655" w14:textId="7450A353" w:rsidR="0022212F" w:rsidRPr="00642EBB" w:rsidRDefault="003559B4" w:rsidP="00E17FF4">
      <w:pPr>
        <w:rPr>
          <w:szCs w:val="28"/>
          <w:lang w:val="vi-VN"/>
        </w:rPr>
      </w:pPr>
      <w:r w:rsidRPr="00642EBB">
        <w:rPr>
          <w:szCs w:val="28"/>
          <w:lang w:val="vi-VN"/>
        </w:rPr>
        <w:t>Các lớp Convolutional layer</w:t>
      </w:r>
      <w:r w:rsidR="00BF63C7" w:rsidRPr="00642EBB">
        <w:rPr>
          <w:szCs w:val="28"/>
          <w:lang w:val="vi-VN"/>
        </w:rPr>
        <w:t xml:space="preserve"> </w:t>
      </w:r>
      <w:r w:rsidRPr="00642EBB">
        <w:rPr>
          <w:szCs w:val="28"/>
          <w:lang w:val="vi-VN"/>
        </w:rPr>
        <w:t>và Activation function layer thường được xếp chồng lên nhau</w:t>
      </w:r>
      <w:r w:rsidR="00BF63C7" w:rsidRPr="00642EBB">
        <w:rPr>
          <w:szCs w:val="28"/>
          <w:lang w:val="vi-VN"/>
        </w:rPr>
        <w:t>,</w:t>
      </w:r>
      <w:r w:rsidRPr="00642EBB">
        <w:rPr>
          <w:szCs w:val="28"/>
          <w:lang w:val="vi-VN"/>
        </w:rPr>
        <w:t xml:space="preserve"> theo sau là lớp Pooling layer (tuỳ chọn). Lớp </w:t>
      </w:r>
      <w:r w:rsidR="00BF63C7" w:rsidRPr="00642EBB">
        <w:rPr>
          <w:szCs w:val="28"/>
          <w:lang w:val="vi-VN"/>
        </w:rPr>
        <w:t xml:space="preserve">Fully connected layer </w:t>
      </w:r>
      <w:r w:rsidRPr="00642EBB">
        <w:rPr>
          <w:szCs w:val="28"/>
          <w:lang w:val="vi-VN"/>
        </w:rPr>
        <w:t xml:space="preserve">là lớp cuối cùng của mạng và đầu ra của lớp </w:t>
      </w:r>
      <w:r w:rsidR="009E71A3" w:rsidRPr="00642EBB">
        <w:rPr>
          <w:szCs w:val="28"/>
          <w:lang w:val="vi-VN"/>
        </w:rPr>
        <w:t xml:space="preserve">Fully connected layer </w:t>
      </w:r>
      <w:r w:rsidRPr="00642EBB">
        <w:rPr>
          <w:szCs w:val="28"/>
          <w:lang w:val="vi-VN"/>
        </w:rPr>
        <w:t xml:space="preserve">cuối cùng tạo ra điểm số (score) để đưa ra quyết định đối với của </w:t>
      </w:r>
      <w:r w:rsidR="001E7F58" w:rsidRPr="00642EBB">
        <w:rPr>
          <w:szCs w:val="28"/>
          <w:lang w:val="vi-VN"/>
        </w:rPr>
        <w:t>dữ liệu</w:t>
      </w:r>
      <w:r w:rsidRPr="00642EBB">
        <w:rPr>
          <w:szCs w:val="28"/>
          <w:lang w:val="vi-VN"/>
        </w:rPr>
        <w:t xml:space="preserve"> đầu vào</w:t>
      </w:r>
      <w:r w:rsidR="00FB2277" w:rsidRPr="00642EBB">
        <w:rPr>
          <w:szCs w:val="28"/>
          <w:lang w:val="vi-VN"/>
        </w:rPr>
        <w:t>.</w:t>
      </w:r>
    </w:p>
    <w:p w14:paraId="6B57E253" w14:textId="49105B91" w:rsidR="003559B4" w:rsidRPr="00642EBB" w:rsidRDefault="003559B4" w:rsidP="00E17FF4">
      <w:pPr>
        <w:pStyle w:val="Heading4"/>
        <w:rPr>
          <w:szCs w:val="28"/>
          <w:lang w:val="vi-VN"/>
        </w:rPr>
      </w:pPr>
      <w:r w:rsidRPr="00642EBB">
        <w:rPr>
          <w:szCs w:val="28"/>
          <w:lang w:val="vi-VN"/>
        </w:rPr>
        <w:lastRenderedPageBreak/>
        <w:t>Convolutional layer</w:t>
      </w:r>
    </w:p>
    <w:p w14:paraId="25927334" w14:textId="3E67273A" w:rsidR="003559B4" w:rsidRPr="00642EBB" w:rsidRDefault="003559B4" w:rsidP="00E77D3F">
      <w:pPr>
        <w:keepNext/>
        <w:keepLines/>
        <w:rPr>
          <w:lang w:val="vi-VN"/>
        </w:rPr>
      </w:pPr>
      <w:r w:rsidRPr="00642EBB">
        <w:rPr>
          <w:lang w:val="vi-VN"/>
        </w:rPr>
        <w:t xml:space="preserve">Convolution layer </w:t>
      </w:r>
      <w:r w:rsidR="00301950" w:rsidRPr="00642EBB">
        <w:rPr>
          <w:lang w:val="vi-VN"/>
        </w:rPr>
        <w:t>được coi là thành phần</w:t>
      </w:r>
      <w:r w:rsidRPr="00642EBB">
        <w:rPr>
          <w:lang w:val="vi-VN"/>
        </w:rPr>
        <w:t xml:space="preserve"> cốt lõi của một mạng nơ ron tích chập. Convolution layer sử dụng </w:t>
      </w:r>
      <w:r w:rsidR="00301950" w:rsidRPr="00642EBB">
        <w:rPr>
          <w:lang w:val="vi-VN"/>
        </w:rPr>
        <w:t xml:space="preserve">các </w:t>
      </w:r>
      <w:r w:rsidRPr="00642EBB">
        <w:rPr>
          <w:lang w:val="vi-VN"/>
        </w:rPr>
        <w:t xml:space="preserve">phép toán chập thay cho phép nhân ma trận tổng quát. Các tham số của nó bao gồm một tập hợp các bộ lọc </w:t>
      </w:r>
      <w:r w:rsidR="0081461C" w:rsidRPr="00642EBB">
        <w:rPr>
          <w:lang w:val="vi-VN"/>
        </w:rPr>
        <w:t xml:space="preserve">(filter) </w:t>
      </w:r>
      <w:r w:rsidRPr="00642EBB">
        <w:rPr>
          <w:lang w:val="vi-VN"/>
        </w:rPr>
        <w:t xml:space="preserve">có thể </w:t>
      </w:r>
      <w:r w:rsidR="0081461C" w:rsidRPr="00642EBB">
        <w:rPr>
          <w:lang w:val="vi-VN"/>
        </w:rPr>
        <w:t xml:space="preserve">learning. </w:t>
      </w:r>
      <w:r w:rsidRPr="00642EBB">
        <w:rPr>
          <w:lang w:val="vi-VN"/>
        </w:rPr>
        <w:t>Nhiệm vụ chính của Convolution layer là xác định các đặc trưng (features) được tìm thấy trong các vùng cục bộ (local regions) của hình ảnh đầu vào (input image). Các đặc trưng này sau đó sẽ được áp dụng trên toàn bộ tập dữ liệu (dataset) và ánh xạ sự xuất hiện của chúng vào một bản đồ đặc trưng (feature map).</w:t>
      </w:r>
    </w:p>
    <w:p w14:paraId="7E5A5ED7" w14:textId="3A86D929" w:rsidR="003559B4" w:rsidRPr="00642EBB" w:rsidRDefault="003559B4" w:rsidP="00E77D3F">
      <w:pPr>
        <w:keepNext/>
        <w:keepLines/>
        <w:rPr>
          <w:lang w:val="vi-VN"/>
        </w:rPr>
      </w:pPr>
      <w:r w:rsidRPr="00642EBB">
        <w:rPr>
          <w:lang w:val="vi-VN"/>
        </w:rPr>
        <w:t xml:space="preserve">Một bản đồ đặc trưng (feature map) thu được bằng cách áp dụng lặp đi lặp lại filter trên các tiểu vùng subregions của hình ảnh đầu vào, tức là, tích chập filter với input image, thêm một bias, sau đó áp dụng activation function. Vùng đầu vào mà filter được áp dụng được gọi là trường tiếp nhận cục bộ (local receptive field). Kích thước của trường local receptive field giống như kích thước của filter. </w:t>
      </w:r>
    </w:p>
    <w:p w14:paraId="6BF54CD9" w14:textId="77777777" w:rsidR="003559B4" w:rsidRPr="00642EBB" w:rsidRDefault="003559B4" w:rsidP="00E77D3F">
      <w:pPr>
        <w:keepNext/>
        <w:keepLines/>
        <w:rPr>
          <w:lang w:val="vi-VN"/>
        </w:rPr>
      </w:pPr>
      <w:r w:rsidRPr="00642EBB">
        <w:rPr>
          <w:noProof/>
          <w:lang w:val="vi-VN"/>
        </w:rPr>
        <w:drawing>
          <wp:inline distT="0" distB="0" distL="0" distR="0" wp14:anchorId="7B980931" wp14:editId="465583CD">
            <wp:extent cx="5408023" cy="4281740"/>
            <wp:effectExtent l="0" t="0" r="2540" b="0"/>
            <wp:docPr id="6" name="Picture 6" descr="A picture containing cro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4992"/>
                    <a:stretch/>
                  </pic:blipFill>
                  <pic:spPr bwMode="auto">
                    <a:xfrm>
                      <a:off x="0" y="0"/>
                      <a:ext cx="5428032" cy="4297582"/>
                    </a:xfrm>
                    <a:prstGeom prst="rect">
                      <a:avLst/>
                    </a:prstGeom>
                    <a:ln>
                      <a:noFill/>
                    </a:ln>
                    <a:extLst>
                      <a:ext uri="{53640926-AAD7-44D8-BBD7-CCE9431645EC}">
                        <a14:shadowObscured xmlns:a14="http://schemas.microsoft.com/office/drawing/2010/main"/>
                      </a:ext>
                    </a:extLst>
                  </pic:spPr>
                </pic:pic>
              </a:graphicData>
            </a:graphic>
          </wp:inline>
        </w:drawing>
      </w:r>
    </w:p>
    <w:p w14:paraId="3C920CA8" w14:textId="6245CA24" w:rsidR="003559B4" w:rsidRDefault="003559B4" w:rsidP="00E77D3F">
      <w:pPr>
        <w:pStyle w:val="Caption"/>
        <w:rPr>
          <w:lang w:val="vi-VN"/>
        </w:rPr>
      </w:pPr>
      <w:bookmarkStart w:id="39" w:name="_Toc38655864"/>
      <w:r w:rsidRPr="00642EBB">
        <w:rPr>
          <w:lang w:val="vi-VN"/>
        </w:rPr>
        <w:t>Ví dụ phép tích chập</w:t>
      </w:r>
      <w:bookmarkEnd w:id="39"/>
    </w:p>
    <w:p w14:paraId="2A68B586" w14:textId="52CD2326" w:rsidR="00A20F4E" w:rsidRPr="00A20F4E" w:rsidRDefault="00A20F4E" w:rsidP="00E77D3F">
      <w:pPr>
        <w:keepNext/>
        <w:keepLines/>
        <w:rPr>
          <w:lang w:val="vi-VN"/>
        </w:rPr>
      </w:pPr>
      <w:r w:rsidRPr="00642EBB">
        <w:rPr>
          <w:lang w:val="vi-VN"/>
        </w:rPr>
        <w:lastRenderedPageBreak/>
        <w:t>Hình</w:t>
      </w:r>
      <w:r w:rsidRPr="00642EBB">
        <w:rPr>
          <w:b/>
          <w:bCs/>
          <w:lang w:val="vi-VN"/>
        </w:rPr>
        <w:t xml:space="preserve"> </w:t>
      </w:r>
      <w:r w:rsidRPr="00A20F4E">
        <w:rPr>
          <w:lang w:val="vi-VN"/>
        </w:rPr>
        <w:t>trên</w:t>
      </w:r>
      <w:r w:rsidRPr="00642EBB">
        <w:rPr>
          <w:lang w:val="vi-VN"/>
        </w:rPr>
        <w:t xml:space="preserve"> đây</w:t>
      </w:r>
      <w:r w:rsidRPr="00642EBB">
        <w:rPr>
          <w:b/>
          <w:bCs/>
          <w:lang w:val="vi-VN"/>
        </w:rPr>
        <w:t xml:space="preserve"> </w:t>
      </w:r>
      <w:r w:rsidRPr="00642EBB">
        <w:rPr>
          <w:lang w:val="vi-VN"/>
        </w:rPr>
        <w:t>cho thấy cách một bộ lọc (hình chữ T) được tích chập với đầu vào để có được bản đồ tính năng (feature map).</w:t>
      </w:r>
    </w:p>
    <w:p w14:paraId="49FC4B31" w14:textId="7C20F353" w:rsidR="003559B4" w:rsidRPr="00642EBB" w:rsidRDefault="003559B4" w:rsidP="00E77D3F">
      <w:pPr>
        <w:keepNext/>
        <w:keepLines/>
        <w:rPr>
          <w:szCs w:val="28"/>
          <w:lang w:val="vi-VN"/>
        </w:rPr>
      </w:pPr>
      <w:r w:rsidRPr="00642EBB">
        <w:rPr>
          <w:szCs w:val="28"/>
          <w:lang w:val="vi-VN"/>
        </w:rPr>
        <w:t xml:space="preserve">Bản đồ đặc trưng đạt được sau khi thêm một bias và sau đó áp dụng hàm phi tuyến nonlinear function cho đầu ra của phép toán chập. Mục đích của hàm phi tuyến là giới thiệu tính phi tuyến trong mô hình </w:t>
      </w:r>
      <w:r w:rsidR="009D3794" w:rsidRPr="00642EBB">
        <w:rPr>
          <w:szCs w:val="28"/>
          <w:lang w:val="vi-VN"/>
        </w:rPr>
        <w:t>CNN</w:t>
      </w:r>
      <w:r w:rsidRPr="00642EBB">
        <w:rPr>
          <w:szCs w:val="28"/>
          <w:lang w:val="vi-VN"/>
        </w:rPr>
        <w:t xml:space="preserve"> và có một số hàm phi tuyến có sẵn được giải thích ngắn gọn trong phần tiếp theo.</w:t>
      </w:r>
    </w:p>
    <w:p w14:paraId="4C17545C" w14:textId="15E964E7" w:rsidR="003559B4" w:rsidRPr="00642EBB" w:rsidRDefault="003559B4" w:rsidP="00E17FF4">
      <w:pPr>
        <w:pStyle w:val="Heading4"/>
        <w:rPr>
          <w:szCs w:val="28"/>
          <w:lang w:val="vi-VN"/>
        </w:rPr>
      </w:pPr>
      <w:r w:rsidRPr="00642EBB">
        <w:rPr>
          <w:szCs w:val="28"/>
          <w:lang w:val="vi-VN"/>
        </w:rPr>
        <w:t xml:space="preserve">Activation function layer </w:t>
      </w:r>
    </w:p>
    <w:p w14:paraId="7DF121F9" w14:textId="3E4AAD69" w:rsidR="003559B4" w:rsidRPr="00642EBB" w:rsidRDefault="003559B4" w:rsidP="00E17FF4">
      <w:pPr>
        <w:keepNext/>
        <w:keepLines/>
        <w:rPr>
          <w:szCs w:val="28"/>
          <w:lang w:val="vi-VN"/>
        </w:rPr>
      </w:pPr>
      <w:r w:rsidRPr="00642EBB">
        <w:rPr>
          <w:szCs w:val="28"/>
          <w:lang w:val="vi-VN"/>
        </w:rPr>
        <w:t xml:space="preserve">Đầu ra của mỗi lớp chập được đưa đến một lớp Activation function layer. Activation function layer bao gồm một </w:t>
      </w:r>
      <w:r w:rsidR="00BA2677" w:rsidRPr="00642EBB">
        <w:rPr>
          <w:szCs w:val="28"/>
          <w:lang w:val="vi-VN"/>
        </w:rPr>
        <w:t xml:space="preserve">hàm </w:t>
      </w:r>
      <w:r w:rsidR="00CB50F8" w:rsidRPr="00642EBB">
        <w:rPr>
          <w:szCs w:val="28"/>
          <w:lang w:val="vi-VN"/>
        </w:rPr>
        <w:t>a</w:t>
      </w:r>
      <w:r w:rsidRPr="00642EBB">
        <w:rPr>
          <w:szCs w:val="28"/>
          <w:lang w:val="vi-VN"/>
        </w:rPr>
        <w:t xml:space="preserve">ctivation với đầu vào là feature map được tạo bởi lớp chập và đầu ra là </w:t>
      </w:r>
      <w:r w:rsidR="00CB50F8" w:rsidRPr="00642EBB">
        <w:rPr>
          <w:szCs w:val="28"/>
          <w:lang w:val="vi-VN"/>
        </w:rPr>
        <w:t>a</w:t>
      </w:r>
      <w:r w:rsidRPr="00642EBB">
        <w:rPr>
          <w:szCs w:val="28"/>
          <w:lang w:val="vi-VN"/>
        </w:rPr>
        <w:t>ctivation map</w:t>
      </w:r>
      <w:r w:rsidR="00BA2677" w:rsidRPr="00642EBB">
        <w:rPr>
          <w:szCs w:val="28"/>
          <w:lang w:val="vi-VN"/>
        </w:rPr>
        <w:t xml:space="preserve">, nhằm đảm bảo tính </w:t>
      </w:r>
      <w:r w:rsidRPr="00642EBB">
        <w:rPr>
          <w:szCs w:val="28"/>
          <w:lang w:val="vi-VN"/>
        </w:rPr>
        <w:t>chất phi tuyến trong mô hình. Dưới đây là các hàm activation phổ biến:</w:t>
      </w:r>
    </w:p>
    <w:p w14:paraId="26B14472" w14:textId="5E66DFF8" w:rsidR="003559B4" w:rsidRPr="00642EBB" w:rsidRDefault="003559B4" w:rsidP="00E17FF4">
      <w:pPr>
        <w:pStyle w:val="ListParagraph"/>
        <w:keepNext/>
        <w:keepLines/>
        <w:numPr>
          <w:ilvl w:val="0"/>
          <w:numId w:val="3"/>
        </w:numPr>
        <w:ind w:left="924" w:hanging="357"/>
        <w:rPr>
          <w:szCs w:val="28"/>
          <w:lang w:val="vi-VN"/>
        </w:rPr>
      </w:pPr>
      <w:r w:rsidRPr="00642EBB">
        <w:rPr>
          <w:szCs w:val="28"/>
          <w:lang w:val="vi-VN"/>
        </w:rPr>
        <w:t xml:space="preserve">Sigmoid Activation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56"/>
        <w:gridCol w:w="3016"/>
      </w:tblGrid>
      <w:tr w:rsidR="00080E6D" w:rsidRPr="00642EBB" w14:paraId="050C6C06" w14:textId="77777777" w:rsidTr="006D4A06">
        <w:tc>
          <w:tcPr>
            <w:tcW w:w="6209" w:type="dxa"/>
          </w:tcPr>
          <w:p w14:paraId="1651F127" w14:textId="75CA30C6" w:rsidR="0003655C" w:rsidRPr="00642EBB" w:rsidRDefault="0003655C" w:rsidP="00E17FF4">
            <w:pPr>
              <w:keepNext/>
              <w:keepLines/>
              <w:ind w:firstLine="0"/>
              <w:rPr>
                <w:szCs w:val="28"/>
                <w:lang w:val="vi-VN"/>
              </w:rPr>
            </w:pPr>
            <w:r w:rsidRPr="00642EBB">
              <w:rPr>
                <w:noProof/>
                <w:szCs w:val="28"/>
                <w:lang w:val="vi-VN"/>
              </w:rPr>
              <w:drawing>
                <wp:inline distT="0" distB="0" distL="0" distR="0" wp14:anchorId="68BE09D9" wp14:editId="3C8D21C7">
                  <wp:extent cx="3644134" cy="2764129"/>
                  <wp:effectExtent l="0" t="0" r="1270" b="5080"/>
                  <wp:docPr id="16" name="Picture 16" descr="A picture containing text, sitting, black,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1768" b="7079"/>
                          <a:stretch/>
                        </pic:blipFill>
                        <pic:spPr bwMode="auto">
                          <a:xfrm>
                            <a:off x="0" y="0"/>
                            <a:ext cx="3765458" cy="2856155"/>
                          </a:xfrm>
                          <a:prstGeom prst="rect">
                            <a:avLst/>
                          </a:prstGeom>
                          <a:ln>
                            <a:noFill/>
                          </a:ln>
                          <a:extLst>
                            <a:ext uri="{53640926-AAD7-44D8-BBD7-CCE9431645EC}">
                              <a14:shadowObscured xmlns:a14="http://schemas.microsoft.com/office/drawing/2010/main"/>
                            </a:ext>
                          </a:extLst>
                        </pic:spPr>
                      </pic:pic>
                    </a:graphicData>
                  </a:graphic>
                </wp:inline>
              </w:drawing>
            </w:r>
          </w:p>
        </w:tc>
        <w:tc>
          <w:tcPr>
            <w:tcW w:w="2863" w:type="dxa"/>
            <w:vAlign w:val="center"/>
          </w:tcPr>
          <w:p w14:paraId="609D13C6" w14:textId="79C797FB" w:rsidR="0003655C" w:rsidRPr="00642EBB" w:rsidRDefault="0003655C" w:rsidP="00E17FF4">
            <w:pPr>
              <w:keepNext/>
              <w:keepLines/>
              <w:ind w:firstLine="0"/>
              <w:rPr>
                <w:szCs w:val="28"/>
                <w:lang w:val="vi-VN"/>
              </w:rPr>
            </w:pPr>
            <w:r w:rsidRPr="00642EBB">
              <w:rPr>
                <w:noProof/>
                <w:szCs w:val="28"/>
                <w:lang w:val="vi-VN"/>
              </w:rPr>
              <w:drawing>
                <wp:inline distT="0" distB="0" distL="0" distR="0" wp14:anchorId="791E614E" wp14:editId="1A3FBE7D">
                  <wp:extent cx="1772596" cy="621323"/>
                  <wp:effectExtent l="0" t="0" r="5715" b="1270"/>
                  <wp:docPr id="17" name="Picture 1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07187" cy="633448"/>
                          </a:xfrm>
                          <a:prstGeom prst="rect">
                            <a:avLst/>
                          </a:prstGeom>
                        </pic:spPr>
                      </pic:pic>
                    </a:graphicData>
                  </a:graphic>
                </wp:inline>
              </w:drawing>
            </w:r>
          </w:p>
        </w:tc>
      </w:tr>
    </w:tbl>
    <w:p w14:paraId="5FA26B03" w14:textId="14225831" w:rsidR="003559B4" w:rsidRPr="00642EBB" w:rsidRDefault="008C103E" w:rsidP="00E4274D">
      <w:pPr>
        <w:pStyle w:val="Caption"/>
        <w:rPr>
          <w:i w:val="0"/>
          <w:iCs w:val="0"/>
          <w:szCs w:val="28"/>
          <w:lang w:val="vi-VN"/>
        </w:rPr>
      </w:pPr>
      <w:bookmarkStart w:id="40" w:name="_Toc38655865"/>
      <w:r w:rsidRPr="00642EBB">
        <w:rPr>
          <w:szCs w:val="28"/>
          <w:lang w:val="vi-VN"/>
        </w:rPr>
        <w:t>Hàm Sigmoid Activation Function</w:t>
      </w:r>
      <w:bookmarkEnd w:id="40"/>
    </w:p>
    <w:p w14:paraId="3FB1FA07"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Kết quả cuối cùng được biến đổi về khoảng giá trị [0,1]</w:t>
      </w:r>
    </w:p>
    <w:p w14:paraId="29D1A4E7"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Có thể gặp trường hợp “vanishing gradient” khi huấn luyện mạng</w:t>
      </w:r>
    </w:p>
    <w:p w14:paraId="73825B81" w14:textId="6EC1D3FB" w:rsidR="002C5ADD" w:rsidRPr="00642EBB" w:rsidRDefault="003559B4" w:rsidP="00E17FF4">
      <w:pPr>
        <w:pStyle w:val="ListParagraph"/>
        <w:keepNext/>
        <w:keepLines/>
        <w:numPr>
          <w:ilvl w:val="0"/>
          <w:numId w:val="3"/>
        </w:numPr>
        <w:ind w:left="924" w:hanging="357"/>
        <w:rPr>
          <w:szCs w:val="28"/>
          <w:lang w:val="vi-VN"/>
        </w:rPr>
      </w:pPr>
      <w:r w:rsidRPr="00642EBB">
        <w:rPr>
          <w:szCs w:val="28"/>
          <w:lang w:val="vi-VN"/>
        </w:rPr>
        <w:t>Tanh activation function</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8"/>
        <w:gridCol w:w="2976"/>
      </w:tblGrid>
      <w:tr w:rsidR="002C5ADD" w:rsidRPr="00642EBB" w14:paraId="7D24A221" w14:textId="77777777" w:rsidTr="006D4A06">
        <w:tc>
          <w:tcPr>
            <w:tcW w:w="6238" w:type="dxa"/>
          </w:tcPr>
          <w:p w14:paraId="6A1922AE" w14:textId="55B2DD6F" w:rsidR="002C5ADD" w:rsidRPr="00642EBB" w:rsidRDefault="002C5ADD" w:rsidP="00E17FF4">
            <w:pPr>
              <w:keepNext/>
              <w:keepLines/>
              <w:ind w:firstLine="0"/>
              <w:rPr>
                <w:szCs w:val="28"/>
                <w:lang w:val="vi-VN"/>
              </w:rPr>
            </w:pPr>
            <w:r w:rsidRPr="00642EBB">
              <w:rPr>
                <w:noProof/>
                <w:szCs w:val="28"/>
                <w:lang w:val="vi-VN"/>
              </w:rPr>
              <w:lastRenderedPageBreak/>
              <w:drawing>
                <wp:inline distT="0" distB="0" distL="0" distR="0" wp14:anchorId="49E5E010" wp14:editId="29A1E21C">
                  <wp:extent cx="3773624" cy="2786092"/>
                  <wp:effectExtent l="0" t="0" r="0" b="0"/>
                  <wp:docPr id="15" name="Picture 15" descr="A picture containing text, sitting, white,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301" t="1" b="7026"/>
                          <a:stretch/>
                        </pic:blipFill>
                        <pic:spPr bwMode="auto">
                          <a:xfrm>
                            <a:off x="0" y="0"/>
                            <a:ext cx="3851806" cy="2843814"/>
                          </a:xfrm>
                          <a:prstGeom prst="rect">
                            <a:avLst/>
                          </a:prstGeom>
                          <a:ln>
                            <a:noFill/>
                          </a:ln>
                          <a:extLst>
                            <a:ext uri="{53640926-AAD7-44D8-BBD7-CCE9431645EC}">
                              <a14:shadowObscured xmlns:a14="http://schemas.microsoft.com/office/drawing/2010/main"/>
                            </a:ext>
                          </a:extLst>
                        </pic:spPr>
                      </pic:pic>
                    </a:graphicData>
                  </a:graphic>
                </wp:inline>
              </w:drawing>
            </w:r>
          </w:p>
        </w:tc>
        <w:tc>
          <w:tcPr>
            <w:tcW w:w="2976" w:type="dxa"/>
            <w:vAlign w:val="center"/>
          </w:tcPr>
          <w:p w14:paraId="61546146" w14:textId="37928513" w:rsidR="002C5ADD" w:rsidRPr="00642EBB" w:rsidRDefault="002C5ADD" w:rsidP="00E17FF4">
            <w:pPr>
              <w:keepNext/>
              <w:keepLines/>
              <w:ind w:firstLine="0"/>
              <w:rPr>
                <w:szCs w:val="28"/>
                <w:lang w:val="vi-VN"/>
              </w:rPr>
            </w:pPr>
            <w:r w:rsidRPr="00642EBB">
              <w:rPr>
                <w:noProof/>
                <w:szCs w:val="28"/>
                <w:lang w:val="vi-VN"/>
              </w:rPr>
              <w:drawing>
                <wp:inline distT="0" distB="0" distL="0" distR="0" wp14:anchorId="0B07F13D" wp14:editId="5C10C470">
                  <wp:extent cx="1453661" cy="468139"/>
                  <wp:effectExtent l="0" t="0" r="0" b="1905"/>
                  <wp:docPr id="18" name="Picture 18"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31642"/>
                          <a:stretch/>
                        </pic:blipFill>
                        <pic:spPr bwMode="auto">
                          <a:xfrm>
                            <a:off x="0" y="0"/>
                            <a:ext cx="1491705" cy="480391"/>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8949EF" w14:textId="0A1167F2" w:rsidR="00265958" w:rsidRPr="00642EBB" w:rsidRDefault="00265958" w:rsidP="00E4274D">
      <w:pPr>
        <w:pStyle w:val="Caption"/>
        <w:rPr>
          <w:i w:val="0"/>
          <w:iCs w:val="0"/>
          <w:szCs w:val="28"/>
          <w:lang w:val="vi-VN"/>
        </w:rPr>
      </w:pPr>
      <w:bookmarkStart w:id="41" w:name="_Toc38655866"/>
      <w:r w:rsidRPr="00642EBB">
        <w:rPr>
          <w:szCs w:val="28"/>
          <w:lang w:val="vi-VN"/>
        </w:rPr>
        <w:t>Hàm Tanh Activation Function</w:t>
      </w:r>
      <w:bookmarkEnd w:id="41"/>
    </w:p>
    <w:p w14:paraId="44ABAC0F"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Kết quả cuối cùng được biến đổi về khoảng giá trị [-1,1]</w:t>
      </w:r>
    </w:p>
    <w:p w14:paraId="08F481A9"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Có thể gặp trường hợp “vanishing gradient” khi huấn luyện mạng</w:t>
      </w:r>
    </w:p>
    <w:p w14:paraId="271EEB71" w14:textId="58579BAA" w:rsidR="003559B4" w:rsidRPr="00642EBB" w:rsidRDefault="003559B4" w:rsidP="00E17FF4">
      <w:pPr>
        <w:pStyle w:val="ListParagraph"/>
        <w:keepNext/>
        <w:keepLines/>
        <w:numPr>
          <w:ilvl w:val="0"/>
          <w:numId w:val="3"/>
        </w:numPr>
        <w:ind w:left="924" w:hanging="357"/>
        <w:rPr>
          <w:szCs w:val="28"/>
          <w:lang w:val="vi-VN"/>
        </w:rPr>
      </w:pPr>
      <w:r w:rsidRPr="00642EBB">
        <w:rPr>
          <w:szCs w:val="28"/>
          <w:lang w:val="vi-VN"/>
        </w:rPr>
        <w:t>Softmax activation function</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1"/>
        <w:gridCol w:w="3397"/>
      </w:tblGrid>
      <w:tr w:rsidR="002878FB" w:rsidRPr="00642EBB" w14:paraId="4097D973" w14:textId="77777777" w:rsidTr="007B7242">
        <w:tc>
          <w:tcPr>
            <w:tcW w:w="4961" w:type="dxa"/>
            <w:vAlign w:val="center"/>
          </w:tcPr>
          <w:p w14:paraId="5D8D0AD9" w14:textId="14452EA0" w:rsidR="002878FB" w:rsidRPr="00642EBB" w:rsidRDefault="002878FB" w:rsidP="00E17FF4">
            <w:pPr>
              <w:keepNext/>
              <w:keepLines/>
              <w:ind w:firstLine="0"/>
              <w:rPr>
                <w:szCs w:val="28"/>
                <w:lang w:val="vi-VN"/>
              </w:rPr>
            </w:pPr>
            <w:r w:rsidRPr="00642EBB">
              <w:rPr>
                <w:noProof/>
                <w:szCs w:val="28"/>
                <w:lang w:val="vi-VN"/>
              </w:rPr>
              <w:drawing>
                <wp:inline distT="0" distB="0" distL="0" distR="0" wp14:anchorId="3D1A6C25" wp14:editId="6825FA8B">
                  <wp:extent cx="2886891" cy="1970289"/>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8735" t="16192" r="45916" b="38239"/>
                          <a:stretch/>
                        </pic:blipFill>
                        <pic:spPr bwMode="auto">
                          <a:xfrm>
                            <a:off x="0" y="0"/>
                            <a:ext cx="2935065" cy="2003168"/>
                          </a:xfrm>
                          <a:prstGeom prst="rect">
                            <a:avLst/>
                          </a:prstGeom>
                          <a:ln>
                            <a:noFill/>
                          </a:ln>
                          <a:extLst>
                            <a:ext uri="{53640926-AAD7-44D8-BBD7-CCE9431645EC}">
                              <a14:shadowObscured xmlns:a14="http://schemas.microsoft.com/office/drawing/2010/main"/>
                            </a:ext>
                          </a:extLst>
                        </pic:spPr>
                      </pic:pic>
                    </a:graphicData>
                  </a:graphic>
                </wp:inline>
              </w:drawing>
            </w:r>
          </w:p>
        </w:tc>
        <w:tc>
          <w:tcPr>
            <w:tcW w:w="3397" w:type="dxa"/>
            <w:vAlign w:val="center"/>
          </w:tcPr>
          <w:p w14:paraId="06E5FFED" w14:textId="022376A3" w:rsidR="002878FB" w:rsidRPr="00642EBB" w:rsidRDefault="002878FB" w:rsidP="00E17FF4">
            <w:pPr>
              <w:keepNext/>
              <w:keepLines/>
              <w:ind w:firstLine="0"/>
              <w:rPr>
                <w:szCs w:val="28"/>
                <w:lang w:val="vi-VN"/>
              </w:rPr>
            </w:pPr>
            <w:r w:rsidRPr="00642EBB">
              <w:rPr>
                <w:noProof/>
                <w:szCs w:val="28"/>
                <w:lang w:val="vi-VN"/>
              </w:rPr>
              <w:drawing>
                <wp:inline distT="0" distB="0" distL="0" distR="0" wp14:anchorId="258AEB36" wp14:editId="17CB86F6">
                  <wp:extent cx="1765383" cy="640080"/>
                  <wp:effectExtent l="0" t="0" r="0" b="0"/>
                  <wp:docPr id="19" name="Picture 19"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19424" cy="659674"/>
                          </a:xfrm>
                          <a:prstGeom prst="rect">
                            <a:avLst/>
                          </a:prstGeom>
                        </pic:spPr>
                      </pic:pic>
                    </a:graphicData>
                  </a:graphic>
                </wp:inline>
              </w:drawing>
            </w:r>
          </w:p>
        </w:tc>
      </w:tr>
    </w:tbl>
    <w:p w14:paraId="66AA716A" w14:textId="58CD526E" w:rsidR="007B7242" w:rsidRPr="00642EBB" w:rsidRDefault="007B7242" w:rsidP="00E4274D">
      <w:pPr>
        <w:pStyle w:val="Caption"/>
        <w:rPr>
          <w:i w:val="0"/>
          <w:iCs w:val="0"/>
          <w:szCs w:val="28"/>
          <w:lang w:val="vi-VN"/>
        </w:rPr>
      </w:pPr>
      <w:bookmarkStart w:id="42" w:name="_Toc38655867"/>
      <w:r w:rsidRPr="00642EBB">
        <w:rPr>
          <w:szCs w:val="28"/>
          <w:lang w:val="vi-VN"/>
        </w:rPr>
        <w:t xml:space="preserve">Hàm </w:t>
      </w:r>
      <w:r w:rsidR="009322D5" w:rsidRPr="00642EBB">
        <w:rPr>
          <w:szCs w:val="28"/>
          <w:lang w:val="vi-VN"/>
        </w:rPr>
        <w:t xml:space="preserve">Softmax </w:t>
      </w:r>
      <w:r w:rsidRPr="00642EBB">
        <w:rPr>
          <w:szCs w:val="28"/>
          <w:lang w:val="vi-VN"/>
        </w:rPr>
        <w:t>Activation Function</w:t>
      </w:r>
      <w:bookmarkEnd w:id="42"/>
    </w:p>
    <w:p w14:paraId="4DB68B6F" w14:textId="06ADC973" w:rsidR="003559B4" w:rsidRPr="00642EBB" w:rsidRDefault="003559B4" w:rsidP="00E17FF4">
      <w:pPr>
        <w:pStyle w:val="ListParagraph"/>
        <w:keepNext/>
        <w:keepLines/>
        <w:numPr>
          <w:ilvl w:val="1"/>
          <w:numId w:val="3"/>
        </w:numPr>
        <w:rPr>
          <w:szCs w:val="28"/>
          <w:lang w:val="vi-VN"/>
        </w:rPr>
      </w:pPr>
      <w:r w:rsidRPr="00642EBB">
        <w:rPr>
          <w:szCs w:val="28"/>
          <w:lang w:val="vi-VN"/>
        </w:rPr>
        <w:t>Mỗi giá trị này trong khoảng [0,1] và tổng tất cả giá trị bằng 1 nên được sử dụng để mô hình các phân phối xác suất.</w:t>
      </w:r>
    </w:p>
    <w:p w14:paraId="6F100906" w14:textId="77A31CC8" w:rsidR="003559B4" w:rsidRPr="00642EBB" w:rsidRDefault="003559B4" w:rsidP="00E17FF4">
      <w:pPr>
        <w:pStyle w:val="ListParagraph"/>
        <w:keepNext/>
        <w:keepLines/>
        <w:numPr>
          <w:ilvl w:val="1"/>
          <w:numId w:val="3"/>
        </w:numPr>
        <w:rPr>
          <w:szCs w:val="28"/>
          <w:lang w:val="vi-VN"/>
        </w:rPr>
      </w:pPr>
      <w:r w:rsidRPr="00642EBB">
        <w:rPr>
          <w:szCs w:val="28"/>
          <w:lang w:val="vi-VN"/>
        </w:rPr>
        <w:t xml:space="preserve">Nó thường được sử dụng trong lớp đầu ra của mạng </w:t>
      </w:r>
      <w:r w:rsidR="00FD739D" w:rsidRPr="00642EBB">
        <w:rPr>
          <w:szCs w:val="28"/>
          <w:lang w:val="vi-VN"/>
        </w:rPr>
        <w:t>nơ-ron</w:t>
      </w:r>
      <w:r w:rsidRPr="00642EBB">
        <w:rPr>
          <w:szCs w:val="28"/>
          <w:lang w:val="vi-VN"/>
        </w:rPr>
        <w:t xml:space="preserve"> nhằm mục đích phân loại. </w:t>
      </w:r>
    </w:p>
    <w:p w14:paraId="55371401" w14:textId="77777777" w:rsidR="003559B4" w:rsidRPr="00642EBB" w:rsidRDefault="003559B4" w:rsidP="00E17FF4">
      <w:pPr>
        <w:pStyle w:val="ListParagraph"/>
        <w:keepNext/>
        <w:keepLines/>
        <w:numPr>
          <w:ilvl w:val="0"/>
          <w:numId w:val="3"/>
        </w:numPr>
        <w:ind w:left="924" w:hanging="357"/>
        <w:rPr>
          <w:szCs w:val="28"/>
          <w:lang w:val="vi-VN"/>
        </w:rPr>
      </w:pPr>
      <w:r w:rsidRPr="00642EBB">
        <w:rPr>
          <w:szCs w:val="28"/>
          <w:lang w:val="vi-VN"/>
        </w:rPr>
        <w:t>ReLU activation function</w:t>
      </w:r>
    </w:p>
    <w:p w14:paraId="3D0748B3" w14:textId="45026142" w:rsidR="003559B4" w:rsidRPr="00642EBB" w:rsidRDefault="003559B4" w:rsidP="00E17FF4">
      <w:pPr>
        <w:keepNext/>
        <w:keepLines/>
        <w:rPr>
          <w:szCs w:val="28"/>
          <w:lang w:val="vi-VN"/>
        </w:rPr>
      </w:pPr>
      <w:r w:rsidRPr="00642EBB">
        <w:rPr>
          <w:szCs w:val="28"/>
          <w:lang w:val="vi-VN"/>
        </w:rPr>
        <w:lastRenderedPageBreak/>
        <w:t xml:space="preserve">ReLU là hàm phổ biến nhất cho các mạng </w:t>
      </w:r>
      <w:r w:rsidR="00BD39A2" w:rsidRPr="00642EBB">
        <w:rPr>
          <w:szCs w:val="28"/>
          <w:lang w:val="vi-VN"/>
        </w:rPr>
        <w:t>nơ ron</w:t>
      </w:r>
      <w:r w:rsidRPr="00642EBB">
        <w:rPr>
          <w:szCs w:val="28"/>
          <w:lang w:val="vi-VN"/>
        </w:rPr>
        <w:t xml:space="preserve"> sâu (deep neural network). </w:t>
      </w:r>
      <w:r w:rsidR="006B12BD" w:rsidRPr="00642EBB">
        <w:rPr>
          <w:szCs w:val="28"/>
          <w:lang w:val="vi-VN"/>
        </w:rPr>
        <w:t>Qúa trình training mạng nơ-ron</w:t>
      </w:r>
      <w:r w:rsidRPr="00642EBB">
        <w:rPr>
          <w:szCs w:val="28"/>
          <w:lang w:val="vi-VN"/>
        </w:rPr>
        <w:t xml:space="preserve"> với ReLU nhanh hơn nhiều so với </w:t>
      </w:r>
      <w:r w:rsidR="006B12BD" w:rsidRPr="00642EBB">
        <w:rPr>
          <w:szCs w:val="28"/>
          <w:lang w:val="vi-VN"/>
        </w:rPr>
        <w:t>sử dụng</w:t>
      </w:r>
      <w:r w:rsidRPr="00642EBB">
        <w:rPr>
          <w:szCs w:val="28"/>
          <w:lang w:val="vi-VN"/>
        </w:rPr>
        <w:t xml:space="preserve"> </w:t>
      </w:r>
      <w:r w:rsidR="006B12BD" w:rsidRPr="00642EBB">
        <w:rPr>
          <w:szCs w:val="28"/>
          <w:lang w:val="vi-VN"/>
        </w:rPr>
        <w:t>các hàm activation khác</w:t>
      </w:r>
      <w:r w:rsidRPr="00642EBB">
        <w:rPr>
          <w:szCs w:val="28"/>
          <w:lang w:val="vi-VN"/>
        </w:rPr>
        <w:t xml:space="preserve"> như sigmoid và tanh. ReLU chỉ đơn giản là tính toán bằng </w:t>
      </w:r>
      <w:r w:rsidR="003E7E12" w:rsidRPr="00642EBB">
        <w:rPr>
          <w:szCs w:val="28"/>
          <w:lang w:val="vi-VN"/>
        </w:rPr>
        <w:t xml:space="preserve">cách </w:t>
      </w:r>
      <w:r w:rsidRPr="00642EBB">
        <w:rPr>
          <w:szCs w:val="28"/>
          <w:lang w:val="vi-VN"/>
        </w:rPr>
        <w:t xml:space="preserve">đặt ngưỡng đầu vào </w:t>
      </w:r>
      <w:r w:rsidR="003E7E12" w:rsidRPr="00642EBB">
        <w:rPr>
          <w:szCs w:val="28"/>
          <w:lang w:val="vi-VN"/>
        </w:rPr>
        <w:t>bằng</w:t>
      </w:r>
      <w:r w:rsidRPr="00642EBB">
        <w:rPr>
          <w:szCs w:val="28"/>
          <w:lang w:val="vi-VN"/>
        </w:rPr>
        <w:t xml:space="preserve"> 0. Nói cách khác, nếu input nhỏ hơn 0 thì sẽ được chỉnh về giá trị 0, ngược lại sử dụng giá trị thô. </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2"/>
        <w:gridCol w:w="2978"/>
      </w:tblGrid>
      <w:tr w:rsidR="00037574" w:rsidRPr="00642EBB" w14:paraId="193EF5A5" w14:textId="77777777" w:rsidTr="006D4A06">
        <w:tc>
          <w:tcPr>
            <w:tcW w:w="5838" w:type="dxa"/>
          </w:tcPr>
          <w:p w14:paraId="4BB9C134" w14:textId="1E0F2600" w:rsidR="00037574" w:rsidRPr="00642EBB" w:rsidRDefault="00037574" w:rsidP="00E17FF4">
            <w:pPr>
              <w:keepNext/>
              <w:keepLines/>
              <w:ind w:firstLine="0"/>
              <w:rPr>
                <w:szCs w:val="28"/>
                <w:lang w:val="vi-VN"/>
              </w:rPr>
            </w:pPr>
            <w:r w:rsidRPr="00642EBB">
              <w:rPr>
                <w:noProof/>
                <w:szCs w:val="28"/>
                <w:lang w:val="vi-VN"/>
              </w:rPr>
              <w:drawing>
                <wp:inline distT="0" distB="0" distL="0" distR="0" wp14:anchorId="463188E5" wp14:editId="37D88FCC">
                  <wp:extent cx="3798486" cy="2468880"/>
                  <wp:effectExtent l="0" t="0" r="0" b="0"/>
                  <wp:docPr id="14" name="Picture 1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20040" b="12882"/>
                          <a:stretch/>
                        </pic:blipFill>
                        <pic:spPr bwMode="auto">
                          <a:xfrm>
                            <a:off x="0" y="0"/>
                            <a:ext cx="3825917" cy="2486709"/>
                          </a:xfrm>
                          <a:prstGeom prst="rect">
                            <a:avLst/>
                          </a:prstGeom>
                          <a:ln>
                            <a:noFill/>
                          </a:ln>
                          <a:extLst>
                            <a:ext uri="{53640926-AAD7-44D8-BBD7-CCE9431645EC}">
                              <a14:shadowObscured xmlns:a14="http://schemas.microsoft.com/office/drawing/2010/main"/>
                            </a:ext>
                          </a:extLst>
                        </pic:spPr>
                      </pic:pic>
                    </a:graphicData>
                  </a:graphic>
                </wp:inline>
              </w:drawing>
            </w:r>
          </w:p>
        </w:tc>
        <w:tc>
          <w:tcPr>
            <w:tcW w:w="3092" w:type="dxa"/>
            <w:vAlign w:val="center"/>
          </w:tcPr>
          <w:p w14:paraId="3035C122" w14:textId="57FC98F9" w:rsidR="00037574" w:rsidRPr="00642EBB" w:rsidRDefault="00037574" w:rsidP="00E17FF4">
            <w:pPr>
              <w:keepNext/>
              <w:keepLines/>
              <w:ind w:firstLine="0"/>
              <w:rPr>
                <w:szCs w:val="28"/>
                <w:lang w:val="vi-VN"/>
              </w:rPr>
            </w:pPr>
            <w:r w:rsidRPr="00642EBB">
              <w:rPr>
                <w:noProof/>
                <w:szCs w:val="28"/>
                <w:lang w:val="vi-VN"/>
              </w:rPr>
              <w:drawing>
                <wp:inline distT="0" distB="0" distL="0" distR="0" wp14:anchorId="10857555" wp14:editId="6AF2EE6E">
                  <wp:extent cx="1828800" cy="439768"/>
                  <wp:effectExtent l="0" t="0" r="0" b="5080"/>
                  <wp:docPr id="20" name="Picture 20" descr="A picture containing knif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3677"/>
                          <a:stretch/>
                        </pic:blipFill>
                        <pic:spPr bwMode="auto">
                          <a:xfrm>
                            <a:off x="0" y="0"/>
                            <a:ext cx="1852256" cy="445408"/>
                          </a:xfrm>
                          <a:prstGeom prst="rect">
                            <a:avLst/>
                          </a:prstGeom>
                          <a:ln>
                            <a:noFill/>
                          </a:ln>
                          <a:extLst>
                            <a:ext uri="{53640926-AAD7-44D8-BBD7-CCE9431645EC}">
                              <a14:shadowObscured xmlns:a14="http://schemas.microsoft.com/office/drawing/2010/main"/>
                            </a:ext>
                          </a:extLst>
                        </pic:spPr>
                      </pic:pic>
                    </a:graphicData>
                  </a:graphic>
                </wp:inline>
              </w:drawing>
            </w:r>
          </w:p>
        </w:tc>
      </w:tr>
    </w:tbl>
    <w:p w14:paraId="4EA6A277" w14:textId="57E0238C" w:rsidR="00013F4E" w:rsidRPr="00642EBB" w:rsidRDefault="00013F4E" w:rsidP="006D4A06">
      <w:pPr>
        <w:pStyle w:val="Caption"/>
        <w:rPr>
          <w:lang w:val="vi-VN"/>
        </w:rPr>
      </w:pPr>
      <w:bookmarkStart w:id="43" w:name="_Toc38655868"/>
      <w:r w:rsidRPr="00642EBB">
        <w:rPr>
          <w:lang w:val="vi-VN"/>
        </w:rPr>
        <w:t>Hàm ReL</w:t>
      </w:r>
      <w:r w:rsidR="009661A9" w:rsidRPr="00642EBB">
        <w:rPr>
          <w:lang w:val="vi-VN"/>
        </w:rPr>
        <w:t>U</w:t>
      </w:r>
      <w:r w:rsidRPr="00642EBB">
        <w:rPr>
          <w:lang w:val="vi-VN"/>
        </w:rPr>
        <w:t xml:space="preserve"> Activation Function</w:t>
      </w:r>
      <w:bookmarkEnd w:id="43"/>
    </w:p>
    <w:p w14:paraId="2158FCC9" w14:textId="64642C80" w:rsidR="003559B4" w:rsidRPr="00642EBB" w:rsidRDefault="003559B4" w:rsidP="00E17FF4">
      <w:pPr>
        <w:pStyle w:val="ListParagraph"/>
        <w:keepNext/>
        <w:keepLines/>
        <w:numPr>
          <w:ilvl w:val="1"/>
          <w:numId w:val="3"/>
        </w:numPr>
        <w:rPr>
          <w:szCs w:val="28"/>
          <w:lang w:val="vi-VN"/>
        </w:rPr>
      </w:pPr>
      <w:r w:rsidRPr="00642EBB">
        <w:rPr>
          <w:szCs w:val="28"/>
          <w:lang w:val="vi-VN"/>
        </w:rPr>
        <w:t>Range: 0 to infinity</w:t>
      </w:r>
    </w:p>
    <w:p w14:paraId="3A7BF788"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Kết quả cuối cùng có thể rất lớn</w:t>
      </w:r>
    </w:p>
    <w:p w14:paraId="40D3FABE"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Vì nó lọc giá trị âm nên có thể bỏ qua những thông tin quan trọng.</w:t>
      </w:r>
    </w:p>
    <w:p w14:paraId="1F4718CD" w14:textId="77777777" w:rsidR="003559B4" w:rsidRPr="00642EBB" w:rsidRDefault="003559B4" w:rsidP="00E17FF4">
      <w:pPr>
        <w:pStyle w:val="ListParagraph"/>
        <w:keepNext/>
        <w:keepLines/>
        <w:numPr>
          <w:ilvl w:val="1"/>
          <w:numId w:val="3"/>
        </w:numPr>
        <w:rPr>
          <w:szCs w:val="28"/>
          <w:lang w:val="vi-VN"/>
        </w:rPr>
      </w:pPr>
      <w:r w:rsidRPr="00642EBB">
        <w:rPr>
          <w:szCs w:val="28"/>
          <w:lang w:val="vi-VN"/>
        </w:rPr>
        <w:t>Gradient có thể tiến về 0 nên các giá trị weights không được cập nhật (“dying ReLU”)</w:t>
      </w:r>
    </w:p>
    <w:p w14:paraId="058F38C8" w14:textId="77777777" w:rsidR="003559B4" w:rsidRPr="00642EBB" w:rsidRDefault="003559B4" w:rsidP="00E17FF4">
      <w:pPr>
        <w:pStyle w:val="Heading4"/>
        <w:rPr>
          <w:szCs w:val="28"/>
          <w:lang w:val="vi-VN"/>
        </w:rPr>
      </w:pPr>
      <w:r w:rsidRPr="00642EBB">
        <w:rPr>
          <w:szCs w:val="28"/>
          <w:lang w:val="vi-VN"/>
        </w:rPr>
        <w:t>Pooling layer</w:t>
      </w:r>
    </w:p>
    <w:p w14:paraId="62820EFF" w14:textId="4D5DC847" w:rsidR="003559B4" w:rsidRPr="00642EBB" w:rsidRDefault="003559B4" w:rsidP="00E17FF4">
      <w:pPr>
        <w:keepNext/>
        <w:keepLines/>
        <w:rPr>
          <w:szCs w:val="28"/>
          <w:lang w:val="vi-VN"/>
        </w:rPr>
      </w:pPr>
      <w:r w:rsidRPr="00642EBB">
        <w:rPr>
          <w:szCs w:val="28"/>
          <w:lang w:val="vi-VN"/>
        </w:rPr>
        <w:t xml:space="preserve">Trong mạng CNN, trình tự của lớp </w:t>
      </w:r>
      <w:r w:rsidR="0024389B" w:rsidRPr="00642EBB">
        <w:rPr>
          <w:szCs w:val="28"/>
          <w:lang w:val="vi-VN"/>
        </w:rPr>
        <w:t>convolution</w:t>
      </w:r>
      <w:r w:rsidRPr="00642EBB">
        <w:rPr>
          <w:szCs w:val="28"/>
          <w:lang w:val="vi-VN"/>
        </w:rPr>
        <w:t xml:space="preserve"> và lớp </w:t>
      </w:r>
      <w:r w:rsidR="0024389B" w:rsidRPr="00642EBB">
        <w:rPr>
          <w:szCs w:val="28"/>
          <w:lang w:val="vi-VN"/>
        </w:rPr>
        <w:t xml:space="preserve">activation </w:t>
      </w:r>
      <w:r w:rsidRPr="00642EBB">
        <w:rPr>
          <w:szCs w:val="28"/>
          <w:lang w:val="vi-VN"/>
        </w:rPr>
        <w:t xml:space="preserve">được theo sau bởi một lớp pooling để giảm kích thước không gian của đầu vào và do đó giảm số lượng tham số trong mạng. </w:t>
      </w:r>
    </w:p>
    <w:p w14:paraId="32862B46" w14:textId="1E3D431E" w:rsidR="003559B4" w:rsidRPr="00642EBB" w:rsidRDefault="003559B4" w:rsidP="00E17FF4">
      <w:pPr>
        <w:keepNext/>
        <w:keepLines/>
        <w:rPr>
          <w:szCs w:val="28"/>
          <w:lang w:val="vi-VN"/>
        </w:rPr>
      </w:pPr>
      <w:r w:rsidRPr="00642EBB">
        <w:rPr>
          <w:szCs w:val="28"/>
          <w:lang w:val="vi-VN"/>
        </w:rPr>
        <w:t xml:space="preserve">Từ feature map – output của lớp </w:t>
      </w:r>
      <w:r w:rsidR="00021F28" w:rsidRPr="00642EBB">
        <w:rPr>
          <w:szCs w:val="28"/>
          <w:lang w:val="vi-VN"/>
        </w:rPr>
        <w:t>convolution</w:t>
      </w:r>
      <w:r w:rsidRPr="00642EBB">
        <w:rPr>
          <w:szCs w:val="28"/>
          <w:lang w:val="vi-VN"/>
        </w:rPr>
        <w:t xml:space="preserve">, lớp pooling sẽ cho ra một feature map mới với kích thước nhỏ hơn nhưng vẫn giữ được các đặc trưng nhất của feature map </w:t>
      </w:r>
      <w:r w:rsidR="00021F28" w:rsidRPr="00642EBB">
        <w:rPr>
          <w:szCs w:val="28"/>
          <w:lang w:val="vi-VN"/>
        </w:rPr>
        <w:t>convolution</w:t>
      </w:r>
      <w:r w:rsidRPr="00642EBB">
        <w:rPr>
          <w:szCs w:val="28"/>
          <w:lang w:val="vi-VN"/>
        </w:rPr>
        <w:t xml:space="preserve">. </w:t>
      </w:r>
    </w:p>
    <w:p w14:paraId="6036DFB7" w14:textId="77777777" w:rsidR="003559B4" w:rsidRPr="00642EBB" w:rsidRDefault="003559B4" w:rsidP="00E17FF4">
      <w:pPr>
        <w:keepNext/>
        <w:keepLines/>
        <w:rPr>
          <w:szCs w:val="28"/>
          <w:lang w:val="vi-VN"/>
        </w:rPr>
      </w:pPr>
      <w:r w:rsidRPr="00642EBB">
        <w:rPr>
          <w:szCs w:val="28"/>
          <w:lang w:val="vi-VN"/>
        </w:rPr>
        <w:t xml:space="preserve">Có một số kỹ thuật pooling có sẵn và kỹ thuật pooling phổ biến nhất là max-pooling. </w:t>
      </w:r>
    </w:p>
    <w:p w14:paraId="34314DAB" w14:textId="4A28DEA0" w:rsidR="003559B4" w:rsidRPr="00642EBB" w:rsidRDefault="003559B4" w:rsidP="005B42FD">
      <w:pPr>
        <w:keepNext/>
        <w:keepLines/>
        <w:jc w:val="center"/>
        <w:rPr>
          <w:szCs w:val="28"/>
          <w:lang w:val="vi-VN"/>
        </w:rPr>
      </w:pPr>
      <w:r w:rsidRPr="00642EBB">
        <w:rPr>
          <w:noProof/>
          <w:szCs w:val="28"/>
          <w:lang w:val="vi-VN"/>
        </w:rPr>
        <w:lastRenderedPageBreak/>
        <w:drawing>
          <wp:inline distT="0" distB="0" distL="0" distR="0" wp14:anchorId="5B3D96D5" wp14:editId="2CAA5567">
            <wp:extent cx="4786287" cy="1840230"/>
            <wp:effectExtent l="0" t="0" r="1905" b="1270"/>
            <wp:docPr id="21" name="Picture 2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01734" cy="1846169"/>
                    </a:xfrm>
                    <a:prstGeom prst="rect">
                      <a:avLst/>
                    </a:prstGeom>
                  </pic:spPr>
                </pic:pic>
              </a:graphicData>
            </a:graphic>
          </wp:inline>
        </w:drawing>
      </w:r>
    </w:p>
    <w:p w14:paraId="1CF171BA" w14:textId="63C6A756" w:rsidR="00370271" w:rsidRPr="00642EBB" w:rsidRDefault="003632D6" w:rsidP="006D4A06">
      <w:pPr>
        <w:pStyle w:val="Caption"/>
        <w:rPr>
          <w:lang w:val="vi-VN"/>
        </w:rPr>
      </w:pPr>
      <w:bookmarkStart w:id="44" w:name="_Toc38655869"/>
      <w:r>
        <w:rPr>
          <w:lang w:val="vi-VN"/>
        </w:rPr>
        <w:t>Max-pooling</w:t>
      </w:r>
      <w:bookmarkEnd w:id="44"/>
    </w:p>
    <w:p w14:paraId="552CBCF7" w14:textId="77777777" w:rsidR="00DE6A6C" w:rsidRPr="00642EBB" w:rsidRDefault="003559B4" w:rsidP="00DE6A6C">
      <w:pPr>
        <w:keepNext/>
        <w:keepLines/>
        <w:rPr>
          <w:szCs w:val="28"/>
          <w:lang w:val="vi-VN"/>
        </w:rPr>
      </w:pPr>
      <w:r w:rsidRPr="00642EBB">
        <w:rPr>
          <w:szCs w:val="28"/>
          <w:lang w:val="vi-VN"/>
        </w:rPr>
        <w:t>Max-pooling đơn giản chỉ xuất ra giá trị tối đa trong vùng đầu vào (input region). Vùng đầu vào là tập con của đầu vào</w:t>
      </w:r>
      <w:r w:rsidR="00DE6A6C" w:rsidRPr="00642EBB">
        <w:rPr>
          <w:szCs w:val="28"/>
          <w:lang w:val="vi-VN"/>
        </w:rPr>
        <w:t xml:space="preserve">. </w:t>
      </w:r>
      <w:r w:rsidRPr="00642EBB">
        <w:rPr>
          <w:szCs w:val="28"/>
          <w:lang w:val="vi-VN"/>
        </w:rPr>
        <w:t>Ví dụ: nếu vùng đầu vào có kích thước 2 × 2, Max-pooling sẽ xuất ra 4 bốn giá trị lớn nhất như trong hình.</w:t>
      </w:r>
    </w:p>
    <w:p w14:paraId="624BE5F6" w14:textId="36697D60" w:rsidR="003559B4" w:rsidRPr="00642EBB" w:rsidRDefault="00DE6A6C" w:rsidP="00DE6A6C">
      <w:pPr>
        <w:keepNext/>
        <w:keepLines/>
        <w:rPr>
          <w:szCs w:val="28"/>
          <w:lang w:val="vi-VN"/>
        </w:rPr>
      </w:pPr>
      <w:r w:rsidRPr="00642EBB">
        <w:rPr>
          <w:szCs w:val="28"/>
          <w:lang w:val="vi-VN"/>
        </w:rPr>
        <w:t>Lớp</w:t>
      </w:r>
      <w:r w:rsidR="003559B4" w:rsidRPr="00642EBB">
        <w:rPr>
          <w:szCs w:val="28"/>
          <w:lang w:val="vi-VN"/>
        </w:rPr>
        <w:t xml:space="preserve"> pooling nhằm loại bỏ các dữ liệu ít quan trọng hơn nhưng vẫn giữ được các đặc trưng. Lý do đằng sau hoạt động pooling là việc phát hiện đặc trưng quan trọng hơn vị trí chính xác của đặc trưng. </w:t>
      </w:r>
    </w:p>
    <w:p w14:paraId="14C1F433" w14:textId="0854D237" w:rsidR="003559B4" w:rsidRPr="00642EBB" w:rsidRDefault="003559B4" w:rsidP="00E17FF4">
      <w:pPr>
        <w:pStyle w:val="Heading4"/>
        <w:rPr>
          <w:szCs w:val="28"/>
          <w:lang w:val="vi-VN"/>
        </w:rPr>
      </w:pPr>
      <w:r w:rsidRPr="00642EBB">
        <w:rPr>
          <w:szCs w:val="28"/>
          <w:lang w:val="vi-VN"/>
        </w:rPr>
        <w:t xml:space="preserve">Fully connected layer </w:t>
      </w:r>
    </w:p>
    <w:p w14:paraId="54B9AFF4" w14:textId="5C07EBD5" w:rsidR="003559B4" w:rsidRPr="00642EBB" w:rsidRDefault="003559B4" w:rsidP="00E17FF4">
      <w:pPr>
        <w:keepNext/>
        <w:keepLines/>
        <w:rPr>
          <w:szCs w:val="28"/>
          <w:lang w:val="vi-VN"/>
        </w:rPr>
      </w:pPr>
      <w:r w:rsidRPr="00642EBB">
        <w:rPr>
          <w:szCs w:val="28"/>
          <w:lang w:val="vi-VN"/>
        </w:rPr>
        <w:t>CNN gồm hai giai đoạn</w:t>
      </w:r>
      <w:r w:rsidR="00E956A1" w:rsidRPr="00642EBB">
        <w:rPr>
          <w:szCs w:val="28"/>
          <w:lang w:val="vi-VN"/>
        </w:rPr>
        <w:t>: g</w:t>
      </w:r>
      <w:r w:rsidRPr="00642EBB">
        <w:rPr>
          <w:szCs w:val="28"/>
          <w:lang w:val="vi-VN"/>
        </w:rPr>
        <w:t>iai đoạn trích xuất đặc trưng và</w:t>
      </w:r>
      <w:r w:rsidR="00E956A1" w:rsidRPr="00642EBB">
        <w:rPr>
          <w:szCs w:val="28"/>
          <w:lang w:val="vi-VN"/>
        </w:rPr>
        <w:t xml:space="preserve"> g</w:t>
      </w:r>
      <w:r w:rsidRPr="00642EBB">
        <w:rPr>
          <w:szCs w:val="28"/>
          <w:lang w:val="vi-VN"/>
        </w:rPr>
        <w:t xml:space="preserve">iai đoạn phân loại. Trong </w:t>
      </w:r>
      <w:r w:rsidR="008C254B" w:rsidRPr="00642EBB">
        <w:rPr>
          <w:szCs w:val="28"/>
          <w:lang w:val="vi-VN"/>
        </w:rPr>
        <w:t>CNN</w:t>
      </w:r>
      <w:r w:rsidRPr="00642EBB">
        <w:rPr>
          <w:szCs w:val="28"/>
          <w:lang w:val="vi-VN"/>
        </w:rPr>
        <w:t>, stack của các lớp convolution và pooling đóng vai trò là giai đoạn trích xuất đặc trưng, trong khi giai đoạn phân loại bao gồm một hoặc nhiều lớp kết nối đầy đủ (fully connected layer) theo sau là hàm softmax.</w:t>
      </w:r>
    </w:p>
    <w:p w14:paraId="6FB9D018" w14:textId="5782D80A" w:rsidR="003559B4" w:rsidRPr="00642EBB" w:rsidRDefault="003559B4" w:rsidP="00E17FF4">
      <w:pPr>
        <w:keepNext/>
        <w:keepLines/>
        <w:rPr>
          <w:szCs w:val="28"/>
          <w:lang w:val="vi-VN"/>
        </w:rPr>
      </w:pPr>
      <w:r w:rsidRPr="00642EBB">
        <w:rPr>
          <w:szCs w:val="28"/>
          <w:lang w:val="vi-VN"/>
        </w:rPr>
        <w:t xml:space="preserve">Quá trình </w:t>
      </w:r>
      <w:r w:rsidR="0010556F" w:rsidRPr="00642EBB">
        <w:rPr>
          <w:szCs w:val="28"/>
          <w:lang w:val="vi-VN"/>
        </w:rPr>
        <w:t xml:space="preserve">convolution </w:t>
      </w:r>
      <w:r w:rsidRPr="00642EBB">
        <w:rPr>
          <w:szCs w:val="28"/>
          <w:lang w:val="vi-VN"/>
        </w:rPr>
        <w:t xml:space="preserve">và pooling tiếp tục cho đến khi phát hiện đủ các đặc trưng. Bước tiếp theo là đưa ra quyết định dựa trên các đặc trưng được phát hiện này. Điều này được thực hiện bằng cách thêm một hoặc nhiều fully connected layers vào cuối. Trong fully connected layer, mỗi nơ-ron từ lớp trước (lớp </w:t>
      </w:r>
      <w:r w:rsidR="00E956A1" w:rsidRPr="00642EBB">
        <w:rPr>
          <w:szCs w:val="28"/>
          <w:lang w:val="vi-VN"/>
        </w:rPr>
        <w:t xml:space="preserve">convolution </w:t>
      </w:r>
      <w:r w:rsidRPr="00642EBB">
        <w:rPr>
          <w:szCs w:val="28"/>
          <w:lang w:val="vi-VN"/>
        </w:rPr>
        <w:t xml:space="preserve">hoặc lớp pooling hoặc lớp fully connected layer) được kết nối với mọi nơ-ron ở lớp tiếp theo và mọi giá trị đều góp phần </w:t>
      </w:r>
      <w:r w:rsidR="00DA0E8D" w:rsidRPr="00642EBB">
        <w:rPr>
          <w:szCs w:val="28"/>
          <w:lang w:val="vi-VN"/>
        </w:rPr>
        <w:t>đưa ra quyết định cuối cùng.</w:t>
      </w:r>
    </w:p>
    <w:p w14:paraId="46711FA1" w14:textId="173B7351" w:rsidR="003559B4" w:rsidRPr="00642EBB" w:rsidRDefault="003559B4" w:rsidP="00E17FF4">
      <w:pPr>
        <w:keepNext/>
        <w:keepLines/>
        <w:rPr>
          <w:szCs w:val="28"/>
          <w:lang w:val="vi-VN"/>
        </w:rPr>
      </w:pPr>
      <w:r w:rsidRPr="00642EBB">
        <w:rPr>
          <w:szCs w:val="28"/>
          <w:lang w:val="vi-VN"/>
        </w:rPr>
        <w:lastRenderedPageBreak/>
        <w:t>Hình dưới th</w:t>
      </w:r>
      <w:r w:rsidR="003529A6" w:rsidRPr="00642EBB">
        <w:rPr>
          <w:szCs w:val="28"/>
          <w:lang w:val="vi-VN"/>
        </w:rPr>
        <w:t>ể hiện</w:t>
      </w:r>
      <w:r w:rsidRPr="00642EBB">
        <w:rPr>
          <w:szCs w:val="28"/>
          <w:lang w:val="vi-VN"/>
        </w:rPr>
        <w:t xml:space="preserve"> </w:t>
      </w:r>
      <w:r w:rsidR="000C415F" w:rsidRPr="00642EBB">
        <w:rPr>
          <w:szCs w:val="28"/>
          <w:lang w:val="vi-VN"/>
        </w:rPr>
        <w:t>liên kết</w:t>
      </w:r>
      <w:r w:rsidRPr="00642EBB">
        <w:rPr>
          <w:szCs w:val="28"/>
          <w:lang w:val="vi-VN"/>
        </w:rPr>
        <w:t xml:space="preserve"> giữa một lớp </w:t>
      </w:r>
      <w:r w:rsidR="003529A6" w:rsidRPr="00642EBB">
        <w:rPr>
          <w:szCs w:val="28"/>
          <w:lang w:val="vi-VN"/>
        </w:rPr>
        <w:t xml:space="preserve">convolution </w:t>
      </w:r>
      <w:r w:rsidRPr="00642EBB">
        <w:rPr>
          <w:szCs w:val="28"/>
          <w:lang w:val="vi-VN"/>
        </w:rPr>
        <w:t xml:space="preserve">và một lớp fully connected layer. Giống như các lớp </w:t>
      </w:r>
      <w:r w:rsidR="003529A6" w:rsidRPr="00642EBB">
        <w:rPr>
          <w:szCs w:val="28"/>
          <w:lang w:val="vi-VN"/>
        </w:rPr>
        <w:t>convolution</w:t>
      </w:r>
      <w:r w:rsidRPr="00642EBB">
        <w:rPr>
          <w:szCs w:val="28"/>
          <w:lang w:val="vi-VN"/>
        </w:rPr>
        <w:t xml:space="preserve">, các lớp fully connected layer có thể được xếp chồng lên nhau để tìm hiểu các tổ hợp </w:t>
      </w:r>
      <w:r w:rsidR="000019D4" w:rsidRPr="00642EBB">
        <w:rPr>
          <w:szCs w:val="28"/>
          <w:lang w:val="vi-VN"/>
        </w:rPr>
        <w:t>đặc trưng</w:t>
      </w:r>
      <w:r w:rsidRPr="00642EBB">
        <w:rPr>
          <w:szCs w:val="28"/>
          <w:lang w:val="vi-VN"/>
        </w:rPr>
        <w:t xml:space="preserve"> phức tạp hơn nữa. Đầu ra của lớp </w:t>
      </w:r>
      <w:r w:rsidR="000019D4" w:rsidRPr="00642EBB">
        <w:rPr>
          <w:szCs w:val="28"/>
          <w:lang w:val="vi-VN"/>
        </w:rPr>
        <w:t xml:space="preserve">fully connected layer </w:t>
      </w:r>
      <w:r w:rsidRPr="00642EBB">
        <w:rPr>
          <w:szCs w:val="28"/>
          <w:lang w:val="vi-VN"/>
        </w:rPr>
        <w:t>cuối cùng được đưa đến một bộ phân loại</w:t>
      </w:r>
      <w:r w:rsidR="000019D4" w:rsidRPr="00642EBB">
        <w:rPr>
          <w:szCs w:val="28"/>
          <w:lang w:val="vi-VN"/>
        </w:rPr>
        <w:t xml:space="preserve"> để tính </w:t>
      </w:r>
      <w:r w:rsidRPr="00642EBB">
        <w:rPr>
          <w:szCs w:val="28"/>
          <w:lang w:val="vi-VN"/>
        </w:rPr>
        <w:t xml:space="preserve">điểm số </w:t>
      </w:r>
      <w:r w:rsidR="00AE75E5" w:rsidRPr="00642EBB">
        <w:rPr>
          <w:szCs w:val="28"/>
          <w:lang w:val="vi-VN"/>
        </w:rPr>
        <w:t xml:space="preserve">cho từng </w:t>
      </w:r>
      <w:r w:rsidR="002238A5" w:rsidRPr="00642EBB">
        <w:rPr>
          <w:szCs w:val="28"/>
          <w:lang w:val="vi-VN"/>
        </w:rPr>
        <w:t>lớp</w:t>
      </w:r>
      <w:r w:rsidRPr="00642EBB">
        <w:rPr>
          <w:szCs w:val="28"/>
          <w:lang w:val="vi-VN"/>
        </w:rPr>
        <w:t xml:space="preserve"> (class score). Softmax và Support Vector Machines (SVM) là hai phân loại chính được sử dụng trong </w:t>
      </w:r>
      <w:r w:rsidR="00E94FB9" w:rsidRPr="00642EBB">
        <w:rPr>
          <w:szCs w:val="28"/>
          <w:lang w:val="vi-VN"/>
        </w:rPr>
        <w:t>CNN</w:t>
      </w:r>
      <w:r w:rsidRPr="00642EBB">
        <w:rPr>
          <w:szCs w:val="28"/>
          <w:lang w:val="vi-VN"/>
        </w:rPr>
        <w:t>. Softmax tạo xác suất cho mỗi lớp với tổng xác suất là 1</w:t>
      </w:r>
      <w:r w:rsidR="00C504C0" w:rsidRPr="00642EBB">
        <w:rPr>
          <w:szCs w:val="28"/>
          <w:lang w:val="vi-VN"/>
        </w:rPr>
        <w:t xml:space="preserve">; </w:t>
      </w:r>
      <w:r w:rsidRPr="00642EBB">
        <w:rPr>
          <w:szCs w:val="28"/>
          <w:lang w:val="vi-VN"/>
        </w:rPr>
        <w:t xml:space="preserve">SVM tạo ra điểm số và </w:t>
      </w:r>
      <w:r w:rsidR="002238A5" w:rsidRPr="00642EBB">
        <w:rPr>
          <w:szCs w:val="28"/>
          <w:lang w:val="vi-VN"/>
        </w:rPr>
        <w:t xml:space="preserve">lớp </w:t>
      </w:r>
      <w:r w:rsidRPr="00642EBB">
        <w:rPr>
          <w:szCs w:val="28"/>
          <w:lang w:val="vi-VN"/>
        </w:rPr>
        <w:t>có điểm cao nhất được coi là lớp đúng.</w:t>
      </w:r>
    </w:p>
    <w:p w14:paraId="7CD74784" w14:textId="5076E368" w:rsidR="003559B4" w:rsidRPr="00642EBB" w:rsidRDefault="003559B4" w:rsidP="00A95E04">
      <w:pPr>
        <w:keepNext/>
        <w:keepLines/>
        <w:jc w:val="center"/>
        <w:rPr>
          <w:szCs w:val="28"/>
          <w:lang w:val="vi-VN"/>
        </w:rPr>
      </w:pPr>
      <w:r w:rsidRPr="00642EBB">
        <w:rPr>
          <w:noProof/>
          <w:szCs w:val="28"/>
          <w:lang w:val="vi-VN"/>
        </w:rPr>
        <w:drawing>
          <wp:inline distT="0" distB="0" distL="0" distR="0" wp14:anchorId="28E85C64" wp14:editId="2F353F69">
            <wp:extent cx="4402182" cy="2073350"/>
            <wp:effectExtent l="0" t="0" r="508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0-04-02 at 22.30.35.png"/>
                    <pic:cNvPicPr/>
                  </pic:nvPicPr>
                  <pic:blipFill rotWithShape="1">
                    <a:blip r:embed="rId33">
                      <a:extLst>
                        <a:ext uri="{28A0092B-C50C-407E-A947-70E740481C1C}">
                          <a14:useLocalDpi xmlns:a14="http://schemas.microsoft.com/office/drawing/2010/main" val="0"/>
                        </a:ext>
                      </a:extLst>
                    </a:blip>
                    <a:srcRect l="11111" b="11572"/>
                    <a:stretch/>
                  </pic:blipFill>
                  <pic:spPr bwMode="auto">
                    <a:xfrm>
                      <a:off x="0" y="0"/>
                      <a:ext cx="4426463" cy="2084786"/>
                    </a:xfrm>
                    <a:prstGeom prst="rect">
                      <a:avLst/>
                    </a:prstGeom>
                    <a:ln>
                      <a:noFill/>
                    </a:ln>
                    <a:extLst>
                      <a:ext uri="{53640926-AAD7-44D8-BBD7-CCE9431645EC}">
                        <a14:shadowObscured xmlns:a14="http://schemas.microsoft.com/office/drawing/2010/main"/>
                      </a:ext>
                    </a:extLst>
                  </pic:spPr>
                </pic:pic>
              </a:graphicData>
            </a:graphic>
          </wp:inline>
        </w:drawing>
      </w:r>
    </w:p>
    <w:p w14:paraId="7BFEE56B" w14:textId="43EBAD0E" w:rsidR="00EB3B9F" w:rsidRPr="00642EBB" w:rsidRDefault="00EB3B9F" w:rsidP="00AC2ADC">
      <w:pPr>
        <w:keepNext/>
        <w:keepLines/>
        <w:jc w:val="center"/>
        <w:rPr>
          <w:i/>
          <w:iCs/>
          <w:szCs w:val="28"/>
          <w:lang w:val="vi-VN"/>
        </w:rPr>
      </w:pPr>
      <w:r w:rsidRPr="00642EBB">
        <w:rPr>
          <w:i/>
          <w:iCs/>
          <w:szCs w:val="28"/>
          <w:lang w:val="vi-VN"/>
        </w:rPr>
        <w:t xml:space="preserve">Hình: </w:t>
      </w:r>
      <w:r w:rsidR="000C415F" w:rsidRPr="00642EBB">
        <w:rPr>
          <w:i/>
          <w:iCs/>
          <w:szCs w:val="28"/>
          <w:lang w:val="vi-VN"/>
        </w:rPr>
        <w:t>Liên kết giữa một lớp convolution và một lớp fully connected layer</w:t>
      </w:r>
    </w:p>
    <w:p w14:paraId="69DF7F99" w14:textId="77777777" w:rsidR="003559B4" w:rsidRPr="00642EBB" w:rsidRDefault="003559B4" w:rsidP="00E17FF4">
      <w:pPr>
        <w:pStyle w:val="Heading4"/>
        <w:rPr>
          <w:szCs w:val="28"/>
          <w:lang w:val="vi-VN"/>
        </w:rPr>
      </w:pPr>
      <w:r w:rsidRPr="00642EBB">
        <w:rPr>
          <w:szCs w:val="28"/>
          <w:lang w:val="vi-VN"/>
        </w:rPr>
        <w:t>Dropout</w:t>
      </w:r>
    </w:p>
    <w:p w14:paraId="2B17698F" w14:textId="2A007FDD" w:rsidR="003559B4" w:rsidRPr="00642EBB" w:rsidRDefault="003559B4" w:rsidP="003B2D59">
      <w:pPr>
        <w:rPr>
          <w:lang w:val="vi-VN"/>
        </w:rPr>
      </w:pPr>
      <w:r w:rsidRPr="00642EBB">
        <w:rPr>
          <w:lang w:val="vi-VN"/>
        </w:rPr>
        <w:t>Deep CNN bao gồm nhiều lớp ẩn (hidden layers) cho phép nó tìm hiểu các đặc trưng phức tạp hơn. Nó được theo sau bởi các lớp được kết nối đầy đủ để đưa ra quyết định. Một lớp được kết nối đầy đủ được kết nối với tất cả các đặc trưng và nó có xu hướng bị overfitting. Overfitting cập đến vấn đề khi một mô hình được đào tạo và nó hoạt động rất tốt trên dữ liệu đào tạo đến mức nó ảnh hưởng tiêu cực đến hiệu suất của mô hình trên dữ liệu mới. Để khắc phục vấn đề overfitting, một lớp dropout có thể được đưa vào mô hình trong đó một số tế bào thần kinh cùng với các kết nối của chúng được drop ngẫu nhiên khỏi mạng trong quá trình đào tạo. Một mạng giảm (reduced network) được để lại; các cạnh đến và đi đến một nút bị loại bỏ cũng bị loại bỏ. Chỉ có mạng giảm được đào tạo về dữ liệu trong giai đoạn (stage) đó. Các nút bị loại bỏ sau đó được gắn lại (reinsert) vào mạng với trọng số ban đầu (original weight) của chúng. Dropout làm giảm overfitting và cải thiện việc khái quát hóa/tổng quan hoá (generalization) mô hìn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4"/>
        <w:gridCol w:w="4348"/>
      </w:tblGrid>
      <w:tr w:rsidR="001D4ED5" w:rsidRPr="00642EBB" w14:paraId="56D68277" w14:textId="77777777" w:rsidTr="00945DDD">
        <w:tc>
          <w:tcPr>
            <w:tcW w:w="9062" w:type="dxa"/>
            <w:gridSpan w:val="2"/>
          </w:tcPr>
          <w:p w14:paraId="3062BC17" w14:textId="33891DA4" w:rsidR="001D4ED5" w:rsidRPr="00642EBB" w:rsidRDefault="001D4ED5" w:rsidP="003D431D">
            <w:pPr>
              <w:keepNext/>
              <w:keepLines/>
              <w:ind w:firstLine="0"/>
              <w:rPr>
                <w:szCs w:val="28"/>
                <w:lang w:val="vi-VN"/>
              </w:rPr>
            </w:pPr>
            <w:r w:rsidRPr="00642EBB">
              <w:rPr>
                <w:noProof/>
                <w:szCs w:val="28"/>
                <w:lang w:val="vi-VN"/>
              </w:rPr>
              <w:lastRenderedPageBreak/>
              <w:drawing>
                <wp:inline distT="0" distB="0" distL="0" distR="0" wp14:anchorId="2E42E14A" wp14:editId="56C9AB66">
                  <wp:extent cx="5760720" cy="1612265"/>
                  <wp:effectExtent l="0" t="0" r="5080" b="635"/>
                  <wp:docPr id="9" name="Picture 9" descr="A picture containing scissors,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4-22 at 22.23.12.png"/>
                          <pic:cNvPicPr/>
                        </pic:nvPicPr>
                        <pic:blipFill>
                          <a:blip r:embed="rId34">
                            <a:extLst>
                              <a:ext uri="{28A0092B-C50C-407E-A947-70E740481C1C}">
                                <a14:useLocalDpi xmlns:a14="http://schemas.microsoft.com/office/drawing/2010/main" val="0"/>
                              </a:ext>
                            </a:extLst>
                          </a:blip>
                          <a:stretch>
                            <a:fillRect/>
                          </a:stretch>
                        </pic:blipFill>
                        <pic:spPr>
                          <a:xfrm>
                            <a:off x="0" y="0"/>
                            <a:ext cx="5760720" cy="1612265"/>
                          </a:xfrm>
                          <a:prstGeom prst="rect">
                            <a:avLst/>
                          </a:prstGeom>
                        </pic:spPr>
                      </pic:pic>
                    </a:graphicData>
                  </a:graphic>
                </wp:inline>
              </w:drawing>
            </w:r>
          </w:p>
        </w:tc>
      </w:tr>
      <w:tr w:rsidR="001D4ED5" w:rsidRPr="00642EBB" w14:paraId="3C0869DA" w14:textId="77777777" w:rsidTr="00945DDD">
        <w:tc>
          <w:tcPr>
            <w:tcW w:w="4780" w:type="dxa"/>
          </w:tcPr>
          <w:p w14:paraId="7E57ED56" w14:textId="28CE7AEF" w:rsidR="001D4ED5" w:rsidRPr="00642EBB" w:rsidRDefault="001D4ED5" w:rsidP="003B2D59">
            <w:pPr>
              <w:pStyle w:val="Caption"/>
              <w:rPr>
                <w:lang w:val="vi-VN"/>
              </w:rPr>
            </w:pPr>
            <w:bookmarkStart w:id="45" w:name="_Toc38655870"/>
            <w:r w:rsidRPr="00642EBB">
              <w:rPr>
                <w:lang w:val="vi-VN"/>
              </w:rPr>
              <w:t>Mạng nơ-ron đơn giản</w:t>
            </w:r>
            <w:bookmarkEnd w:id="45"/>
          </w:p>
        </w:tc>
        <w:tc>
          <w:tcPr>
            <w:tcW w:w="4282" w:type="dxa"/>
          </w:tcPr>
          <w:p w14:paraId="0E3901D8" w14:textId="1BAACF84" w:rsidR="001D4ED5" w:rsidRPr="00642EBB" w:rsidRDefault="001D4ED5" w:rsidP="003B2D59">
            <w:pPr>
              <w:pStyle w:val="Caption"/>
              <w:rPr>
                <w:lang w:val="vi-VN"/>
              </w:rPr>
            </w:pPr>
            <w:bookmarkStart w:id="46" w:name="_Toc38655871"/>
            <w:r w:rsidRPr="00642EBB">
              <w:rPr>
                <w:lang w:val="vi-VN"/>
              </w:rPr>
              <w:t xml:space="preserve">Mạng nơ-ron sau </w:t>
            </w:r>
            <w:r w:rsidR="003A292C">
              <w:rPr>
                <w:lang w:val="vi-VN"/>
              </w:rPr>
              <w:br/>
            </w:r>
            <w:r w:rsidRPr="00642EBB">
              <w:rPr>
                <w:lang w:val="vi-VN"/>
              </w:rPr>
              <w:t>khi dropout</w:t>
            </w:r>
            <w:bookmarkEnd w:id="46"/>
          </w:p>
        </w:tc>
      </w:tr>
    </w:tbl>
    <w:p w14:paraId="1E0A5E7E" w14:textId="54A4B137" w:rsidR="00092339" w:rsidRPr="00642EBB" w:rsidRDefault="00421045" w:rsidP="00E17FF4">
      <w:pPr>
        <w:pStyle w:val="Heading3"/>
        <w:rPr>
          <w:szCs w:val="28"/>
          <w:lang w:val="vi-VN"/>
        </w:rPr>
      </w:pPr>
      <w:bookmarkStart w:id="47" w:name="_Toc38714936"/>
      <w:r>
        <w:rPr>
          <w:szCs w:val="28"/>
          <w:lang w:val="vi-VN"/>
        </w:rPr>
        <w:t xml:space="preserve">Đồ thị cấu trúc </w:t>
      </w:r>
      <w:r w:rsidR="00092339" w:rsidRPr="00642EBB">
        <w:rPr>
          <w:szCs w:val="28"/>
          <w:lang w:val="vi-VN"/>
        </w:rPr>
        <w:t>PSI</w:t>
      </w:r>
      <w:r w:rsidR="00AB41F8">
        <w:rPr>
          <w:szCs w:val="28"/>
          <w:lang w:val="vi-VN"/>
        </w:rPr>
        <w:t>-graph</w:t>
      </w:r>
      <w:bookmarkEnd w:id="47"/>
    </w:p>
    <w:p w14:paraId="6A0C78C0" w14:textId="3366114D" w:rsidR="00D23FC8" w:rsidRPr="00960AAB" w:rsidRDefault="007A034C" w:rsidP="00884B60">
      <w:pPr>
        <w:rPr>
          <w:szCs w:val="28"/>
          <w:lang w:val="vi-VN"/>
        </w:rPr>
      </w:pPr>
      <w:r>
        <w:rPr>
          <w:szCs w:val="28"/>
          <w:lang w:val="vi-VN"/>
        </w:rPr>
        <w:t xml:space="preserve">Theo </w:t>
      </w:r>
      <w:r>
        <w:rPr>
          <w:szCs w:val="28"/>
          <w:lang w:val="vi-VN"/>
        </w:rPr>
        <w:fldChar w:fldCharType="begin" w:fldLock="1"/>
      </w:r>
      <w:r w:rsidR="00AB05F9">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id":"ITEM-2","itemData":{"DOI":"10.1186/s40537-017-0074-7","ISSN":"21961115","abstract":"Detecting botnets in a network is crucial because bots impact numerous areas such as cyber security, finance, health care, law enforcement, and more. Botnets are becoming more sophisticated and dangerous day-by-day, and most of the existing rule based and flow based detection methods may not be capable of detecting bot activities in an efficient and effective manner. Hence, designing a robust and fast botnet detection method is of high significance. In this study, we propose a novel botnet detection methodology based on topological features of nodes within a graph: in degree, out degree, in degree weight, out degree weight, clustering coefficient, node betweenness, and eigenvector centrality. A self-organizing map clustering method is applied to establish clusters of nodes in the network based on these features. Our method is capable of isolating bots in clusters of small sizes while containing the majority of normal nodes in the same big cluster. Thus, bots can be detected by searching a limited number of nodes. A filtering procedure is also developed to further enhance the algorithm efficiency by removing inactive nodes from consideration. The methodology is verified using the CTU-13 datasets, and benchmarked against a classification-based detection method. The results show that our proposed method can efficiently detect the bots despite their varying behaviors.","author":[{"dropping-particle":"","family":"Chowdhury","given":"Sudipta","non-dropping-particle":"","parse-names":false,"suffix":""},{"dropping-particle":"","family":"Khanzadeh","given":"Mojtaba","non-dropping-particle":"","parse-names":false,"suffix":""},{"dropping-particle":"","family":"Akula","given":"Ravi","non-dropping-particle":"","parse-names":false,"suffix":""},{"dropping-particle":"","family":"Zhang","given":"Fangyan","non-dropping-particle":"","parse-names":false,"suffix":""},{"dropping-particle":"","family":"Zhang","given":"Song","non-dropping-particle":"","parse-names":false,"suffix":""},{"dropping-particle":"","family":"Medal","given":"Hugh","non-dropping-particle":"","parse-names":false,"suffix":""},{"dropping-particle":"","family":"Marufuzzaman","given":"Mohammad","non-dropping-particle":"","parse-names":false,"suffix":""},{"dropping-particle":"","family":"Bian","given":"Linkan","non-dropping-particle":"","parse-names":false,"suffix":""}],"container-title":"Journal of Big Data","id":"ITEM-2","issue":"1","issued":{"date-parts":[["2017"]]},"publisher":"Springer International Publishing","title":"Botnet detection using graph-based feature clustering","type":"article-journal","volume":"4"},"uris":["http://www.mendeley.com/documents/?uuid=6fe41b7f-5a79-4d97-b142-710dad810093"]}],"mendeley":{"formattedCitation":"[7], [21]","manualFormatting":"[7] và [21]","plainTextFormattedCitation":"[7], [21]","previouslyFormattedCitation":"[7], [21]"},"properties":{"noteIndex":0},"schema":"https://github.com/citation-style-language/schema/raw/master/csl-citation.json"}</w:instrText>
      </w:r>
      <w:r>
        <w:rPr>
          <w:szCs w:val="28"/>
          <w:lang w:val="vi-VN"/>
        </w:rPr>
        <w:fldChar w:fldCharType="separate"/>
      </w:r>
      <w:r w:rsidRPr="005D0FD4">
        <w:rPr>
          <w:noProof/>
          <w:szCs w:val="28"/>
          <w:lang w:val="vi-VN"/>
        </w:rPr>
        <w:t>[7]</w:t>
      </w:r>
      <w:r>
        <w:rPr>
          <w:noProof/>
          <w:szCs w:val="28"/>
          <w:lang w:val="vi-VN"/>
        </w:rPr>
        <w:t xml:space="preserve"> và</w:t>
      </w:r>
      <w:r w:rsidRPr="005D0FD4">
        <w:rPr>
          <w:noProof/>
          <w:szCs w:val="28"/>
          <w:lang w:val="vi-VN"/>
        </w:rPr>
        <w:t xml:space="preserve"> [21]</w:t>
      </w:r>
      <w:r>
        <w:rPr>
          <w:szCs w:val="28"/>
          <w:lang w:val="vi-VN"/>
        </w:rPr>
        <w:fldChar w:fldCharType="end"/>
      </w:r>
      <w:r>
        <w:rPr>
          <w:szCs w:val="28"/>
          <w:lang w:val="vi-VN"/>
        </w:rPr>
        <w:t xml:space="preserve">, </w:t>
      </w:r>
      <w:r w:rsidRPr="00960AAB">
        <w:rPr>
          <w:szCs w:val="28"/>
          <w:lang w:val="vi-VN"/>
        </w:rPr>
        <w:t xml:space="preserve">việc phát hiện mã độc dựa trên phân tích các đặc trưng </w:t>
      </w:r>
      <w:r>
        <w:rPr>
          <w:szCs w:val="28"/>
          <w:lang w:val="vi-VN"/>
        </w:rPr>
        <w:t xml:space="preserve">dưới </w:t>
      </w:r>
      <w:r w:rsidRPr="00960AAB">
        <w:rPr>
          <w:szCs w:val="28"/>
          <w:lang w:val="vi-VN"/>
        </w:rPr>
        <w:t xml:space="preserve">dạng đồ thị (graph-based) đem lại hiệu quả hơn so với </w:t>
      </w:r>
      <w:r>
        <w:rPr>
          <w:szCs w:val="28"/>
          <w:lang w:val="vi-VN"/>
        </w:rPr>
        <w:t xml:space="preserve">phân tích đặc trưng dưới </w:t>
      </w:r>
      <w:r w:rsidRPr="00960AAB">
        <w:rPr>
          <w:szCs w:val="28"/>
          <w:lang w:val="vi-VN"/>
        </w:rPr>
        <w:t>dạng luồng (flow-based), do dạng đồ thị có thể thể hiện được mối quan hệ chặt chẽ giữa dữ liệu và giảm thời gian so sánh chéo trong mô hình</w:t>
      </w:r>
      <w:r>
        <w:rPr>
          <w:szCs w:val="28"/>
          <w:lang w:val="vi-VN"/>
        </w:rPr>
        <w:t>.</w:t>
      </w:r>
      <w:r w:rsidR="00011C49">
        <w:rPr>
          <w:szCs w:val="28"/>
          <w:lang w:val="vi-VN"/>
        </w:rPr>
        <w:t xml:space="preserve"> </w:t>
      </w:r>
      <w:r w:rsidR="00884B60" w:rsidRPr="00960AAB">
        <w:rPr>
          <w:szCs w:val="28"/>
          <w:lang w:val="vi-VN"/>
        </w:rPr>
        <w:t xml:space="preserve">Trong đó có thể chia </w:t>
      </w:r>
      <w:r w:rsidR="003D40E6" w:rsidRPr="00960AAB">
        <w:rPr>
          <w:szCs w:val="28"/>
          <w:lang w:val="vi-VN"/>
        </w:rPr>
        <w:t>các đặc trưng</w:t>
      </w:r>
      <w:r w:rsidR="005560ED">
        <w:rPr>
          <w:szCs w:val="28"/>
          <w:lang w:val="vi-VN"/>
        </w:rPr>
        <w:t xml:space="preserve"> thành </w:t>
      </w:r>
      <w:r w:rsidR="003D40E6" w:rsidRPr="00960AAB">
        <w:rPr>
          <w:szCs w:val="28"/>
          <w:lang w:val="vi-VN"/>
        </w:rPr>
        <w:t xml:space="preserve">đặc trưng </w:t>
      </w:r>
      <w:r w:rsidR="00D23FC8" w:rsidRPr="00960AAB">
        <w:rPr>
          <w:szCs w:val="28"/>
          <w:lang w:val="vi-VN"/>
        </w:rPr>
        <w:t xml:space="preserve">cấu trúc và </w:t>
      </w:r>
      <w:r w:rsidR="003D40E6" w:rsidRPr="00960AAB">
        <w:rPr>
          <w:szCs w:val="28"/>
          <w:lang w:val="vi-VN"/>
        </w:rPr>
        <w:t xml:space="preserve">đặc trưng </w:t>
      </w:r>
      <w:r w:rsidR="005B6289" w:rsidRPr="00960AAB">
        <w:rPr>
          <w:szCs w:val="28"/>
          <w:lang w:val="vi-VN"/>
        </w:rPr>
        <w:t>phi</w:t>
      </w:r>
      <w:r w:rsidR="00D23FC8" w:rsidRPr="00960AAB">
        <w:rPr>
          <w:szCs w:val="28"/>
          <w:lang w:val="vi-VN"/>
        </w:rPr>
        <w:t xml:space="preserve"> cấu trúc. </w:t>
      </w:r>
    </w:p>
    <w:p w14:paraId="7B815A47" w14:textId="42B8A11B" w:rsidR="00D23FC8" w:rsidRPr="00960AAB" w:rsidRDefault="005116D5" w:rsidP="00D23FC8">
      <w:pPr>
        <w:pStyle w:val="Heading4"/>
        <w:rPr>
          <w:lang w:val="vi-VN"/>
        </w:rPr>
      </w:pPr>
      <w:r>
        <w:rPr>
          <w:lang w:val="vi-VN"/>
        </w:rPr>
        <w:t>Đ</w:t>
      </w:r>
      <w:r w:rsidRPr="00960AAB">
        <w:rPr>
          <w:lang w:val="vi-VN"/>
        </w:rPr>
        <w:t xml:space="preserve">ồ thị </w:t>
      </w:r>
      <w:r>
        <w:rPr>
          <w:lang w:val="vi-VN"/>
        </w:rPr>
        <w:t>đ</w:t>
      </w:r>
      <w:r w:rsidR="00DB22BE" w:rsidRPr="00960AAB">
        <w:rPr>
          <w:lang w:val="vi-VN"/>
        </w:rPr>
        <w:t>ặc trưng phi</w:t>
      </w:r>
      <w:r w:rsidR="00D23FC8" w:rsidRPr="00960AAB">
        <w:rPr>
          <w:lang w:val="vi-VN"/>
        </w:rPr>
        <w:t xml:space="preserve"> cấu trúc</w:t>
      </w:r>
    </w:p>
    <w:p w14:paraId="16C91F87" w14:textId="1F7BADF6" w:rsidR="008E558E" w:rsidRPr="00960AAB" w:rsidRDefault="00554392" w:rsidP="00A40CDF">
      <w:pPr>
        <w:rPr>
          <w:szCs w:val="28"/>
          <w:lang w:val="vi-VN"/>
        </w:rPr>
      </w:pPr>
      <w:r w:rsidRPr="00960AAB">
        <w:rPr>
          <w:szCs w:val="28"/>
          <w:lang w:val="vi-VN"/>
        </w:rPr>
        <w:t xml:space="preserve">Phát hiện </w:t>
      </w:r>
      <w:r w:rsidR="003F59C1" w:rsidRPr="00960AAB">
        <w:rPr>
          <w:szCs w:val="28"/>
          <w:lang w:val="vi-VN"/>
        </w:rPr>
        <w:t>mã độc</w:t>
      </w:r>
      <w:r w:rsidRPr="00960AAB">
        <w:rPr>
          <w:szCs w:val="28"/>
          <w:lang w:val="vi-VN"/>
        </w:rPr>
        <w:t xml:space="preserve"> bằng cách </w:t>
      </w:r>
      <w:r w:rsidR="00375F2C">
        <w:rPr>
          <w:szCs w:val="28"/>
          <w:lang w:val="vi-VN"/>
        </w:rPr>
        <w:t>phân tích</w:t>
      </w:r>
      <w:r w:rsidRPr="00960AAB">
        <w:rPr>
          <w:szCs w:val="28"/>
          <w:lang w:val="vi-VN"/>
        </w:rPr>
        <w:t xml:space="preserve"> </w:t>
      </w:r>
      <w:r w:rsidR="00994805" w:rsidRPr="00960AAB">
        <w:rPr>
          <w:szCs w:val="28"/>
          <w:lang w:val="vi-VN"/>
        </w:rPr>
        <w:t xml:space="preserve">đồ thị </w:t>
      </w:r>
      <w:r w:rsidR="006D57CC" w:rsidRPr="00EF1FAA">
        <w:rPr>
          <w:szCs w:val="28"/>
          <w:lang w:val="vi-VN"/>
        </w:rPr>
        <w:t xml:space="preserve">các </w:t>
      </w:r>
      <w:r w:rsidR="006C7ED9">
        <w:rPr>
          <w:szCs w:val="28"/>
          <w:lang w:val="vi-VN"/>
        </w:rPr>
        <w:t xml:space="preserve">đặc trưng </w:t>
      </w:r>
      <w:r w:rsidR="00994805" w:rsidRPr="00960AAB">
        <w:rPr>
          <w:szCs w:val="28"/>
          <w:lang w:val="vi-VN"/>
        </w:rPr>
        <w:t xml:space="preserve">phi cấu trúc </w:t>
      </w:r>
      <w:r w:rsidR="00D3513C" w:rsidRPr="00960AAB">
        <w:rPr>
          <w:szCs w:val="28"/>
          <w:lang w:val="vi-VN"/>
        </w:rPr>
        <w:t xml:space="preserve">như </w:t>
      </w:r>
      <w:r w:rsidR="0075783A" w:rsidRPr="00960AAB">
        <w:rPr>
          <w:szCs w:val="28"/>
          <w:lang w:val="vi-VN"/>
        </w:rPr>
        <w:t>Processor Information,</w:t>
      </w:r>
      <w:r w:rsidRPr="00960AAB">
        <w:rPr>
          <w:szCs w:val="28"/>
          <w:lang w:val="vi-VN"/>
        </w:rPr>
        <w:t xml:space="preserve"> opcodes.</w:t>
      </w:r>
      <w:r w:rsidR="00D57F26" w:rsidRPr="00960AAB">
        <w:rPr>
          <w:szCs w:val="28"/>
          <w:lang w:val="vi-VN"/>
        </w:rPr>
        <w:t>string</w:t>
      </w:r>
      <w:r w:rsidRPr="00960AAB">
        <w:rPr>
          <w:szCs w:val="28"/>
          <w:lang w:val="vi-VN"/>
        </w:rPr>
        <w:t>,</w:t>
      </w:r>
      <w:r w:rsidR="00D57F26" w:rsidRPr="00960AAB">
        <w:rPr>
          <w:szCs w:val="28"/>
          <w:lang w:val="vi-VN"/>
        </w:rPr>
        <w:t xml:space="preserve"> system call</w:t>
      </w:r>
      <w:r w:rsidRPr="00960AAB">
        <w:rPr>
          <w:szCs w:val="28"/>
          <w:lang w:val="vi-VN"/>
        </w:rPr>
        <w:t xml:space="preserve"> (</w:t>
      </w:r>
      <w:r w:rsidR="00D57F26" w:rsidRPr="00960AAB">
        <w:rPr>
          <w:szCs w:val="28"/>
          <w:lang w:val="vi-VN"/>
        </w:rPr>
        <w:t>thể hiện</w:t>
      </w:r>
      <w:r w:rsidRPr="00960AAB">
        <w:rPr>
          <w:szCs w:val="28"/>
          <w:lang w:val="vi-VN"/>
        </w:rPr>
        <w:t xml:space="preserve"> trong </w:t>
      </w:r>
      <w:r w:rsidR="00D57F26" w:rsidRPr="00960AAB">
        <w:rPr>
          <w:szCs w:val="28"/>
          <w:lang w:val="vi-VN"/>
        </w:rPr>
        <w:t>file header</w:t>
      </w:r>
      <w:r w:rsidRPr="00960AAB">
        <w:rPr>
          <w:szCs w:val="28"/>
          <w:lang w:val="vi-VN"/>
        </w:rPr>
        <w:t>)</w:t>
      </w:r>
      <w:r w:rsidR="00D57F26" w:rsidRPr="00960AAB">
        <w:rPr>
          <w:szCs w:val="28"/>
          <w:lang w:val="vi-VN"/>
        </w:rPr>
        <w:t>…</w:t>
      </w:r>
      <w:r w:rsidRPr="00960AAB">
        <w:rPr>
          <w:szCs w:val="28"/>
          <w:lang w:val="vi-VN"/>
        </w:rPr>
        <w:t>.</w:t>
      </w:r>
      <w:r w:rsidR="00D5168E" w:rsidRPr="00960AAB">
        <w:rPr>
          <w:szCs w:val="28"/>
          <w:lang w:val="vi-VN"/>
        </w:rPr>
        <w:t>.</w:t>
      </w:r>
    </w:p>
    <w:p w14:paraId="2A490A14" w14:textId="7993E3FF" w:rsidR="006651A6" w:rsidRPr="00EF1FAA" w:rsidRDefault="003F59C1" w:rsidP="00A40CDF">
      <w:pPr>
        <w:rPr>
          <w:szCs w:val="28"/>
          <w:lang w:val="vi-VN"/>
        </w:rPr>
      </w:pPr>
      <w:r w:rsidRPr="00960AAB">
        <w:rPr>
          <w:szCs w:val="28"/>
          <w:lang w:val="vi-VN"/>
        </w:rPr>
        <w:t xml:space="preserve">Tuy nhiên việc phát hiện </w:t>
      </w:r>
      <w:r w:rsidR="00B00A91" w:rsidRPr="00960AAB">
        <w:rPr>
          <w:szCs w:val="28"/>
          <w:lang w:val="vi-VN"/>
        </w:rPr>
        <w:t xml:space="preserve">mã độc dựa trên các đặc trưng này phụ thuộc vào </w:t>
      </w:r>
      <w:r w:rsidR="00A60A06" w:rsidRPr="00960AAB">
        <w:rPr>
          <w:szCs w:val="28"/>
          <w:lang w:val="vi-VN"/>
        </w:rPr>
        <w:t xml:space="preserve">giá trị của các </w:t>
      </w:r>
      <w:r w:rsidR="00491D66" w:rsidRPr="00960AAB">
        <w:rPr>
          <w:szCs w:val="28"/>
          <w:lang w:val="vi-VN"/>
        </w:rPr>
        <w:t>đặc trưng này</w:t>
      </w:r>
      <w:r w:rsidR="00A60A06" w:rsidRPr="00960AAB">
        <w:rPr>
          <w:szCs w:val="28"/>
          <w:lang w:val="vi-VN"/>
        </w:rPr>
        <w:t xml:space="preserve"> (ví dụ: </w:t>
      </w:r>
      <w:r w:rsidR="00491D66" w:rsidRPr="00960AAB">
        <w:rPr>
          <w:szCs w:val="28"/>
          <w:lang w:val="vi-VN"/>
        </w:rPr>
        <w:t>system call</w:t>
      </w:r>
      <w:r w:rsidR="00A60A06" w:rsidRPr="00960AAB">
        <w:rPr>
          <w:szCs w:val="28"/>
          <w:lang w:val="vi-VN"/>
        </w:rPr>
        <w:t xml:space="preserve"> inet</w:t>
      </w:r>
      <w:r w:rsidR="00491D66" w:rsidRPr="00960AAB">
        <w:rPr>
          <w:szCs w:val="28"/>
          <w:lang w:val="vi-VN"/>
        </w:rPr>
        <w:t>_</w:t>
      </w:r>
      <w:r w:rsidR="00A60A06" w:rsidRPr="00960AAB">
        <w:rPr>
          <w:szCs w:val="28"/>
          <w:lang w:val="vi-VN"/>
        </w:rPr>
        <w:t xml:space="preserve">toa) và các </w:t>
      </w:r>
      <w:r w:rsidR="00BD19E0" w:rsidRPr="00960AAB">
        <w:rPr>
          <w:szCs w:val="28"/>
          <w:lang w:val="vi-VN"/>
        </w:rPr>
        <w:t>đặc trưng</w:t>
      </w:r>
      <w:r w:rsidR="00A60A06" w:rsidRPr="00960AAB">
        <w:rPr>
          <w:szCs w:val="28"/>
          <w:lang w:val="vi-VN"/>
        </w:rPr>
        <w:t xml:space="preserve"> này không thể mô tả </w:t>
      </w:r>
      <w:r w:rsidR="00BD19E0" w:rsidRPr="00960AAB">
        <w:rPr>
          <w:szCs w:val="28"/>
          <w:lang w:val="vi-VN"/>
        </w:rPr>
        <w:t>các thông tin có ngữ nghĩa phức tạp</w:t>
      </w:r>
      <w:r w:rsidR="00A60A06" w:rsidRPr="00960AAB">
        <w:rPr>
          <w:szCs w:val="28"/>
          <w:lang w:val="vi-VN"/>
        </w:rPr>
        <w:t xml:space="preserve"> (như </w:t>
      </w:r>
      <w:r w:rsidR="00BD19E0" w:rsidRPr="00960AAB">
        <w:rPr>
          <w:szCs w:val="28"/>
          <w:lang w:val="vi-VN"/>
        </w:rPr>
        <w:t xml:space="preserve">các </w:t>
      </w:r>
      <w:r w:rsidR="00C90E75" w:rsidRPr="00960AAB">
        <w:rPr>
          <w:szCs w:val="28"/>
          <w:lang w:val="vi-VN"/>
        </w:rPr>
        <w:t xml:space="preserve">dữ liệu </w:t>
      </w:r>
      <w:r w:rsidR="005E593E" w:rsidRPr="00960AAB">
        <w:rPr>
          <w:szCs w:val="28"/>
          <w:lang w:val="vi-VN"/>
        </w:rPr>
        <w:t>lệ</w:t>
      </w:r>
      <w:r w:rsidR="00C90E75" w:rsidRPr="00960AAB">
        <w:rPr>
          <w:szCs w:val="28"/>
          <w:lang w:val="vi-VN"/>
        </w:rPr>
        <w:t xml:space="preserve"> thuộc vào</w:t>
      </w:r>
      <w:r w:rsidR="00BD19E0" w:rsidRPr="00960AAB">
        <w:rPr>
          <w:szCs w:val="28"/>
          <w:lang w:val="vi-VN"/>
        </w:rPr>
        <w:t xml:space="preserve"> trong vòng đời của </w:t>
      </w:r>
      <w:r w:rsidR="00A60A06" w:rsidRPr="00960AAB">
        <w:rPr>
          <w:szCs w:val="28"/>
          <w:lang w:val="vi-VN"/>
        </w:rPr>
        <w:t>IoT</w:t>
      </w:r>
      <w:r w:rsidR="00BD19E0" w:rsidRPr="00960AAB">
        <w:rPr>
          <w:szCs w:val="28"/>
          <w:lang w:val="vi-VN"/>
        </w:rPr>
        <w:t xml:space="preserve"> botnet</w:t>
      </w:r>
      <w:r w:rsidR="00A60A06" w:rsidRPr="00960AAB">
        <w:rPr>
          <w:szCs w:val="28"/>
          <w:lang w:val="vi-VN"/>
        </w:rPr>
        <w:t xml:space="preserve">). </w:t>
      </w:r>
      <w:r w:rsidR="00AB6C35" w:rsidRPr="00960AAB">
        <w:rPr>
          <w:szCs w:val="28"/>
          <w:lang w:val="vi-VN"/>
        </w:rPr>
        <w:t>Ngoài ra</w:t>
      </w:r>
      <w:r w:rsidR="00A60A06" w:rsidRPr="00960AAB">
        <w:rPr>
          <w:szCs w:val="28"/>
          <w:lang w:val="vi-VN"/>
        </w:rPr>
        <w:t xml:space="preserve">, </w:t>
      </w:r>
      <w:r w:rsidR="00CA198B">
        <w:rPr>
          <w:szCs w:val="28"/>
          <w:lang w:val="vi-VN"/>
        </w:rPr>
        <w:t>phương pháp đồ th</w:t>
      </w:r>
      <w:r w:rsidR="005634E5">
        <w:rPr>
          <w:szCs w:val="28"/>
          <w:lang w:val="vi-VN"/>
        </w:rPr>
        <w:t>ị</w:t>
      </w:r>
      <w:r w:rsidR="00CA198B">
        <w:rPr>
          <w:szCs w:val="28"/>
          <w:lang w:val="vi-VN"/>
        </w:rPr>
        <w:t xml:space="preserve"> hoá </w:t>
      </w:r>
      <w:r w:rsidR="00AB6C35" w:rsidRPr="00960AAB">
        <w:rPr>
          <w:szCs w:val="28"/>
          <w:lang w:val="vi-VN"/>
        </w:rPr>
        <w:t>các</w:t>
      </w:r>
      <w:r w:rsidR="00A60A06" w:rsidRPr="00960AAB">
        <w:rPr>
          <w:szCs w:val="28"/>
          <w:lang w:val="vi-VN"/>
        </w:rPr>
        <w:t xml:space="preserve"> </w:t>
      </w:r>
      <w:r w:rsidR="00AB6C35" w:rsidRPr="00960AAB">
        <w:rPr>
          <w:szCs w:val="28"/>
          <w:lang w:val="vi-VN"/>
        </w:rPr>
        <w:t>đặc trưng phi cấu trúc thường không hiệu quả đối với các mã độc có sử dụng các kỹ thuật</w:t>
      </w:r>
      <w:r w:rsidR="00A60A06" w:rsidRPr="00960AAB">
        <w:rPr>
          <w:szCs w:val="28"/>
          <w:lang w:val="vi-VN"/>
        </w:rPr>
        <w:t xml:space="preserve"> </w:t>
      </w:r>
      <w:r w:rsidR="00AB6C35" w:rsidRPr="00960AAB">
        <w:rPr>
          <w:szCs w:val="28"/>
          <w:lang w:val="vi-VN"/>
        </w:rPr>
        <w:t xml:space="preserve">obfuscate </w:t>
      </w:r>
      <w:r w:rsidR="00A60A06" w:rsidRPr="00960AAB">
        <w:rPr>
          <w:szCs w:val="28"/>
          <w:lang w:val="vi-VN"/>
        </w:rPr>
        <w:t>như mã h</w:t>
      </w:r>
      <w:r w:rsidR="00A60A06" w:rsidRPr="00EF1FAA">
        <w:rPr>
          <w:szCs w:val="28"/>
          <w:lang w:val="vi-VN"/>
        </w:rPr>
        <w:t xml:space="preserve">óa, </w:t>
      </w:r>
      <w:r w:rsidR="00380514" w:rsidRPr="00EF1FAA">
        <w:rPr>
          <w:szCs w:val="28"/>
          <w:lang w:val="vi-VN"/>
        </w:rPr>
        <w:t>garbage insertion</w:t>
      </w:r>
      <w:r w:rsidR="00A60A06" w:rsidRPr="00EF1FAA">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p>
    <w:p w14:paraId="68242BBB" w14:textId="2ADF8F28" w:rsidR="00554392" w:rsidRPr="00EF1FAA" w:rsidRDefault="00A60A06" w:rsidP="006651A6">
      <w:pPr>
        <w:pStyle w:val="Heading4"/>
        <w:rPr>
          <w:lang w:val="vi-VN"/>
        </w:rPr>
      </w:pPr>
      <w:r w:rsidRPr="00EF1FAA">
        <w:rPr>
          <w:lang w:val="vi-VN"/>
        </w:rPr>
        <w:t xml:space="preserve">Đồ thị </w:t>
      </w:r>
      <w:r w:rsidR="000D7B8B" w:rsidRPr="00EF1FAA">
        <w:rPr>
          <w:lang w:val="vi-VN"/>
        </w:rPr>
        <w:t xml:space="preserve">đặc trưng </w:t>
      </w:r>
      <w:r w:rsidR="00E33DDC" w:rsidRPr="00EF1FAA">
        <w:rPr>
          <w:lang w:val="vi-VN"/>
        </w:rPr>
        <w:t xml:space="preserve">có </w:t>
      </w:r>
      <w:r w:rsidRPr="00EF1FAA">
        <w:rPr>
          <w:lang w:val="vi-VN"/>
        </w:rPr>
        <w:t>cấu trúc</w:t>
      </w:r>
    </w:p>
    <w:p w14:paraId="12EA2C7A" w14:textId="25C42692" w:rsidR="00297B43" w:rsidRPr="00EF1FAA" w:rsidRDefault="00992514" w:rsidP="00297B43">
      <w:pPr>
        <w:rPr>
          <w:szCs w:val="28"/>
          <w:lang w:val="vi-VN"/>
        </w:rPr>
      </w:pPr>
      <w:r w:rsidRPr="00EF1FAA">
        <w:rPr>
          <w:szCs w:val="28"/>
          <w:lang w:val="vi-VN"/>
        </w:rPr>
        <w:t>Là việc</w:t>
      </w:r>
      <w:r w:rsidR="00297B43" w:rsidRPr="00EF1FAA">
        <w:rPr>
          <w:szCs w:val="28"/>
          <w:lang w:val="vi-VN"/>
        </w:rPr>
        <w:t xml:space="preserve"> tập trung vào </w:t>
      </w:r>
      <w:r w:rsidRPr="00EF1FAA">
        <w:rPr>
          <w:szCs w:val="28"/>
          <w:lang w:val="vi-VN"/>
        </w:rPr>
        <w:t xml:space="preserve">đồ thị </w:t>
      </w:r>
      <w:r w:rsidR="00A6773F" w:rsidRPr="00EF1FAA">
        <w:rPr>
          <w:szCs w:val="28"/>
          <w:lang w:val="vi-VN"/>
        </w:rPr>
        <w:t xml:space="preserve">các đặc trưng </w:t>
      </w:r>
      <w:r w:rsidR="006D57CC" w:rsidRPr="00EF1FAA">
        <w:rPr>
          <w:szCs w:val="28"/>
          <w:lang w:val="vi-VN"/>
        </w:rPr>
        <w:t xml:space="preserve">có cấu trúc </w:t>
      </w:r>
      <w:r w:rsidRPr="00EF1FAA">
        <w:rPr>
          <w:szCs w:val="28"/>
          <w:lang w:val="vi-VN"/>
        </w:rPr>
        <w:t xml:space="preserve">như: </w:t>
      </w:r>
      <w:r w:rsidR="00203FF5" w:rsidRPr="00EF1FAA">
        <w:rPr>
          <w:szCs w:val="28"/>
          <w:lang w:val="vi-VN"/>
        </w:rPr>
        <w:t xml:space="preserve">control flow graph, call graph, code graph </w:t>
      </w:r>
      <w:r w:rsidR="00297B43" w:rsidRPr="00EF1FAA">
        <w:rPr>
          <w:szCs w:val="28"/>
          <w:lang w:val="vi-VN"/>
        </w:rPr>
        <w:t xml:space="preserve">để </w:t>
      </w:r>
      <w:r w:rsidR="00203FF5" w:rsidRPr="00EF1FAA">
        <w:rPr>
          <w:szCs w:val="28"/>
          <w:lang w:val="vi-VN"/>
        </w:rPr>
        <w:t>biểu diễn</w:t>
      </w:r>
      <w:r w:rsidR="00297B43" w:rsidRPr="00EF1FAA">
        <w:rPr>
          <w:szCs w:val="28"/>
          <w:lang w:val="vi-VN"/>
        </w:rPr>
        <w:t xml:space="preserve"> hành vi của các tệp thực thi do </w:t>
      </w:r>
      <w:r w:rsidR="00203FF5" w:rsidRPr="00EF1FAA">
        <w:rPr>
          <w:szCs w:val="28"/>
          <w:lang w:val="vi-VN"/>
        </w:rPr>
        <w:t xml:space="preserve">đồ thị </w:t>
      </w:r>
      <w:r w:rsidR="00297B43" w:rsidRPr="00EF1FAA">
        <w:rPr>
          <w:szCs w:val="28"/>
          <w:lang w:val="vi-VN"/>
        </w:rPr>
        <w:t xml:space="preserve">là phương pháp </w:t>
      </w:r>
      <w:r w:rsidR="00203FF5" w:rsidRPr="00EF1FAA">
        <w:rPr>
          <w:szCs w:val="28"/>
          <w:lang w:val="vi-VN"/>
        </w:rPr>
        <w:t>hiệu quả</w:t>
      </w:r>
      <w:r w:rsidR="00297B43" w:rsidRPr="00EF1FAA">
        <w:rPr>
          <w:szCs w:val="28"/>
          <w:lang w:val="vi-VN"/>
        </w:rPr>
        <w:t xml:space="preserve"> để mô hình </w:t>
      </w:r>
      <w:r w:rsidR="00614783" w:rsidRPr="00EF1FAA">
        <w:rPr>
          <w:szCs w:val="28"/>
          <w:lang w:val="vi-VN"/>
        </w:rPr>
        <w:t>hoá các</w:t>
      </w:r>
      <w:r w:rsidR="00297B43" w:rsidRPr="00EF1FAA">
        <w:rPr>
          <w:szCs w:val="28"/>
          <w:lang w:val="vi-VN"/>
        </w:rPr>
        <w:t xml:space="preserve"> mối quan hệ phức tạp </w:t>
      </w:r>
      <w:r w:rsidR="00614783" w:rsidRPr="00EF1FAA">
        <w:rPr>
          <w:szCs w:val="28"/>
          <w:lang w:val="vi-VN"/>
        </w:rPr>
        <w:t>của</w:t>
      </w:r>
      <w:r w:rsidR="00297B43" w:rsidRPr="00EF1FAA">
        <w:rPr>
          <w:szCs w:val="28"/>
          <w:lang w:val="vi-VN"/>
        </w:rPr>
        <w:t xml:space="preserve"> dữ liệu.</w:t>
      </w:r>
    </w:p>
    <w:p w14:paraId="2A1A5F32" w14:textId="155BEE8D" w:rsidR="00297B43" w:rsidRPr="00EF1FAA" w:rsidRDefault="006246D4" w:rsidP="00297B43">
      <w:pPr>
        <w:rPr>
          <w:szCs w:val="28"/>
          <w:lang w:val="vi-VN"/>
        </w:rPr>
      </w:pPr>
      <w:r>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Pr>
          <w:rStyle w:val="FootnoteReference"/>
          <w:szCs w:val="28"/>
          <w:lang w:val="vi-VN"/>
        </w:rPr>
        <w:fldChar w:fldCharType="separate"/>
      </w:r>
      <w:r w:rsidR="00D065F6" w:rsidRPr="00D065F6">
        <w:rPr>
          <w:noProof/>
          <w:szCs w:val="28"/>
          <w:lang w:val="vi-VN"/>
        </w:rPr>
        <w:t>[7]</w:t>
      </w:r>
      <w:r>
        <w:rPr>
          <w:rStyle w:val="FootnoteReference"/>
          <w:szCs w:val="28"/>
          <w:lang w:val="vi-VN"/>
        </w:rPr>
        <w:fldChar w:fldCharType="end"/>
      </w:r>
      <w:r w:rsidR="005627A6" w:rsidRPr="00EF1FAA">
        <w:rPr>
          <w:szCs w:val="28"/>
          <w:lang w:val="vi-VN"/>
        </w:rPr>
        <w:t xml:space="preserve"> đã kể ra một số nghiên cứu đem lại kết quả phát hiện tốt như: </w:t>
      </w:r>
      <w:r w:rsidR="005A20C5" w:rsidRPr="005A20C5">
        <w:rPr>
          <w:szCs w:val="28"/>
          <w:lang w:val="vi-VN"/>
        </w:rPr>
        <w:t xml:space="preserve">Zhao </w:t>
      </w:r>
      <w:r w:rsidR="00297B43" w:rsidRPr="00EF1FAA">
        <w:rPr>
          <w:szCs w:val="28"/>
          <w:lang w:val="vi-VN"/>
        </w:rPr>
        <w:t xml:space="preserve">và cộng sự đề xuất phương pháp phát hiện dựa trên </w:t>
      </w:r>
      <w:r w:rsidR="005A20C5" w:rsidRPr="00EF1FAA">
        <w:rPr>
          <w:szCs w:val="28"/>
          <w:lang w:val="vi-VN"/>
        </w:rPr>
        <w:t>đồ thị</w:t>
      </w:r>
      <w:r w:rsidR="00297B43" w:rsidRPr="00EF1FAA">
        <w:rPr>
          <w:szCs w:val="28"/>
          <w:lang w:val="vi-VN"/>
        </w:rPr>
        <w:t xml:space="preserve"> CFG</w:t>
      </w:r>
      <w:r w:rsidR="00BD530F" w:rsidRPr="00EF1FAA">
        <w:rPr>
          <w:szCs w:val="28"/>
          <w:lang w:val="vi-VN"/>
        </w:rPr>
        <w:t>-graph</w:t>
      </w:r>
      <w:r w:rsidR="002D2A8C" w:rsidRPr="00EF1FAA">
        <w:rPr>
          <w:szCs w:val="28"/>
          <w:lang w:val="vi-VN"/>
        </w:rPr>
        <w:t xml:space="preserve"> </w:t>
      </w:r>
      <w:r w:rsidR="00C758C8" w:rsidRPr="00EF1FAA">
        <w:rPr>
          <w:szCs w:val="28"/>
          <w:lang w:val="vi-VN"/>
        </w:rPr>
        <w:t>(</w:t>
      </w:r>
      <w:r w:rsidR="002D2A8C" w:rsidRPr="00EF1FAA">
        <w:rPr>
          <w:szCs w:val="28"/>
          <w:lang w:val="vi-VN"/>
        </w:rPr>
        <w:t xml:space="preserve">accuracy = </w:t>
      </w:r>
      <w:r w:rsidR="00297B43" w:rsidRPr="00EF1FAA">
        <w:rPr>
          <w:szCs w:val="28"/>
          <w:lang w:val="vi-VN"/>
        </w:rPr>
        <w:t xml:space="preserve">96,8% </w:t>
      </w:r>
      <w:r w:rsidR="00297B43" w:rsidRPr="00EF1FAA">
        <w:rPr>
          <w:szCs w:val="28"/>
          <w:lang w:val="vi-VN"/>
        </w:rPr>
        <w:lastRenderedPageBreak/>
        <w:t xml:space="preserve">với </w:t>
      </w:r>
      <w:r w:rsidR="00C758C8" w:rsidRPr="00EF1FAA">
        <w:rPr>
          <w:szCs w:val="28"/>
          <w:lang w:val="vi-VN"/>
        </w:rPr>
        <w:t>Random Forest)</w:t>
      </w:r>
      <w:r w:rsidR="00814A95" w:rsidRPr="00EF1FAA">
        <w:rPr>
          <w:szCs w:val="28"/>
          <w:lang w:val="vi-VN"/>
        </w:rPr>
        <w:t>;</w:t>
      </w:r>
      <w:r w:rsidR="00382873" w:rsidRPr="00EF1FAA">
        <w:rPr>
          <w:szCs w:val="28"/>
          <w:lang w:val="vi-VN"/>
        </w:rPr>
        <w:t xml:space="preserve"> </w:t>
      </w:r>
      <w:r w:rsidR="00297B43" w:rsidRPr="00EF1FAA">
        <w:rPr>
          <w:szCs w:val="28"/>
          <w:lang w:val="vi-VN"/>
        </w:rPr>
        <w:t xml:space="preserve">Zhiwu Xu </w:t>
      </w:r>
      <w:r w:rsidR="00382873" w:rsidRPr="00EF1FAA">
        <w:rPr>
          <w:szCs w:val="28"/>
          <w:lang w:val="vi-VN"/>
        </w:rPr>
        <w:t>và cộng sự</w:t>
      </w:r>
      <w:r w:rsidR="00297B43" w:rsidRPr="00EF1FAA">
        <w:rPr>
          <w:szCs w:val="28"/>
          <w:lang w:val="vi-VN"/>
        </w:rPr>
        <w:t xml:space="preserve"> đề xuất một phương pháp để phát hiện phần mềm độc hại Android dựa trên </w:t>
      </w:r>
      <w:r w:rsidR="00455184" w:rsidRPr="00EF1FAA">
        <w:rPr>
          <w:szCs w:val="28"/>
          <w:lang w:val="vi-VN"/>
        </w:rPr>
        <w:t xml:space="preserve">đồ thị kết hợp </w:t>
      </w:r>
      <w:r w:rsidR="00382873" w:rsidRPr="00EF1FAA">
        <w:rPr>
          <w:szCs w:val="28"/>
          <w:lang w:val="vi-VN"/>
        </w:rPr>
        <w:t>CFG</w:t>
      </w:r>
      <w:r w:rsidR="001847DF" w:rsidRPr="00EF1FAA">
        <w:rPr>
          <w:szCs w:val="28"/>
          <w:lang w:val="vi-VN"/>
        </w:rPr>
        <w:t>-</w:t>
      </w:r>
      <w:r w:rsidR="00297B43" w:rsidRPr="00EF1FAA">
        <w:rPr>
          <w:szCs w:val="28"/>
          <w:lang w:val="vi-VN"/>
        </w:rPr>
        <w:t>DFG</w:t>
      </w:r>
      <w:r w:rsidR="003D3696" w:rsidRPr="00EF1FAA">
        <w:rPr>
          <w:szCs w:val="28"/>
          <w:lang w:val="vi-VN"/>
        </w:rPr>
        <w:t>-graph</w:t>
      </w:r>
      <w:r w:rsidR="00790E13" w:rsidRPr="00EF1FAA">
        <w:rPr>
          <w:szCs w:val="28"/>
          <w:lang w:val="vi-VN"/>
        </w:rPr>
        <w:t xml:space="preserve"> và CNN trong phân lớp (</w:t>
      </w:r>
      <w:r w:rsidR="00A94566" w:rsidRPr="00EF1FAA">
        <w:rPr>
          <w:szCs w:val="28"/>
          <w:lang w:val="vi-VN"/>
        </w:rPr>
        <w:t xml:space="preserve">accuracy = </w:t>
      </w:r>
      <w:r w:rsidR="00297B43" w:rsidRPr="00EF1FAA">
        <w:rPr>
          <w:szCs w:val="28"/>
          <w:lang w:val="vi-VN"/>
        </w:rPr>
        <w:t>99,82%</w:t>
      </w:r>
      <w:r w:rsidR="00A94566" w:rsidRPr="00EF1FAA">
        <w:rPr>
          <w:szCs w:val="28"/>
          <w:lang w:val="vi-VN"/>
        </w:rPr>
        <w:t>, F1=</w:t>
      </w:r>
      <w:r w:rsidR="00297B43" w:rsidRPr="00EF1FAA">
        <w:rPr>
          <w:szCs w:val="28"/>
          <w:lang w:val="vi-VN"/>
        </w:rPr>
        <w:t xml:space="preserve"> 99,191%</w:t>
      </w:r>
      <w:r w:rsidR="00A94566" w:rsidRPr="00EF1FAA">
        <w:rPr>
          <w:szCs w:val="28"/>
          <w:lang w:val="vi-VN"/>
        </w:rPr>
        <w:t>)</w:t>
      </w:r>
      <w:r w:rsidR="00297B43" w:rsidRPr="00EF1FAA">
        <w:rPr>
          <w:szCs w:val="28"/>
          <w:lang w:val="vi-VN"/>
        </w:rPr>
        <w:t>.</w:t>
      </w:r>
      <w:r w:rsidR="001D578B" w:rsidRPr="00EF1FAA">
        <w:rPr>
          <w:szCs w:val="28"/>
          <w:lang w:val="vi-VN"/>
        </w:rPr>
        <w:t xml:space="preserve"> </w:t>
      </w:r>
      <w:r w:rsidR="00297B43" w:rsidRPr="00EF1FAA">
        <w:rPr>
          <w:szCs w:val="28"/>
          <w:lang w:val="vi-VN"/>
        </w:rPr>
        <w:t xml:space="preserve">Tuy nhiên, </w:t>
      </w:r>
      <w:r w:rsidR="00965187" w:rsidRPr="00EF1FAA">
        <w:rPr>
          <w:szCs w:val="28"/>
          <w:lang w:val="vi-VN"/>
        </w:rPr>
        <w:t xml:space="preserve">đồ thị </w:t>
      </w:r>
      <w:r w:rsidR="00297B43" w:rsidRPr="00EF1FAA">
        <w:rPr>
          <w:szCs w:val="28"/>
          <w:lang w:val="vi-VN"/>
        </w:rPr>
        <w:t xml:space="preserve">các </w:t>
      </w:r>
      <w:r w:rsidR="007743C4" w:rsidRPr="00EF1FAA">
        <w:rPr>
          <w:szCs w:val="28"/>
          <w:lang w:val="vi-VN"/>
        </w:rPr>
        <w:t xml:space="preserve">đặc trưng </w:t>
      </w:r>
      <w:r w:rsidR="00297B43" w:rsidRPr="00EF1FAA">
        <w:rPr>
          <w:szCs w:val="28"/>
          <w:lang w:val="vi-VN"/>
        </w:rPr>
        <w:t>không phải lúc nào cũng</w:t>
      </w:r>
      <w:r w:rsidR="001D2D8A" w:rsidRPr="00EF1FAA">
        <w:rPr>
          <w:szCs w:val="28"/>
          <w:lang w:val="vi-VN"/>
        </w:rPr>
        <w:t xml:space="preserve"> là single connected graph,</w:t>
      </w:r>
      <w:r w:rsidR="00297B43" w:rsidRPr="00EF1FAA">
        <w:rPr>
          <w:szCs w:val="28"/>
          <w:lang w:val="vi-VN"/>
        </w:rPr>
        <w:t xml:space="preserve"> vì vậy </w:t>
      </w:r>
      <w:r w:rsidR="00A8388A" w:rsidRPr="00EF1FAA">
        <w:rPr>
          <w:szCs w:val="28"/>
          <w:lang w:val="vi-VN"/>
        </w:rPr>
        <w:t>nhiều</w:t>
      </w:r>
      <w:r w:rsidR="00297B43" w:rsidRPr="00EF1FAA">
        <w:rPr>
          <w:szCs w:val="28"/>
          <w:lang w:val="vi-VN"/>
        </w:rPr>
        <w:t xml:space="preserve"> nhà nghiên cứu đã </w:t>
      </w:r>
      <w:r w:rsidR="00A8388A" w:rsidRPr="00EF1FAA">
        <w:rPr>
          <w:szCs w:val="28"/>
          <w:lang w:val="vi-VN"/>
        </w:rPr>
        <w:t xml:space="preserve">đề xuất </w:t>
      </w:r>
      <w:r w:rsidR="00297B43" w:rsidRPr="00EF1FAA">
        <w:rPr>
          <w:szCs w:val="28"/>
          <w:lang w:val="vi-VN"/>
        </w:rPr>
        <w:t xml:space="preserve">sử dụng các </w:t>
      </w:r>
      <w:r w:rsidR="005A17F3" w:rsidRPr="00EF1FAA">
        <w:rPr>
          <w:szCs w:val="28"/>
          <w:lang w:val="vi-VN"/>
        </w:rPr>
        <w:t xml:space="preserve">đồ thị </w:t>
      </w:r>
      <w:r w:rsidR="00297B43" w:rsidRPr="00EF1FAA">
        <w:rPr>
          <w:szCs w:val="28"/>
          <w:lang w:val="vi-VN"/>
        </w:rPr>
        <w:t xml:space="preserve">con </w:t>
      </w:r>
      <w:r w:rsidR="00DD0F76" w:rsidRPr="00EF1FAA">
        <w:rPr>
          <w:szCs w:val="28"/>
          <w:lang w:val="vi-VN"/>
        </w:rPr>
        <w:t xml:space="preserve">(subgraph) </w:t>
      </w:r>
      <w:r w:rsidR="00297B43" w:rsidRPr="00EF1FAA">
        <w:rPr>
          <w:szCs w:val="28"/>
          <w:lang w:val="vi-VN"/>
        </w:rPr>
        <w:t xml:space="preserve">để khai thác sâu hơn về hành vi </w:t>
      </w:r>
      <w:r w:rsidR="00E668DB" w:rsidRPr="00EF1FAA">
        <w:rPr>
          <w:szCs w:val="28"/>
          <w:lang w:val="vi-VN"/>
        </w:rPr>
        <w:t>của mã độc</w:t>
      </w:r>
      <w:r w:rsidR="00297B43" w:rsidRPr="00EF1FAA">
        <w:rPr>
          <w:szCs w:val="28"/>
          <w:lang w:val="vi-VN"/>
        </w:rPr>
        <w:t>. Karbalaie và cộng sự</w:t>
      </w:r>
      <w:r w:rsidR="00905151" w:rsidRPr="00EF1FAA">
        <w:rPr>
          <w:szCs w:val="28"/>
          <w:lang w:val="vi-VN"/>
        </w:rPr>
        <w:t xml:space="preserve"> </w:t>
      </w:r>
      <w:r w:rsidR="00297B43" w:rsidRPr="00EF1FAA">
        <w:rPr>
          <w:szCs w:val="28"/>
          <w:lang w:val="vi-VN"/>
        </w:rPr>
        <w:t xml:space="preserve">đã đề xuất xây dựng một đồ </w:t>
      </w:r>
      <w:r w:rsidR="00EC63E1" w:rsidRPr="00EF1FAA">
        <w:rPr>
          <w:szCs w:val="28"/>
          <w:lang w:val="vi-VN"/>
        </w:rPr>
        <w:t xml:space="preserve">thị </w:t>
      </w:r>
      <w:r w:rsidR="00297B43" w:rsidRPr="00EF1FAA">
        <w:rPr>
          <w:szCs w:val="28"/>
          <w:lang w:val="vi-VN"/>
        </w:rPr>
        <w:t xml:space="preserve">biểu thị hành vi của </w:t>
      </w:r>
      <w:r w:rsidR="00EC63E1" w:rsidRPr="00EF1FAA">
        <w:rPr>
          <w:szCs w:val="28"/>
          <w:lang w:val="vi-VN"/>
        </w:rPr>
        <w:t>mã độc</w:t>
      </w:r>
      <w:r w:rsidR="00297B43" w:rsidRPr="00EF1FAA">
        <w:rPr>
          <w:szCs w:val="28"/>
          <w:lang w:val="vi-VN"/>
        </w:rPr>
        <w:t xml:space="preserve"> và thực hiện khai thác sơ đồ con </w:t>
      </w:r>
      <w:r w:rsidR="00EC63E1" w:rsidRPr="00EF1FAA">
        <w:rPr>
          <w:szCs w:val="28"/>
          <w:lang w:val="vi-VN"/>
        </w:rPr>
        <w:t xml:space="preserve">của nó </w:t>
      </w:r>
      <w:r w:rsidR="00297B43" w:rsidRPr="00EF1FAA">
        <w:rPr>
          <w:szCs w:val="28"/>
          <w:lang w:val="vi-VN"/>
        </w:rPr>
        <w:t xml:space="preserve">trước khi sử dụng </w:t>
      </w:r>
      <w:r w:rsidR="00923688" w:rsidRPr="00EF1FAA">
        <w:rPr>
          <w:szCs w:val="28"/>
          <w:lang w:val="vi-VN"/>
        </w:rPr>
        <w:t xml:space="preserve">các </w:t>
      </w:r>
      <w:r w:rsidR="00A6333B" w:rsidRPr="00EF1FAA">
        <w:rPr>
          <w:szCs w:val="28"/>
          <w:lang w:val="vi-VN"/>
        </w:rPr>
        <w:t>thuật toán</w:t>
      </w:r>
      <w:r w:rsidR="00297B43" w:rsidRPr="00EF1FAA">
        <w:rPr>
          <w:szCs w:val="28"/>
          <w:lang w:val="vi-VN"/>
        </w:rPr>
        <w:t xml:space="preserve"> phân </w:t>
      </w:r>
      <w:r w:rsidR="005F3A52" w:rsidRPr="00EF1FAA">
        <w:rPr>
          <w:szCs w:val="28"/>
          <w:lang w:val="vi-VN"/>
        </w:rPr>
        <w:t>lớp</w:t>
      </w:r>
      <w:r w:rsidR="008109A7" w:rsidRPr="00EF1FAA">
        <w:rPr>
          <w:szCs w:val="28"/>
          <w:lang w:val="vi-VN"/>
        </w:rPr>
        <w:t xml:space="preserve"> (accuracy = </w:t>
      </w:r>
      <w:r w:rsidR="00297B43" w:rsidRPr="00EF1FAA">
        <w:rPr>
          <w:szCs w:val="28"/>
          <w:lang w:val="vi-VN"/>
        </w:rPr>
        <w:t>96,6</w:t>
      </w:r>
      <w:r w:rsidR="008109A7" w:rsidRPr="00EF1FAA">
        <w:rPr>
          <w:szCs w:val="28"/>
          <w:lang w:val="vi-VN"/>
        </w:rPr>
        <w:t xml:space="preserve">%) </w:t>
      </w:r>
      <w:r w:rsidR="00297B43" w:rsidRPr="00EF1FAA">
        <w:rPr>
          <w:szCs w:val="28"/>
          <w:lang w:val="vi-VN"/>
        </w:rPr>
        <w:t>.</w:t>
      </w:r>
      <w:r w:rsidR="007A6F72" w:rsidRPr="00EF1FAA">
        <w:rPr>
          <w:szCs w:val="28"/>
          <w:lang w:val="vi-VN"/>
        </w:rPr>
        <w:t xml:space="preserve"> Từ đồ thị CFG-graph, </w:t>
      </w:r>
      <w:r w:rsidR="00297B43" w:rsidRPr="00EF1FAA">
        <w:rPr>
          <w:szCs w:val="28"/>
          <w:lang w:val="vi-VN"/>
        </w:rPr>
        <w:t>Silvio Cesare và Yang Xiang</w:t>
      </w:r>
      <w:r w:rsidR="00C13585" w:rsidRPr="00EF1FAA">
        <w:rPr>
          <w:szCs w:val="28"/>
          <w:lang w:val="vi-VN"/>
        </w:rPr>
        <w:t xml:space="preserve"> </w:t>
      </w:r>
      <w:r w:rsidR="00297B43" w:rsidRPr="00EF1FAA">
        <w:rPr>
          <w:szCs w:val="28"/>
          <w:lang w:val="vi-VN"/>
        </w:rPr>
        <w:t xml:space="preserve">đã loại bỏ các </w:t>
      </w:r>
      <w:r w:rsidR="005758CB" w:rsidRPr="00EF1FAA">
        <w:rPr>
          <w:szCs w:val="28"/>
          <w:lang w:val="vi-VN"/>
        </w:rPr>
        <w:t xml:space="preserve">cycle </w:t>
      </w:r>
      <w:r w:rsidR="00BC6671" w:rsidRPr="00EF1FAA">
        <w:rPr>
          <w:szCs w:val="28"/>
          <w:lang w:val="vi-VN"/>
        </w:rPr>
        <w:t>(do mã độc cần phải thực hiện các tác vụ lặp đi lặp lại như kết nối C&amp;C, tấn công,…</w:t>
      </w:r>
      <w:r w:rsidR="002070DE" w:rsidRPr="00EF1FAA">
        <w:rPr>
          <w:szCs w:val="28"/>
          <w:lang w:val="vi-VN"/>
        </w:rPr>
        <w:t xml:space="preserve"> nên đối với các sơ đồ con mà xuất hiện 1 lần</w:t>
      </w:r>
      <w:r w:rsidR="00BC6671" w:rsidRPr="00EF1FAA">
        <w:rPr>
          <w:szCs w:val="28"/>
          <w:lang w:val="vi-VN"/>
        </w:rPr>
        <w:t xml:space="preserve"> </w:t>
      </w:r>
      <w:r w:rsidR="00297B43" w:rsidRPr="00EF1FAA">
        <w:rPr>
          <w:szCs w:val="28"/>
          <w:lang w:val="vi-VN"/>
        </w:rPr>
        <w:t xml:space="preserve">trong </w:t>
      </w:r>
      <w:r w:rsidR="002070DE" w:rsidRPr="00EF1FAA">
        <w:rPr>
          <w:szCs w:val="28"/>
          <w:lang w:val="vi-VN"/>
        </w:rPr>
        <w:t>đồ thị – cycle – không phải là hành vi độc hại)</w:t>
      </w:r>
      <w:r w:rsidR="003601EF" w:rsidRPr="00EF1FAA">
        <w:rPr>
          <w:szCs w:val="28"/>
          <w:lang w:val="vi-VN"/>
        </w:rPr>
        <w:t xml:space="preserve"> và </w:t>
      </w:r>
      <w:r w:rsidR="00297B43" w:rsidRPr="00EF1FAA">
        <w:rPr>
          <w:szCs w:val="28"/>
          <w:lang w:val="vi-VN"/>
        </w:rPr>
        <w:t xml:space="preserve">thực hiện </w:t>
      </w:r>
      <w:r w:rsidR="00EC7BBE" w:rsidRPr="00EF1FAA">
        <w:rPr>
          <w:szCs w:val="28"/>
          <w:lang w:val="vi-VN"/>
        </w:rPr>
        <w:t xml:space="preserve">duyệt qua </w:t>
      </w:r>
      <w:r w:rsidR="00297B43" w:rsidRPr="00EF1FAA">
        <w:rPr>
          <w:szCs w:val="28"/>
          <w:lang w:val="vi-VN"/>
        </w:rPr>
        <w:t xml:space="preserve">tất cả các đường dẫn </w:t>
      </w:r>
      <w:r w:rsidR="00EC7BBE" w:rsidRPr="00EF1FAA">
        <w:rPr>
          <w:szCs w:val="28"/>
          <w:lang w:val="vi-VN"/>
        </w:rPr>
        <w:t xml:space="preserve">của đồ thị </w:t>
      </w:r>
      <w:r w:rsidR="00297B43" w:rsidRPr="00EF1FAA">
        <w:rPr>
          <w:szCs w:val="28"/>
          <w:lang w:val="vi-VN"/>
        </w:rPr>
        <w:t xml:space="preserve">để tạo ra các </w:t>
      </w:r>
      <w:r w:rsidR="00EC7BBE" w:rsidRPr="00EF1FAA">
        <w:rPr>
          <w:szCs w:val="28"/>
          <w:lang w:val="vi-VN"/>
        </w:rPr>
        <w:t>đồ thị</w:t>
      </w:r>
      <w:r w:rsidR="00297B43" w:rsidRPr="00EF1FAA">
        <w:rPr>
          <w:szCs w:val="28"/>
          <w:lang w:val="vi-VN"/>
        </w:rPr>
        <w:t xml:space="preserve"> con</w:t>
      </w:r>
      <w:r w:rsidR="003601EF" w:rsidRPr="00EF1FAA">
        <w:rPr>
          <w:szCs w:val="28"/>
          <w:lang w:val="vi-VN"/>
        </w:rPr>
        <w:t xml:space="preserve">, sau đó thực hiện </w:t>
      </w:r>
      <w:r w:rsidR="003E4AE0" w:rsidRPr="00EF1FAA">
        <w:rPr>
          <w:szCs w:val="28"/>
          <w:lang w:val="vi-VN"/>
        </w:rPr>
        <w:t xml:space="preserve">vector hoá đồ thị con </w:t>
      </w:r>
      <w:r w:rsidR="00040A23" w:rsidRPr="00EF1FAA">
        <w:rPr>
          <w:szCs w:val="28"/>
          <w:lang w:val="vi-VN"/>
        </w:rPr>
        <w:t>này</w:t>
      </w:r>
      <w:r w:rsidR="00297B43" w:rsidRPr="00EF1FAA">
        <w:rPr>
          <w:szCs w:val="28"/>
          <w:lang w:val="vi-VN"/>
        </w:rPr>
        <w:t>.</w:t>
      </w:r>
    </w:p>
    <w:p w14:paraId="6BD30A6F" w14:textId="1197C0F2" w:rsidR="008348CD" w:rsidRPr="00642EBB" w:rsidRDefault="00F2782A" w:rsidP="008348CD">
      <w:pPr>
        <w:rPr>
          <w:szCs w:val="28"/>
          <w:lang w:val="vi-VN"/>
        </w:rPr>
      </w:pPr>
      <w:r w:rsidRPr="00EF1FAA">
        <w:rPr>
          <w:szCs w:val="28"/>
          <w:lang w:val="vi-VN"/>
        </w:rPr>
        <w:t xml:space="preserve">Hầu hết các nghiên cứu được đề cập ở trên là </w:t>
      </w:r>
      <w:r w:rsidR="00095798" w:rsidRPr="00EF1FAA">
        <w:rPr>
          <w:szCs w:val="28"/>
          <w:lang w:val="vi-VN"/>
        </w:rPr>
        <w:t xml:space="preserve">để phát hiện mã độc </w:t>
      </w:r>
      <w:r w:rsidRPr="00EF1FAA">
        <w:rPr>
          <w:szCs w:val="28"/>
          <w:lang w:val="vi-VN"/>
        </w:rPr>
        <w:t>trên nền tảng PC và nền tảng di động</w:t>
      </w:r>
      <w:r w:rsidR="00095798" w:rsidRPr="00EF1FAA">
        <w:rPr>
          <w:szCs w:val="28"/>
          <w:lang w:val="vi-VN"/>
        </w:rPr>
        <w:t xml:space="preserve"> mà</w:t>
      </w:r>
      <w:r w:rsidRPr="00EF1FAA">
        <w:rPr>
          <w:szCs w:val="28"/>
          <w:lang w:val="vi-VN"/>
        </w:rPr>
        <w:t xml:space="preserve"> không </w:t>
      </w:r>
      <w:r w:rsidR="00095798" w:rsidRPr="00EF1FAA">
        <w:rPr>
          <w:szCs w:val="28"/>
          <w:lang w:val="vi-VN"/>
        </w:rPr>
        <w:t xml:space="preserve">phát hiện </w:t>
      </w:r>
      <w:r w:rsidRPr="00EF1FAA">
        <w:rPr>
          <w:szCs w:val="28"/>
          <w:lang w:val="vi-VN"/>
        </w:rPr>
        <w:t>các thiết bị IoT</w:t>
      </w:r>
      <w:r w:rsidR="00A16F5E" w:rsidRPr="00EF1FAA">
        <w:rPr>
          <w:szCs w:val="28"/>
          <w:lang w:val="vi-VN"/>
        </w:rPr>
        <w:t xml:space="preserve">. Bên cạnh đó các nghiên cứu thường </w:t>
      </w:r>
      <w:r w:rsidR="004D0CBD" w:rsidRPr="00EF1FAA">
        <w:rPr>
          <w:szCs w:val="28"/>
          <w:lang w:val="vi-VN"/>
        </w:rPr>
        <w:t xml:space="preserve">gặp một số hạn chế về tài nguyên </w:t>
      </w:r>
      <w:r w:rsidR="00EF7637" w:rsidRPr="00EF1FAA">
        <w:rPr>
          <w:szCs w:val="28"/>
          <w:lang w:val="vi-VN"/>
        </w:rPr>
        <w:t xml:space="preserve">và </w:t>
      </w:r>
      <w:r w:rsidR="003A6EDD" w:rsidRPr="00EF1FAA">
        <w:rPr>
          <w:szCs w:val="28"/>
          <w:lang w:val="vi-VN"/>
        </w:rPr>
        <w:t>với các mã độc có sử dụng biện pháp obfuscate</w:t>
      </w:r>
      <w:r w:rsidRPr="00EF1FAA">
        <w:rPr>
          <w:szCs w:val="28"/>
          <w:lang w:val="vi-VN"/>
        </w:rPr>
        <w:t xml:space="preserve">. </w:t>
      </w:r>
    </w:p>
    <w:p w14:paraId="27F2F21A" w14:textId="25F9D05B" w:rsidR="00EF7637" w:rsidRPr="00642EBB" w:rsidRDefault="00EF7637" w:rsidP="00EF7637">
      <w:pPr>
        <w:rPr>
          <w:szCs w:val="28"/>
          <w:lang w:val="vi-VN"/>
        </w:rPr>
      </w:pPr>
      <w:r>
        <w:rPr>
          <w:szCs w:val="28"/>
          <w:lang w:val="vi-VN"/>
        </w:rPr>
        <w:t>Thừa kế các nghiên cứu đã có, đ</w:t>
      </w:r>
      <w:r w:rsidRPr="00642EBB">
        <w:rPr>
          <w:szCs w:val="28"/>
          <w:lang w:val="vi-VN"/>
        </w:rPr>
        <w:t>ể cải thiện độ chính xác trong phát hiện mã độc</w:t>
      </w:r>
      <w:r>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6246D4">
        <w:rPr>
          <w:rStyle w:val="FootnoteReference"/>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sidR="006246D4">
        <w:rPr>
          <w:rStyle w:val="FootnoteReference"/>
          <w:szCs w:val="28"/>
          <w:lang w:val="vi-VN"/>
        </w:rPr>
        <w:fldChar w:fldCharType="separate"/>
      </w:r>
      <w:r w:rsidR="00135AAF" w:rsidRPr="00135AAF">
        <w:rPr>
          <w:noProof/>
          <w:szCs w:val="28"/>
          <w:lang w:val="vi-VN"/>
        </w:rPr>
        <w:t>[16]</w:t>
      </w:r>
      <w:r w:rsidR="006246D4">
        <w:rPr>
          <w:rStyle w:val="FootnoteReference"/>
          <w:szCs w:val="28"/>
          <w:lang w:val="vi-VN"/>
        </w:rPr>
        <w:fldChar w:fldCharType="end"/>
      </w:r>
      <w:r w:rsidRPr="00642EBB">
        <w:rPr>
          <w:szCs w:val="28"/>
          <w:lang w:val="vi-VN"/>
        </w:rPr>
        <w:t xml:space="preserve"> và </w:t>
      </w:r>
      <w:r w:rsidR="006246D4">
        <w:rPr>
          <w:rStyle w:val="FootnoteReference"/>
          <w:szCs w:val="28"/>
          <w:lang w:val="vi-VN"/>
        </w:rPr>
        <w:fldChar w:fldCharType="begin" w:fldLock="1"/>
      </w:r>
      <w:r w:rsidR="005D0FD4">
        <w:rPr>
          <w:szCs w:val="28"/>
          <w:lang w:val="vi-VN"/>
        </w:rPr>
        <w:instrText>ADDIN CSL_CITATION {"citationItems":[{"id":"ITEM-1","itemData":{"DOI":"10.1145/3348445.3348474","ISBN":"9781450371957","abstract":"The Internet of Things (IoT) devices provide various benefits for our modern life. However, in recent years, commercial-off-the-shelf devices such as IP-Camera, Router, Smart-TV, etc. are being targeted more and more by IoT Botnet. Therefore, the detection of IoT botnet malware is essential. Recently, some of the studies have used machine learning and deep learning for the automatic detection of malware. However, machine learning and deep learning also have their own advantages and disadvantages. Therefore, in this paper, we have proposed a method that combine deep learning and machine learning to generate a novel feature-based PSI-Rooted sub-graph for detecting cross-architecture IoT botnet malware. This feature is robust enough for various common machine learning classifiers that achieved an accuracy of about 97% and F-score about 98%.","author":[{"dropping-particle":"","family":"Nguyen","given":"Huy Trung","non-dropping-particle":"","parse-names":false,"suffix":""},{"dropping-particle":"","family":"Nguyen","given":"Doan Hieu","non-dropping-particle":"","parse-names":false,"suffix":""},{"dropping-particle":"","family":"Ngo","given":"Quoc Dung","non-dropping-particle":"","parse-names":false,"suffix":""},{"dropping-particle":"","family":"Tran","given":"Vu Hai","non-dropping-particle":"","parse-names":false,"suffix":""},{"dropping-particle":"","family":"Le","given":"Van Hoang","non-dropping-particle":"","parse-names":false,"suffix":""}],"container-title":"ACM International Conference Proceeding Series","id":"ITEM-1","issued":{"date-parts":[["2019"]]},"page":"247-251","title":"Towards a rooted subgraph classifier for IoT botnet detection","type":"article-journal"},"uris":["http://www.mendeley.com/documents/?uuid=3d85dcc3-91db-425c-a8dd-780d66248190"]}],"mendeley":{"formattedCitation":"[22]","plainTextFormattedCitation":"[22]","previouslyFormattedCitation":"[22]"},"properties":{"noteIndex":0},"schema":"https://github.com/citation-style-language/schema/raw/master/csl-citation.json"}</w:instrText>
      </w:r>
      <w:r w:rsidR="006246D4">
        <w:rPr>
          <w:rStyle w:val="FootnoteReference"/>
          <w:szCs w:val="28"/>
          <w:lang w:val="vi-VN"/>
        </w:rPr>
        <w:fldChar w:fldCharType="separate"/>
      </w:r>
      <w:r w:rsidR="005D0FD4" w:rsidRPr="005D0FD4">
        <w:rPr>
          <w:noProof/>
          <w:szCs w:val="28"/>
          <w:lang w:val="vi-VN"/>
        </w:rPr>
        <w:t>[22]</w:t>
      </w:r>
      <w:r w:rsidR="006246D4">
        <w:rPr>
          <w:rStyle w:val="FootnoteReference"/>
          <w:szCs w:val="28"/>
          <w:lang w:val="vi-VN"/>
        </w:rPr>
        <w:fldChar w:fldCharType="end"/>
      </w:r>
      <w:r w:rsidRPr="00642EBB">
        <w:rPr>
          <w:szCs w:val="28"/>
          <w:lang w:val="vi-VN"/>
        </w:rPr>
        <w:t xml:space="preserve"> đã đề xuất tập trung vào kết hợp PSI-graph và CNN.</w:t>
      </w:r>
    </w:p>
    <w:p w14:paraId="15FA46C5" w14:textId="0528F79C" w:rsidR="00164A2F" w:rsidRDefault="00164A2F" w:rsidP="00E17FF4">
      <w:pPr>
        <w:pStyle w:val="Heading2"/>
        <w:rPr>
          <w:szCs w:val="28"/>
          <w:lang w:val="vi-VN"/>
        </w:rPr>
      </w:pPr>
      <w:bookmarkStart w:id="48" w:name="_Toc38714937"/>
      <w:r w:rsidRPr="00642EBB">
        <w:rPr>
          <w:szCs w:val="28"/>
          <w:lang w:val="vi-VN"/>
        </w:rPr>
        <w:t>Phương pháp đề xuất</w:t>
      </w:r>
      <w:bookmarkEnd w:id="48"/>
    </w:p>
    <w:p w14:paraId="6B9954AC" w14:textId="2AB02922" w:rsidR="00CB5AED" w:rsidRDefault="00CB5AED" w:rsidP="00CB5AED">
      <w:pPr>
        <w:rPr>
          <w:szCs w:val="28"/>
          <w:lang w:val="vi-VN"/>
        </w:rPr>
      </w:pPr>
      <w:r w:rsidRPr="00642EBB">
        <w:rPr>
          <w:szCs w:val="28"/>
          <w:lang w:val="vi-VN"/>
        </w:rPr>
        <w:t xml:space="preserve">IoT botnet thực thi step-by-step và phần lớn chúng thường sử dụng các thông tin quan trọng như địa chỉ IP address, URL, Domain Name,… Các chuỗi thông tin này, có thể ở dạng mã hoá, hoặc ở dạng bản rõ hoặc bị làm rối, được gọi là PSI (Printable String informaton). Các PSI này thường chứa các thông tin quan trọng từ đó phản ánh ý đồ và mục tiêu của hacker như chuỗi PSI </w:t>
      </w:r>
      <w:r w:rsidRPr="00642EBB">
        <w:rPr>
          <w:rFonts w:ascii="TimesNewRomanPS" w:hAnsi="TimesNewRomanPS"/>
          <w:i/>
          <w:iCs/>
          <w:szCs w:val="28"/>
        </w:rPr>
        <w:t>“/</w:t>
      </w:r>
      <w:r w:rsidRPr="00642EBB">
        <w:rPr>
          <w:rFonts w:ascii="NimbusRomNo9L" w:hAnsi="NimbusRomNo9L"/>
          <w:i/>
          <w:iCs/>
          <w:szCs w:val="28"/>
          <w:lang w:val="vi-VN"/>
        </w:rPr>
        <w:t xml:space="preserve">dev/watchdog; /dev/misc/watchdog” </w:t>
      </w:r>
      <w:r w:rsidRPr="00642EBB">
        <w:rPr>
          <w:szCs w:val="28"/>
          <w:lang w:val="vi-VN"/>
        </w:rPr>
        <w:t xml:space="preserve">luôn có trong mã độc Linux.Mirai cho thấy botnet đang cố gắng để ngăn cản việc reboot lại thiết bị. Do nó PSI thường được sử dụng trong phân tích tĩnh để xác định liệu một file ELF có là file độc hại hay không. </w:t>
      </w:r>
      <w:r w:rsidR="006246D4">
        <w:rPr>
          <w:rStyle w:val="FootnoteReference"/>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sidR="006246D4">
        <w:rPr>
          <w:rStyle w:val="FootnoteReference"/>
          <w:szCs w:val="28"/>
          <w:lang w:val="vi-VN"/>
        </w:rPr>
        <w:fldChar w:fldCharType="separate"/>
      </w:r>
      <w:r w:rsidR="00135AAF" w:rsidRPr="00135AAF">
        <w:rPr>
          <w:noProof/>
          <w:szCs w:val="28"/>
          <w:lang w:val="vi-VN"/>
        </w:rPr>
        <w:t>[16]</w:t>
      </w:r>
      <w:r w:rsidR="006246D4">
        <w:rPr>
          <w:rStyle w:val="FootnoteReference"/>
          <w:szCs w:val="28"/>
          <w:lang w:val="vi-VN"/>
        </w:rPr>
        <w:fldChar w:fldCharType="end"/>
      </w:r>
    </w:p>
    <w:p w14:paraId="004C1430" w14:textId="0FC8A58E" w:rsidR="00164A2F" w:rsidRDefault="00164A2F" w:rsidP="00C051E1">
      <w:pPr>
        <w:jc w:val="center"/>
        <w:rPr>
          <w:szCs w:val="28"/>
          <w:lang w:val="vi-VN"/>
        </w:rPr>
      </w:pPr>
      <w:r w:rsidRPr="00642EBB">
        <w:rPr>
          <w:noProof/>
          <w:szCs w:val="28"/>
          <w:lang w:val="vi-VN"/>
        </w:rPr>
        <w:lastRenderedPageBreak/>
        <w:drawing>
          <wp:inline distT="0" distB="0" distL="0" distR="0" wp14:anchorId="3483CE66" wp14:editId="0ADE5DFF">
            <wp:extent cx="2512526" cy="3307621"/>
            <wp:effectExtent l="12700" t="12700" r="15240" b="762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0 at 22.18.41.png"/>
                    <pic:cNvPicPr/>
                  </pic:nvPicPr>
                  <pic:blipFill rotWithShape="1">
                    <a:blip r:embed="rId35" cstate="print">
                      <a:extLst>
                        <a:ext uri="{28A0092B-C50C-407E-A947-70E740481C1C}">
                          <a14:useLocalDpi xmlns:a14="http://schemas.microsoft.com/office/drawing/2010/main" val="0"/>
                        </a:ext>
                      </a:extLst>
                    </a:blip>
                    <a:srcRect b="6885"/>
                    <a:stretch/>
                  </pic:blipFill>
                  <pic:spPr bwMode="auto">
                    <a:xfrm>
                      <a:off x="0" y="0"/>
                      <a:ext cx="2534981" cy="333718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F83E89E" w14:textId="64B87CD4" w:rsidR="003A292C" w:rsidRPr="00642EBB" w:rsidRDefault="003A292C" w:rsidP="003A292C">
      <w:pPr>
        <w:pStyle w:val="Caption"/>
        <w:rPr>
          <w:lang w:val="vi-VN"/>
        </w:rPr>
      </w:pPr>
      <w:bookmarkStart w:id="49" w:name="_Toc38655872"/>
      <w:r>
        <w:rPr>
          <w:lang w:val="vi-VN"/>
        </w:rPr>
        <w:t>Mô hình đề xuất</w:t>
      </w:r>
      <w:bookmarkEnd w:id="49"/>
    </w:p>
    <w:p w14:paraId="01AF2745" w14:textId="3FFE4824" w:rsidR="00164A2F" w:rsidRPr="00642EBB" w:rsidRDefault="005A1CB0" w:rsidP="00E17FF4">
      <w:pPr>
        <w:rPr>
          <w:szCs w:val="28"/>
          <w:lang w:val="vi-VN"/>
        </w:rPr>
      </w:pPr>
      <w:r w:rsidRPr="00642EBB">
        <w:rPr>
          <w:szCs w:val="28"/>
          <w:lang w:val="vi-VN"/>
        </w:rPr>
        <w:t>M</w:t>
      </w:r>
      <w:r w:rsidR="00164A2F" w:rsidRPr="00642EBB">
        <w:rPr>
          <w:szCs w:val="28"/>
          <w:lang w:val="vi-VN"/>
        </w:rPr>
        <w:t>ô hình</w:t>
      </w:r>
      <w:r w:rsidRPr="00642EBB">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243A5C" w:rsidRPr="00642EBB">
        <w:rPr>
          <w:szCs w:val="28"/>
          <w:lang w:val="vi-VN"/>
        </w:rPr>
        <w:t xml:space="preserve"> </w:t>
      </w:r>
      <w:r w:rsidRPr="00642EBB">
        <w:rPr>
          <w:szCs w:val="28"/>
          <w:lang w:val="vi-VN"/>
        </w:rPr>
        <w:t xml:space="preserve">đề xuất bao gồm </w:t>
      </w:r>
      <w:r w:rsidR="00164A2F" w:rsidRPr="00642EBB">
        <w:rPr>
          <w:szCs w:val="28"/>
          <w:lang w:val="vi-VN"/>
        </w:rPr>
        <w:t xml:space="preserve">4 </w:t>
      </w:r>
      <w:r w:rsidR="00CE053F" w:rsidRPr="00642EBB">
        <w:rPr>
          <w:szCs w:val="28"/>
          <w:lang w:val="vi-VN"/>
        </w:rPr>
        <w:t>tác vụ</w:t>
      </w:r>
      <w:r w:rsidR="00164A2F" w:rsidRPr="00642EBB">
        <w:rPr>
          <w:szCs w:val="28"/>
          <w:lang w:val="vi-VN"/>
        </w:rPr>
        <w:t xml:space="preserve">: </w:t>
      </w:r>
    </w:p>
    <w:p w14:paraId="37822D87" w14:textId="18A59F93" w:rsidR="00164A2F" w:rsidRPr="00642EBB" w:rsidRDefault="00164A2F" w:rsidP="00E17FF4">
      <w:pPr>
        <w:pStyle w:val="ListParagraph"/>
        <w:numPr>
          <w:ilvl w:val="0"/>
          <w:numId w:val="13"/>
        </w:numPr>
        <w:rPr>
          <w:szCs w:val="28"/>
          <w:lang w:val="vi-VN"/>
        </w:rPr>
      </w:pPr>
      <w:r w:rsidRPr="00642EBB">
        <w:rPr>
          <w:szCs w:val="28"/>
          <w:lang w:val="vi-VN"/>
        </w:rPr>
        <w:t xml:space="preserve">Trích xuất đồ thị </w:t>
      </w:r>
      <w:r w:rsidR="00B42CAD" w:rsidRPr="00642EBB">
        <w:rPr>
          <w:szCs w:val="28"/>
          <w:lang w:val="vi-VN"/>
        </w:rPr>
        <w:t xml:space="preserve">có cấu trúc </w:t>
      </w:r>
      <w:r w:rsidRPr="00642EBB">
        <w:rPr>
          <w:szCs w:val="28"/>
          <w:lang w:val="vi-VN"/>
        </w:rPr>
        <w:t>PSI-graph từ các tập tin ELF</w:t>
      </w:r>
      <w:r w:rsidR="009D356D" w:rsidRPr="00642EBB">
        <w:rPr>
          <w:szCs w:val="28"/>
          <w:lang w:val="vi-VN"/>
        </w:rPr>
        <w:t xml:space="preserve"> đầu vào.</w:t>
      </w:r>
    </w:p>
    <w:p w14:paraId="18196362" w14:textId="44FAE890" w:rsidR="00164A2F" w:rsidRPr="00642EBB" w:rsidRDefault="007A4C08" w:rsidP="00E17FF4">
      <w:pPr>
        <w:pStyle w:val="ListParagraph"/>
        <w:numPr>
          <w:ilvl w:val="0"/>
          <w:numId w:val="13"/>
        </w:numPr>
        <w:rPr>
          <w:szCs w:val="28"/>
          <w:lang w:val="vi-VN"/>
        </w:rPr>
      </w:pPr>
      <w:r w:rsidRPr="00642EBB">
        <w:rPr>
          <w:szCs w:val="28"/>
          <w:lang w:val="vi-VN"/>
        </w:rPr>
        <w:t xml:space="preserve">Từ đồ thị có cấu trúc PSI-graph, </w:t>
      </w:r>
      <w:r w:rsidR="0099252F" w:rsidRPr="00642EBB">
        <w:rPr>
          <w:szCs w:val="28"/>
          <w:lang w:val="vi-VN"/>
        </w:rPr>
        <w:t>sử dụng thuật toán duyệt đồ thị</w:t>
      </w:r>
      <w:r w:rsidR="00390812" w:rsidRPr="00642EBB">
        <w:rPr>
          <w:szCs w:val="28"/>
          <w:lang w:val="vi-VN"/>
        </w:rPr>
        <w:t xml:space="preserve"> để </w:t>
      </w:r>
      <w:r w:rsidR="0055380F" w:rsidRPr="00642EBB">
        <w:rPr>
          <w:szCs w:val="28"/>
          <w:lang w:val="vi-VN"/>
        </w:rPr>
        <w:t>trích xuất</w:t>
      </w:r>
      <w:r w:rsidR="00AB40A2" w:rsidRPr="00642EBB">
        <w:rPr>
          <w:szCs w:val="28"/>
          <w:lang w:val="vi-VN"/>
        </w:rPr>
        <w:t xml:space="preserve"> </w:t>
      </w:r>
      <w:r w:rsidR="00390812" w:rsidRPr="00642EBB">
        <w:rPr>
          <w:szCs w:val="28"/>
          <w:lang w:val="vi-VN"/>
        </w:rPr>
        <w:t xml:space="preserve">ra </w:t>
      </w:r>
      <w:r w:rsidR="00AB40A2" w:rsidRPr="00642EBB">
        <w:rPr>
          <w:szCs w:val="28"/>
          <w:lang w:val="vi-VN"/>
        </w:rPr>
        <w:t>các đồ thị con PSI-rooted</w:t>
      </w:r>
      <w:r w:rsidR="00390812" w:rsidRPr="00642EBB">
        <w:rPr>
          <w:szCs w:val="28"/>
          <w:lang w:val="vi-VN"/>
        </w:rPr>
        <w:t>.</w:t>
      </w:r>
      <w:r w:rsidR="00AB40A2" w:rsidRPr="00642EBB">
        <w:rPr>
          <w:szCs w:val="28"/>
          <w:lang w:val="vi-VN"/>
        </w:rPr>
        <w:t xml:space="preserve"> </w:t>
      </w:r>
    </w:p>
    <w:p w14:paraId="210667DE" w14:textId="5C4FFAF4" w:rsidR="00164A2F" w:rsidRPr="00642EBB" w:rsidRDefault="00164A2F" w:rsidP="00E17FF4">
      <w:pPr>
        <w:pStyle w:val="ListParagraph"/>
        <w:numPr>
          <w:ilvl w:val="0"/>
          <w:numId w:val="13"/>
        </w:numPr>
        <w:rPr>
          <w:szCs w:val="28"/>
          <w:lang w:val="vi-VN"/>
        </w:rPr>
      </w:pPr>
      <w:r w:rsidRPr="00642EBB">
        <w:rPr>
          <w:szCs w:val="28"/>
          <w:lang w:val="vi-VN"/>
        </w:rPr>
        <w:t xml:space="preserve">Tiền xử lý dữ liệu thô </w:t>
      </w:r>
      <w:r w:rsidR="00E33AD2" w:rsidRPr="00642EBB">
        <w:rPr>
          <w:szCs w:val="28"/>
          <w:lang w:val="vi-VN"/>
        </w:rPr>
        <w:t>từ</w:t>
      </w:r>
      <w:r w:rsidRPr="00642EBB">
        <w:rPr>
          <w:szCs w:val="28"/>
          <w:lang w:val="vi-VN"/>
        </w:rPr>
        <w:t xml:space="preserve"> đồ thị con </w:t>
      </w:r>
      <w:r w:rsidR="001864EE" w:rsidRPr="00642EBB">
        <w:rPr>
          <w:szCs w:val="28"/>
          <w:lang w:val="vi-VN"/>
        </w:rPr>
        <w:t>PSI-rooted</w:t>
      </w:r>
      <w:r w:rsidRPr="00642EBB">
        <w:rPr>
          <w:szCs w:val="28"/>
          <w:lang w:val="vi-VN"/>
        </w:rPr>
        <w:t>:</w:t>
      </w:r>
    </w:p>
    <w:p w14:paraId="0DCB6B25" w14:textId="2C2844C0" w:rsidR="00164A2F" w:rsidRPr="00642EBB" w:rsidRDefault="00164A2F" w:rsidP="00E17FF4">
      <w:pPr>
        <w:pStyle w:val="ListParagraph"/>
        <w:numPr>
          <w:ilvl w:val="1"/>
          <w:numId w:val="13"/>
        </w:numPr>
        <w:rPr>
          <w:szCs w:val="28"/>
          <w:lang w:val="vi-VN"/>
        </w:rPr>
      </w:pPr>
      <w:r w:rsidRPr="00642EBB">
        <w:rPr>
          <w:szCs w:val="28"/>
          <w:lang w:val="vi-VN"/>
        </w:rPr>
        <w:t xml:space="preserve">Trích xuất các đặc trưng </w:t>
      </w:r>
      <w:r w:rsidR="00061886" w:rsidRPr="00642EBB">
        <w:rPr>
          <w:szCs w:val="28"/>
          <w:lang w:val="vi-VN"/>
        </w:rPr>
        <w:t>để thực hiện</w:t>
      </w:r>
      <w:r w:rsidRPr="00642EBB">
        <w:rPr>
          <w:szCs w:val="28"/>
          <w:lang w:val="vi-VN"/>
        </w:rPr>
        <w:t xml:space="preserve"> vector hoá dữ liệu</w:t>
      </w:r>
    </w:p>
    <w:p w14:paraId="4FDA2675" w14:textId="77777777" w:rsidR="00164A2F" w:rsidRPr="00642EBB" w:rsidRDefault="00164A2F" w:rsidP="00E17FF4">
      <w:pPr>
        <w:pStyle w:val="ListParagraph"/>
        <w:numPr>
          <w:ilvl w:val="1"/>
          <w:numId w:val="13"/>
        </w:numPr>
        <w:rPr>
          <w:szCs w:val="28"/>
          <w:lang w:val="vi-VN"/>
        </w:rPr>
      </w:pPr>
      <w:r w:rsidRPr="00642EBB">
        <w:rPr>
          <w:szCs w:val="28"/>
          <w:lang w:val="vi-VN"/>
        </w:rPr>
        <w:t>Chuẩn hóa dữ liệu</w:t>
      </w:r>
    </w:p>
    <w:p w14:paraId="7F02434C" w14:textId="3659611A" w:rsidR="00164A2F" w:rsidRPr="00642EBB" w:rsidRDefault="00164A2F" w:rsidP="00E17FF4">
      <w:pPr>
        <w:pStyle w:val="ListParagraph"/>
        <w:numPr>
          <w:ilvl w:val="1"/>
          <w:numId w:val="13"/>
        </w:numPr>
        <w:rPr>
          <w:szCs w:val="28"/>
          <w:lang w:val="vi-VN"/>
        </w:rPr>
      </w:pPr>
      <w:r w:rsidRPr="00642EBB">
        <w:rPr>
          <w:szCs w:val="28"/>
          <w:lang w:val="vi-VN"/>
        </w:rPr>
        <w:t xml:space="preserve">Lựa chọn </w:t>
      </w:r>
      <w:r w:rsidR="003D2879" w:rsidRPr="00642EBB">
        <w:rPr>
          <w:szCs w:val="28"/>
          <w:lang w:val="vi-VN"/>
        </w:rPr>
        <w:t xml:space="preserve">ra </w:t>
      </w:r>
      <w:r w:rsidRPr="00642EBB">
        <w:rPr>
          <w:szCs w:val="28"/>
          <w:lang w:val="vi-VN"/>
        </w:rPr>
        <w:t xml:space="preserve">các đặc trưng </w:t>
      </w:r>
      <w:r w:rsidR="00C92A47" w:rsidRPr="00642EBB">
        <w:rPr>
          <w:szCs w:val="28"/>
          <w:lang w:val="vi-VN"/>
        </w:rPr>
        <w:t>thích hợp nhất</w:t>
      </w:r>
      <w:r w:rsidRPr="00642EBB">
        <w:rPr>
          <w:szCs w:val="28"/>
          <w:lang w:val="vi-VN"/>
        </w:rPr>
        <w:t xml:space="preserve"> để </w:t>
      </w:r>
      <w:r w:rsidR="00C92A47" w:rsidRPr="00642EBB">
        <w:rPr>
          <w:szCs w:val="28"/>
          <w:lang w:val="vi-VN"/>
        </w:rPr>
        <w:t>tối ưu</w:t>
      </w:r>
      <w:r w:rsidR="003D2879" w:rsidRPr="00642EBB">
        <w:rPr>
          <w:szCs w:val="28"/>
          <w:lang w:val="vi-VN"/>
        </w:rPr>
        <w:t xml:space="preserve"> phương pháp đề xuất</w:t>
      </w:r>
      <w:r w:rsidRPr="00642EBB">
        <w:rPr>
          <w:szCs w:val="28"/>
          <w:lang w:val="vi-VN"/>
        </w:rPr>
        <w:t>.</w:t>
      </w:r>
    </w:p>
    <w:p w14:paraId="14DCB0ED" w14:textId="5CA76608" w:rsidR="00164A2F" w:rsidRPr="00642EBB" w:rsidRDefault="00962A07" w:rsidP="00E17FF4">
      <w:pPr>
        <w:pStyle w:val="ListParagraph"/>
        <w:numPr>
          <w:ilvl w:val="0"/>
          <w:numId w:val="13"/>
        </w:numPr>
        <w:rPr>
          <w:szCs w:val="28"/>
          <w:lang w:val="vi-VN"/>
        </w:rPr>
      </w:pPr>
      <w:r w:rsidRPr="00642EBB">
        <w:rPr>
          <w:szCs w:val="28"/>
          <w:lang w:val="vi-VN"/>
        </w:rPr>
        <w:t>Sử dụng</w:t>
      </w:r>
      <w:r w:rsidR="00164A2F" w:rsidRPr="00642EBB">
        <w:rPr>
          <w:szCs w:val="28"/>
          <w:lang w:val="vi-VN"/>
        </w:rPr>
        <w:t xml:space="preserve"> một số thuật toán </w:t>
      </w:r>
      <w:r w:rsidR="004C6EF6" w:rsidRPr="00642EBB">
        <w:rPr>
          <w:szCs w:val="28"/>
          <w:lang w:val="vi-VN"/>
        </w:rPr>
        <w:t xml:space="preserve">phân lớp </w:t>
      </w:r>
      <w:r w:rsidRPr="00642EBB">
        <w:rPr>
          <w:szCs w:val="28"/>
          <w:lang w:val="vi-VN"/>
        </w:rPr>
        <w:t>trong học máy</w:t>
      </w:r>
      <w:r w:rsidR="00164A2F" w:rsidRPr="00642EBB">
        <w:rPr>
          <w:szCs w:val="28"/>
          <w:lang w:val="vi-VN"/>
        </w:rPr>
        <w:t xml:space="preserve"> để </w:t>
      </w:r>
      <w:r w:rsidRPr="00642EBB">
        <w:rPr>
          <w:szCs w:val="28"/>
          <w:lang w:val="vi-VN"/>
        </w:rPr>
        <w:t>đưa ra quyết định</w:t>
      </w:r>
      <w:r w:rsidR="00164A2F" w:rsidRPr="00642EBB">
        <w:rPr>
          <w:szCs w:val="28"/>
          <w:lang w:val="vi-VN"/>
        </w:rPr>
        <w:t xml:space="preserve"> </w:t>
      </w:r>
      <w:r w:rsidR="00A035B5" w:rsidRPr="00642EBB">
        <w:rPr>
          <w:szCs w:val="28"/>
          <w:lang w:val="vi-VN"/>
        </w:rPr>
        <w:t>tập tin đầu vào</w:t>
      </w:r>
      <w:r w:rsidR="00164A2F" w:rsidRPr="00642EBB">
        <w:rPr>
          <w:szCs w:val="28"/>
          <w:lang w:val="vi-VN"/>
        </w:rPr>
        <w:t xml:space="preserve"> là lành tính hay độc hại.</w:t>
      </w:r>
    </w:p>
    <w:p w14:paraId="52040C40" w14:textId="1BB9CC92" w:rsidR="009B2458" w:rsidRPr="00642EBB" w:rsidRDefault="00164A2F" w:rsidP="00E17FF4">
      <w:pPr>
        <w:pStyle w:val="Heading3"/>
        <w:rPr>
          <w:szCs w:val="28"/>
          <w:lang w:val="vi-VN"/>
        </w:rPr>
      </w:pPr>
      <w:bookmarkStart w:id="50" w:name="_Toc38714938"/>
      <w:r w:rsidRPr="00642EBB">
        <w:rPr>
          <w:szCs w:val="28"/>
          <w:lang w:val="vi-VN"/>
        </w:rPr>
        <w:t xml:space="preserve">Trích xuất đồ thị </w:t>
      </w:r>
      <w:r w:rsidR="002942C6" w:rsidRPr="00642EBB">
        <w:rPr>
          <w:szCs w:val="28"/>
          <w:lang w:val="vi-VN"/>
        </w:rPr>
        <w:t xml:space="preserve">có cấu trúc </w:t>
      </w:r>
      <w:r w:rsidRPr="00642EBB">
        <w:rPr>
          <w:szCs w:val="28"/>
          <w:lang w:val="vi-VN"/>
        </w:rPr>
        <w:t>PSI-</w:t>
      </w:r>
      <w:r w:rsidR="004E61DC" w:rsidRPr="00642EBB">
        <w:rPr>
          <w:szCs w:val="28"/>
          <w:lang w:val="vi-VN"/>
        </w:rPr>
        <w:t>g</w:t>
      </w:r>
      <w:r w:rsidRPr="00642EBB">
        <w:rPr>
          <w:szCs w:val="28"/>
          <w:lang w:val="vi-VN"/>
        </w:rPr>
        <w:t>raph từ các tập tin ELF</w:t>
      </w:r>
      <w:r w:rsidR="004A26DF" w:rsidRPr="00642EBB">
        <w:rPr>
          <w:szCs w:val="28"/>
          <w:lang w:val="vi-VN"/>
        </w:rPr>
        <w:t xml:space="preserve"> đầu vào</w:t>
      </w:r>
      <w:bookmarkEnd w:id="50"/>
    </w:p>
    <w:p w14:paraId="0F14FFE5" w14:textId="581208A9" w:rsidR="005F12D1" w:rsidRPr="00642EBB" w:rsidRDefault="006246D4" w:rsidP="00E17FF4">
      <w:pPr>
        <w:rPr>
          <w:szCs w:val="28"/>
        </w:rPr>
      </w:pPr>
      <w:r>
        <w:rPr>
          <w:rStyle w:val="FootnoteReference"/>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Pr>
          <w:rStyle w:val="FootnoteReference"/>
          <w:szCs w:val="28"/>
          <w:lang w:val="vi-VN"/>
        </w:rPr>
        <w:fldChar w:fldCharType="separate"/>
      </w:r>
      <w:r w:rsidR="00135AAF" w:rsidRPr="00135AAF">
        <w:rPr>
          <w:noProof/>
          <w:szCs w:val="28"/>
          <w:lang w:val="vi-VN"/>
        </w:rPr>
        <w:t>[16]</w:t>
      </w:r>
      <w:r>
        <w:rPr>
          <w:rStyle w:val="FootnoteReference"/>
          <w:szCs w:val="28"/>
          <w:lang w:val="vi-VN"/>
        </w:rPr>
        <w:fldChar w:fldCharType="end"/>
      </w:r>
      <w:r w:rsidR="00E042C4" w:rsidRPr="00642EBB">
        <w:rPr>
          <w:szCs w:val="28"/>
          <w:lang w:val="vi-VN"/>
        </w:rPr>
        <w:t xml:space="preserve"> </w:t>
      </w:r>
      <w:r w:rsidR="00C002A8" w:rsidRPr="00642EBB">
        <w:rPr>
          <w:szCs w:val="28"/>
          <w:lang w:val="vi-VN"/>
        </w:rPr>
        <w:t xml:space="preserve">và </w:t>
      </w:r>
      <w:r>
        <w:rPr>
          <w:rStyle w:val="FootnoteReference"/>
          <w:szCs w:val="28"/>
          <w:lang w:val="vi-VN"/>
        </w:rPr>
        <w:fldChar w:fldCharType="begin" w:fldLock="1"/>
      </w:r>
      <w:r w:rsidR="000422F7">
        <w:rPr>
          <w:szCs w:val="28"/>
          <w:lang w:val="vi-VN"/>
        </w:rPr>
        <w:instrText>ADDIN CSL_CITATION {"citationItems":[{"id":"ITEM-1","itemData":{"author":[{"dropping-particle":"","family":"Dũng","given":"Ngô Quốc","non-dropping-particle":"","parse-names":false,"suffix":""},{"dropping-particle":"","family":"Hoàng","given":"Lê Văn","non-dropping-particle":"","parse-names":false,"suffix":""},{"dropping-particle":"","family":"Trung","given":"Nguyễn Huy","non-dropping-particle":"","parse-names":false,"suffix":""}],"id":"ITEM-1","issue":"07","issued":{"date-parts":[["2018"]]},"page":"29-36","title":"Phát hiện mã độc IoT botnet dựa trên đồ thị PSI với mô hình Skip -gram","type":"article-journal"},"uris":["http://www.mendeley.com/documents/?uuid=414f8d27-3d1a-4432-9d2f-0ebf8f88236a"]}],"mendeley":{"formattedCitation":"[10]","plainTextFormattedCitation":"[10]","previouslyFormattedCitation":"[10]"},"properties":{"noteIndex":0},"schema":"https://github.com/citation-style-language/schema/raw/master/csl-citation.json"}</w:instrText>
      </w:r>
      <w:r>
        <w:rPr>
          <w:rStyle w:val="FootnoteReference"/>
          <w:szCs w:val="28"/>
          <w:lang w:val="vi-VN"/>
        </w:rPr>
        <w:fldChar w:fldCharType="separate"/>
      </w:r>
      <w:r w:rsidR="001368AA" w:rsidRPr="001368AA">
        <w:rPr>
          <w:bCs/>
          <w:noProof/>
          <w:szCs w:val="28"/>
          <w:lang w:val="en-US"/>
        </w:rPr>
        <w:t>[10]</w:t>
      </w:r>
      <w:r>
        <w:rPr>
          <w:rStyle w:val="FootnoteReference"/>
          <w:szCs w:val="28"/>
          <w:lang w:val="vi-VN"/>
        </w:rPr>
        <w:fldChar w:fldCharType="end"/>
      </w:r>
      <w:r w:rsidR="00C002A8" w:rsidRPr="00642EBB">
        <w:rPr>
          <w:szCs w:val="28"/>
          <w:lang w:val="vi-VN"/>
        </w:rPr>
        <w:t xml:space="preserve"> </w:t>
      </w:r>
      <w:r w:rsidR="0000179A" w:rsidRPr="00642EBB">
        <w:rPr>
          <w:szCs w:val="28"/>
          <w:lang w:val="vi-VN"/>
        </w:rPr>
        <w:t xml:space="preserve">đề xuất </w:t>
      </w:r>
      <w:r w:rsidR="00BE3D81" w:rsidRPr="00642EBB">
        <w:rPr>
          <w:szCs w:val="28"/>
          <w:lang w:val="vi-VN"/>
        </w:rPr>
        <w:t>sử dụng công cụ IDA pro để trích xuất đồ thị CFG</w:t>
      </w:r>
      <w:r w:rsidR="004401DC" w:rsidRPr="00642EBB">
        <w:rPr>
          <w:szCs w:val="28"/>
          <w:lang w:val="vi-VN"/>
        </w:rPr>
        <w:t>, b</w:t>
      </w:r>
      <w:r w:rsidR="004401DC" w:rsidRPr="00642EBB">
        <w:rPr>
          <w:szCs w:val="28"/>
        </w:rPr>
        <w:t xml:space="preserve">ởi IDA (Interactive Disassembler) là công cụ phân tách có khả năng thực hiện dịch ngược và tự động phân tích các </w:t>
      </w:r>
      <w:r w:rsidR="0000179A" w:rsidRPr="00642EBB">
        <w:rPr>
          <w:szCs w:val="28"/>
          <w:lang w:val="vi-VN"/>
        </w:rPr>
        <w:t xml:space="preserve">các file thực thi </w:t>
      </w:r>
      <w:r w:rsidR="00AE6D68" w:rsidRPr="00642EBB">
        <w:rPr>
          <w:szCs w:val="28"/>
          <w:lang w:val="vi-VN"/>
        </w:rPr>
        <w:t>nhị phân.</w:t>
      </w:r>
      <w:r w:rsidR="003C6E8C" w:rsidRPr="00642EBB">
        <w:rPr>
          <w:szCs w:val="28"/>
          <w:lang w:val="vi-VN"/>
        </w:rPr>
        <w:t xml:space="preserve"> Tuy nhiên</w:t>
      </w:r>
      <w:r w:rsidR="003C6E8C" w:rsidRPr="00642EBB">
        <w:rPr>
          <w:szCs w:val="28"/>
        </w:rPr>
        <w:t>, đồ thị CFG thu được luôn có cấu tr</w:t>
      </w:r>
      <w:r w:rsidR="003C6E8C" w:rsidRPr="00642EBB">
        <w:rPr>
          <w:szCs w:val="28"/>
          <w:lang w:val="vi-VN"/>
        </w:rPr>
        <w:t>ú</w:t>
      </w:r>
      <w:r w:rsidR="003C6E8C" w:rsidRPr="00642EBB">
        <w:rPr>
          <w:szCs w:val="28"/>
        </w:rPr>
        <w:t xml:space="preserve">c phức tạp và sự liên kết giữa các giá </w:t>
      </w:r>
      <w:r w:rsidR="003C6E8C" w:rsidRPr="00642EBB">
        <w:rPr>
          <w:szCs w:val="28"/>
          <w:lang w:val="vi-VN"/>
        </w:rPr>
        <w:t>trị</w:t>
      </w:r>
      <w:r w:rsidR="003C6E8C" w:rsidRPr="00642EBB">
        <w:rPr>
          <w:szCs w:val="28"/>
        </w:rPr>
        <w:t xml:space="preserve"> dạng chuỗi trong các hàm của tập tin nhị phân đầu vào khó quan sát, đồng thời việc áp dụng các k</w:t>
      </w:r>
      <w:r w:rsidR="003C6E8C" w:rsidRPr="00642EBB">
        <w:rPr>
          <w:szCs w:val="28"/>
          <w:lang w:val="vi-VN"/>
        </w:rPr>
        <w:t>ỹ</w:t>
      </w:r>
      <w:r w:rsidR="003C6E8C" w:rsidRPr="00642EBB">
        <w:rPr>
          <w:szCs w:val="28"/>
        </w:rPr>
        <w:t xml:space="preserve"> </w:t>
      </w:r>
      <w:r w:rsidR="003C6E8C" w:rsidRPr="00642EBB">
        <w:rPr>
          <w:szCs w:val="28"/>
        </w:rPr>
        <w:lastRenderedPageBreak/>
        <w:t>thuật học sâu c</w:t>
      </w:r>
      <w:r w:rsidR="00C71DFF" w:rsidRPr="00642EBB">
        <w:rPr>
          <w:szCs w:val="28"/>
          <w:lang w:val="vi-VN"/>
        </w:rPr>
        <w:t>ũ</w:t>
      </w:r>
      <w:r w:rsidR="003C6E8C" w:rsidRPr="00642EBB">
        <w:rPr>
          <w:szCs w:val="28"/>
        </w:rPr>
        <w:t xml:space="preserve">ng mất nhiều thời gian. Chính vì vậy, </w:t>
      </w:r>
      <w:r>
        <w:rPr>
          <w:rStyle w:val="FootnoteReference"/>
          <w:szCs w:val="28"/>
        </w:rPr>
        <w:fldChar w:fldCharType="begin" w:fldLock="1"/>
      </w:r>
      <w:r w:rsidR="002D4126">
        <w:rPr>
          <w:szCs w:val="28"/>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id":"ITEM-2","itemData":{"author":[{"dropping-particle":"","family":"Dũng","given":"Ngô Quốc","non-dropping-particle":"","parse-names":false,"suffix":""},{"dropping-particle":"","family":"Hoàng","given":"Lê Văn","non-dropping-particle":"","parse-names":false,"suffix":""},{"dropping-particle":"","family":"Trung","given":"Nguyễn Huy","non-dropping-particle":"","parse-names":false,"suffix":""}],"id":"ITEM-2","issue":"07","issued":{"date-parts":[["2018"]]},"page":"29-36","title":"Phát hiện mã độc IoT botnet dựa trên đồ thị PSI với mô hình Skip -gram","type":"article-journal"},"uris":["http://www.mendeley.com/documents/?uuid=414f8d27-3d1a-4432-9d2f-0ebf8f88236a"]}],"mendeley":{"formattedCitation":"[10], [16]","manualFormatting":"[1] và [4]","plainTextFormattedCitation":"[10], [16]","previouslyFormattedCitation":"[10], [16]"},"properties":{"noteIndex":0},"schema":"https://github.com/citation-style-language/schema/raw/master/csl-citation.json"}</w:instrText>
      </w:r>
      <w:r>
        <w:rPr>
          <w:rStyle w:val="FootnoteReference"/>
          <w:szCs w:val="28"/>
        </w:rPr>
        <w:fldChar w:fldCharType="separate"/>
      </w:r>
      <w:r>
        <w:rPr>
          <w:noProof/>
          <w:szCs w:val="28"/>
        </w:rPr>
        <w:t>[1] và [4]</w:t>
      </w:r>
      <w:r>
        <w:rPr>
          <w:rStyle w:val="FootnoteReference"/>
          <w:szCs w:val="28"/>
        </w:rPr>
        <w:fldChar w:fldCharType="end"/>
      </w:r>
      <w:r w:rsidR="008F30AB" w:rsidRPr="00642EBB">
        <w:rPr>
          <w:szCs w:val="28"/>
          <w:lang w:val="vi-VN"/>
        </w:rPr>
        <w:t xml:space="preserve"> </w:t>
      </w:r>
      <w:r w:rsidR="00466351" w:rsidRPr="00642EBB">
        <w:rPr>
          <w:szCs w:val="28"/>
          <w:lang w:val="vi-VN"/>
        </w:rPr>
        <w:t xml:space="preserve">đã đề xuất </w:t>
      </w:r>
      <w:r w:rsidR="003C6E8C" w:rsidRPr="00642EBB">
        <w:rPr>
          <w:szCs w:val="28"/>
        </w:rPr>
        <w:t xml:space="preserve">sử dụng đồ thị PSI thay vì sử dụng đồ thị CFG. </w:t>
      </w:r>
    </w:p>
    <w:p w14:paraId="24CC70F1" w14:textId="26C68AFE" w:rsidR="00164A2F" w:rsidRPr="00642EBB" w:rsidRDefault="005F12D1" w:rsidP="00E17FF4">
      <w:pPr>
        <w:rPr>
          <w:szCs w:val="28"/>
        </w:rPr>
      </w:pPr>
      <w:r w:rsidRPr="00642EBB">
        <w:rPr>
          <w:szCs w:val="28"/>
          <w:lang w:val="vi-VN"/>
        </w:rPr>
        <w:t xml:space="preserve">Từ file </w:t>
      </w:r>
      <w:r w:rsidR="0000179A" w:rsidRPr="00642EBB">
        <w:rPr>
          <w:szCs w:val="28"/>
          <w:lang w:val="vi-VN"/>
        </w:rPr>
        <w:t xml:space="preserve">ELF đầu vào, khám phá tất cả các hàm liên quan có chứa PSI. Từ đó làm cơ sở để trích xuất đồ thị </w:t>
      </w:r>
      <w:r w:rsidR="00B90CEB" w:rsidRPr="00642EBB">
        <w:rPr>
          <w:szCs w:val="28"/>
          <w:lang w:val="vi-VN"/>
        </w:rPr>
        <w:t xml:space="preserve">có hướng </w:t>
      </w:r>
      <w:r w:rsidR="0000179A" w:rsidRPr="00642EBB">
        <w:rPr>
          <w:szCs w:val="28"/>
          <w:lang w:val="vi-VN"/>
        </w:rPr>
        <w:t>PSI-graph</w:t>
      </w:r>
      <w:r w:rsidR="00142111" w:rsidRPr="00642EBB">
        <w:rPr>
          <w:szCs w:val="28"/>
          <w:lang w:val="vi-VN"/>
        </w:rPr>
        <w:t xml:space="preserve">: </w:t>
      </w:r>
      <w:r w:rsidR="00164A2F" w:rsidRPr="00642EBB">
        <w:rPr>
          <w:rFonts w:ascii="NimbusRomNo9L" w:hAnsi="NimbusRomNo9L"/>
          <w:i/>
          <w:iCs/>
          <w:szCs w:val="28"/>
          <w:lang w:val="vi-VN"/>
        </w:rPr>
        <w:t>G</w:t>
      </w:r>
      <w:r w:rsidR="00164A2F" w:rsidRPr="00642EBB">
        <w:rPr>
          <w:rFonts w:ascii="NimbusRomNo9L" w:hAnsi="NimbusRomNo9L"/>
          <w:i/>
          <w:iCs/>
          <w:szCs w:val="28"/>
          <w:vertAlign w:val="subscript"/>
          <w:lang w:val="vi-VN"/>
        </w:rPr>
        <w:t>PSI</w:t>
      </w:r>
      <w:r w:rsidR="000F5325" w:rsidRPr="00642EBB">
        <w:rPr>
          <w:rFonts w:ascii="NimbusRomNo9L" w:hAnsi="NimbusRomNo9L"/>
          <w:i/>
          <w:iCs/>
          <w:szCs w:val="28"/>
          <w:lang w:val="vi-VN"/>
        </w:rPr>
        <w:t xml:space="preserve"> </w:t>
      </w:r>
      <w:r w:rsidR="00164A2F" w:rsidRPr="00642EBB">
        <w:rPr>
          <w:rFonts w:ascii="NimbusRomNo9L" w:hAnsi="NimbusRomNo9L"/>
          <w:i/>
          <w:iCs/>
          <w:szCs w:val="28"/>
          <w:lang w:val="vi-VN"/>
        </w:rPr>
        <w:t>(V,</w:t>
      </w:r>
      <w:r w:rsidR="000F5325" w:rsidRPr="00642EBB">
        <w:rPr>
          <w:rFonts w:ascii="NimbusRomNo9L" w:hAnsi="NimbusRomNo9L"/>
          <w:i/>
          <w:iCs/>
          <w:szCs w:val="28"/>
          <w:lang w:val="vi-VN"/>
        </w:rPr>
        <w:t xml:space="preserve"> </w:t>
      </w:r>
      <w:r w:rsidR="00164A2F" w:rsidRPr="00642EBB">
        <w:rPr>
          <w:rFonts w:ascii="NimbusRomNo9L" w:hAnsi="NimbusRomNo9L"/>
          <w:i/>
          <w:iCs/>
          <w:szCs w:val="28"/>
          <w:lang w:val="vi-VN"/>
        </w:rPr>
        <w:t>E),</w:t>
      </w:r>
      <w:r w:rsidR="00164A2F" w:rsidRPr="00642EBB">
        <w:rPr>
          <w:szCs w:val="28"/>
          <w:lang w:val="vi-VN"/>
        </w:rPr>
        <w:t xml:space="preserve"> trong đó:</w:t>
      </w:r>
    </w:p>
    <w:p w14:paraId="521585BF" w14:textId="61E001F3" w:rsidR="00164A2F" w:rsidRPr="00642EBB" w:rsidRDefault="00164A2F" w:rsidP="00E17FF4">
      <w:pPr>
        <w:rPr>
          <w:szCs w:val="28"/>
          <w:lang w:val="vi-VN"/>
        </w:rPr>
      </w:pPr>
      <w:r w:rsidRPr="00642EBB">
        <w:rPr>
          <w:szCs w:val="28"/>
          <w:lang w:val="vi-VN"/>
        </w:rPr>
        <w:t xml:space="preserve">- </w:t>
      </w:r>
      <w:r w:rsidRPr="00642EBB">
        <w:rPr>
          <w:rFonts w:ascii="NimbusRomNo9L" w:hAnsi="NimbusRomNo9L"/>
          <w:i/>
          <w:iCs/>
          <w:szCs w:val="28"/>
          <w:lang w:val="vi-VN"/>
        </w:rPr>
        <w:t xml:space="preserve">V </w:t>
      </w:r>
      <w:r w:rsidRPr="00642EBB">
        <w:rPr>
          <w:szCs w:val="28"/>
          <w:lang w:val="vi-VN"/>
        </w:rPr>
        <w:t>là một tập hợp các đỉn</w:t>
      </w:r>
      <w:r w:rsidR="00245896" w:rsidRPr="00642EBB">
        <w:rPr>
          <w:szCs w:val="28"/>
          <w:lang w:val="vi-VN"/>
        </w:rPr>
        <w:t>h</w:t>
      </w:r>
      <w:r w:rsidR="003621AD" w:rsidRPr="00642EBB">
        <w:rPr>
          <w:szCs w:val="28"/>
          <w:lang w:val="vi-VN"/>
        </w:rPr>
        <w:t xml:space="preserve">, với mỗi đỉnh là một </w:t>
      </w:r>
      <w:r w:rsidRPr="00642EBB">
        <w:rPr>
          <w:szCs w:val="28"/>
          <w:lang w:val="vi-VN"/>
        </w:rPr>
        <w:t>ph</w:t>
      </w:r>
      <w:r w:rsidR="001478E5" w:rsidRPr="00642EBB">
        <w:rPr>
          <w:szCs w:val="28"/>
          <w:lang w:val="vi-VN"/>
        </w:rPr>
        <w:t>ầ</w:t>
      </w:r>
      <w:r w:rsidRPr="00642EBB">
        <w:rPr>
          <w:szCs w:val="28"/>
          <w:lang w:val="vi-VN"/>
        </w:rPr>
        <w:t xml:space="preserve">n tử </w:t>
      </w:r>
      <w:r w:rsidR="003621AD" w:rsidRPr="00642EBB">
        <w:rPr>
          <w:szCs w:val="28"/>
          <w:lang w:val="vi-VN"/>
        </w:rPr>
        <w:t xml:space="preserve">của </w:t>
      </w:r>
      <w:r w:rsidR="008951EC" w:rsidRPr="00642EBB">
        <w:rPr>
          <w:szCs w:val="28"/>
          <w:lang w:val="vi-VN"/>
        </w:rPr>
        <w:t xml:space="preserve">tập </w:t>
      </w:r>
      <w:r w:rsidRPr="00642EBB">
        <w:rPr>
          <w:szCs w:val="28"/>
          <w:lang w:val="vi-VN"/>
        </w:rPr>
        <w:t>PSI</w:t>
      </w:r>
      <w:r w:rsidR="003621AD" w:rsidRPr="00642EBB">
        <w:rPr>
          <w:szCs w:val="28"/>
          <w:lang w:val="vi-VN"/>
        </w:rPr>
        <w:t>.</w:t>
      </w:r>
    </w:p>
    <w:p w14:paraId="1EB8D312" w14:textId="77777777" w:rsidR="00164A2F" w:rsidRPr="00642EBB" w:rsidRDefault="00164A2F" w:rsidP="00E17FF4">
      <w:pPr>
        <w:rPr>
          <w:szCs w:val="28"/>
          <w:lang w:val="vi-VN"/>
        </w:rPr>
      </w:pPr>
      <w:r w:rsidRPr="00642EBB">
        <w:rPr>
          <w:szCs w:val="28"/>
          <w:lang w:val="vi-VN"/>
        </w:rPr>
        <w:t xml:space="preserve">- </w:t>
      </w:r>
      <w:r w:rsidRPr="00642EBB">
        <w:rPr>
          <w:rFonts w:ascii="NimbusRomNo9L" w:hAnsi="NimbusRomNo9L"/>
          <w:i/>
          <w:iCs/>
          <w:szCs w:val="28"/>
          <w:lang w:val="vi-VN"/>
        </w:rPr>
        <w:t xml:space="preserve">E </w:t>
      </w:r>
      <w:r w:rsidRPr="00642EBB">
        <w:rPr>
          <w:szCs w:val="28"/>
          <w:lang w:val="vi-VN"/>
        </w:rPr>
        <w:t>là một tập hợp các cạnh có hướng.</w:t>
      </w:r>
    </w:p>
    <w:p w14:paraId="3386157C" w14:textId="2FD3F6F4" w:rsidR="00164A2F" w:rsidRPr="00642EBB" w:rsidRDefault="00164A2F" w:rsidP="00E17FF4">
      <w:pPr>
        <w:rPr>
          <w:szCs w:val="28"/>
          <w:lang w:val="vi-VN"/>
        </w:rPr>
      </w:pPr>
      <w:r w:rsidRPr="00642EBB">
        <w:rPr>
          <w:szCs w:val="28"/>
          <w:lang w:val="vi-VN"/>
        </w:rPr>
        <w:t xml:space="preserve">Tuy nhiên, </w:t>
      </w:r>
      <w:r w:rsidR="006246D4">
        <w:rPr>
          <w:rStyle w:val="FootnoteReference"/>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sidR="006246D4">
        <w:rPr>
          <w:rStyle w:val="FootnoteReference"/>
          <w:szCs w:val="28"/>
          <w:lang w:val="vi-VN"/>
        </w:rPr>
        <w:fldChar w:fldCharType="separate"/>
      </w:r>
      <w:r w:rsidR="00135AAF" w:rsidRPr="00135AAF">
        <w:rPr>
          <w:noProof/>
          <w:szCs w:val="28"/>
          <w:lang w:val="vi-VN"/>
        </w:rPr>
        <w:t>[16]</w:t>
      </w:r>
      <w:r w:rsidR="006246D4">
        <w:rPr>
          <w:rStyle w:val="FootnoteReference"/>
          <w:szCs w:val="28"/>
          <w:lang w:val="vi-VN"/>
        </w:rPr>
        <w:fldChar w:fldCharType="end"/>
      </w:r>
      <w:r w:rsidR="002B1803" w:rsidRPr="00642EBB">
        <w:rPr>
          <w:szCs w:val="28"/>
          <w:lang w:val="vi-VN"/>
        </w:rPr>
        <w:t xml:space="preserve"> chỉ</w:t>
      </w:r>
      <w:r w:rsidRPr="00642EBB">
        <w:rPr>
          <w:szCs w:val="28"/>
          <w:lang w:val="vi-VN"/>
        </w:rPr>
        <w:t xml:space="preserve"> tập trung vào cấu trúc của </w:t>
      </w:r>
      <w:r w:rsidR="002B1803" w:rsidRPr="00642EBB">
        <w:rPr>
          <w:szCs w:val="28"/>
          <w:lang w:val="vi-VN"/>
        </w:rPr>
        <w:t>đồ thị</w:t>
      </w:r>
      <w:r w:rsidRPr="00642EBB">
        <w:rPr>
          <w:szCs w:val="28"/>
          <w:lang w:val="vi-VN"/>
        </w:rPr>
        <w:t xml:space="preserve"> PSI </w:t>
      </w:r>
      <w:r w:rsidR="002B1803" w:rsidRPr="00642EBB">
        <w:rPr>
          <w:szCs w:val="28"/>
          <w:lang w:val="vi-VN"/>
        </w:rPr>
        <w:t>mà</w:t>
      </w:r>
      <w:r w:rsidRPr="00642EBB">
        <w:rPr>
          <w:szCs w:val="28"/>
          <w:lang w:val="vi-VN"/>
        </w:rPr>
        <w:t xml:space="preserve"> không </w:t>
      </w:r>
      <w:r w:rsidR="002B1803" w:rsidRPr="00642EBB">
        <w:rPr>
          <w:szCs w:val="28"/>
          <w:lang w:val="vi-VN"/>
        </w:rPr>
        <w:t xml:space="preserve">đi vào </w:t>
      </w:r>
      <w:r w:rsidRPr="00642EBB">
        <w:rPr>
          <w:szCs w:val="28"/>
          <w:lang w:val="vi-VN"/>
        </w:rPr>
        <w:t>khai thác các hành vi độc hại trong vòng đời của IoT</w:t>
      </w:r>
      <w:r w:rsidR="002B1803" w:rsidRPr="00642EBB">
        <w:rPr>
          <w:szCs w:val="28"/>
          <w:lang w:val="vi-VN"/>
        </w:rPr>
        <w:t xml:space="preserve"> botnet</w:t>
      </w:r>
      <w:r w:rsidRPr="00642EBB">
        <w:rPr>
          <w:szCs w:val="28"/>
          <w:lang w:val="vi-VN"/>
        </w:rPr>
        <w:t xml:space="preserve">. Do đó, </w:t>
      </w:r>
      <w:r w:rsidR="00D229F7" w:rsidRPr="00642EBB">
        <w:rPr>
          <w:szCs w:val="28"/>
          <w:lang w:val="vi-VN"/>
        </w:rPr>
        <w:t>để</w:t>
      </w:r>
      <w:r w:rsidRPr="00642EBB">
        <w:rPr>
          <w:szCs w:val="28"/>
          <w:lang w:val="vi-VN"/>
        </w:rPr>
        <w:t xml:space="preserve"> </w:t>
      </w:r>
      <w:r w:rsidR="00D229F7" w:rsidRPr="00642EBB">
        <w:rPr>
          <w:szCs w:val="28"/>
          <w:lang w:val="vi-VN"/>
        </w:rPr>
        <w:t>khai thác được</w:t>
      </w:r>
      <w:r w:rsidRPr="00642EBB">
        <w:rPr>
          <w:szCs w:val="28"/>
          <w:lang w:val="vi-VN"/>
        </w:rPr>
        <w:t xml:space="preserve"> các hành vi </w:t>
      </w:r>
      <w:r w:rsidR="00145A71" w:rsidRPr="00642EBB">
        <w:rPr>
          <w:szCs w:val="28"/>
          <w:lang w:val="vi-VN"/>
        </w:rPr>
        <w:t>liên quan</w:t>
      </w:r>
      <w:r w:rsidRPr="00642EBB">
        <w:rPr>
          <w:szCs w:val="28"/>
          <w:lang w:val="vi-VN"/>
        </w:rPr>
        <w:t xml:space="preserve"> </w:t>
      </w:r>
      <w:r w:rsidR="00145A71" w:rsidRPr="00642EBB">
        <w:rPr>
          <w:szCs w:val="28"/>
          <w:lang w:val="vi-VN"/>
        </w:rPr>
        <w:t>đến</w:t>
      </w:r>
      <w:r w:rsidRPr="00642EBB">
        <w:rPr>
          <w:szCs w:val="28"/>
          <w:lang w:val="vi-VN"/>
        </w:rPr>
        <w:t xml:space="preserve"> vòng đời của mã độc IoT botnet</w:t>
      </w:r>
      <w:r w:rsidR="0041580A" w:rsidRPr="00642EBB">
        <w:rPr>
          <w:szCs w:val="28"/>
          <w:lang w:val="vi-VN"/>
        </w:rPr>
        <w:t>,</w:t>
      </w:r>
      <w:r w:rsidRPr="00642EBB">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62117F" w:rsidRPr="00642EBB">
        <w:rPr>
          <w:szCs w:val="28"/>
          <w:lang w:val="vi-VN"/>
        </w:rPr>
        <w:t xml:space="preserve"> </w:t>
      </w:r>
      <w:r w:rsidR="00145A71" w:rsidRPr="00642EBB">
        <w:rPr>
          <w:szCs w:val="28"/>
          <w:lang w:val="vi-VN"/>
        </w:rPr>
        <w:t xml:space="preserve">đã </w:t>
      </w:r>
      <w:r w:rsidR="0041580A" w:rsidRPr="00642EBB">
        <w:rPr>
          <w:szCs w:val="28"/>
          <w:lang w:val="vi-VN"/>
        </w:rPr>
        <w:t xml:space="preserve">đề xuất sinh đồ thị con PSI-rooted với </w:t>
      </w:r>
      <w:r w:rsidR="00145A71" w:rsidRPr="00642EBB">
        <w:rPr>
          <w:szCs w:val="28"/>
          <w:lang w:val="vi-VN"/>
        </w:rPr>
        <w:t xml:space="preserve">mỗi </w:t>
      </w:r>
      <w:r w:rsidR="00A9704A" w:rsidRPr="00642EBB">
        <w:rPr>
          <w:szCs w:val="28"/>
          <w:lang w:val="vi-VN"/>
        </w:rPr>
        <w:t>nút</w:t>
      </w:r>
      <w:r w:rsidR="0079487A" w:rsidRPr="00642EBB">
        <w:rPr>
          <w:szCs w:val="28"/>
          <w:lang w:val="vi-VN"/>
        </w:rPr>
        <w:t xml:space="preserve"> </w:t>
      </w:r>
      <w:r w:rsidR="0041580A" w:rsidRPr="00642EBB">
        <w:rPr>
          <w:szCs w:val="28"/>
          <w:lang w:val="vi-VN"/>
        </w:rPr>
        <w:t xml:space="preserve">gốc là </w:t>
      </w:r>
      <w:r w:rsidR="00145A71" w:rsidRPr="00642EBB">
        <w:rPr>
          <w:szCs w:val="28"/>
          <w:lang w:val="vi-VN"/>
        </w:rPr>
        <w:t>một</w:t>
      </w:r>
      <w:r w:rsidR="0041580A" w:rsidRPr="00642EBB">
        <w:rPr>
          <w:szCs w:val="28"/>
          <w:lang w:val="vi-VN"/>
        </w:rPr>
        <w:t xml:space="preserve"> phần tử của đồ thị PSI-Graph</w:t>
      </w:r>
      <w:r w:rsidR="00145A71" w:rsidRPr="00642EBB">
        <w:rPr>
          <w:szCs w:val="28"/>
          <w:lang w:val="vi-VN"/>
        </w:rPr>
        <w:t xml:space="preserve">, và </w:t>
      </w:r>
      <w:r w:rsidRPr="00642EBB">
        <w:rPr>
          <w:szCs w:val="28"/>
          <w:lang w:val="vi-VN"/>
        </w:rPr>
        <w:t xml:space="preserve">mỗi hành vi tương ứng với </w:t>
      </w:r>
      <w:r w:rsidR="00DC692E" w:rsidRPr="00642EBB">
        <w:rPr>
          <w:szCs w:val="28"/>
          <w:lang w:val="vi-VN"/>
        </w:rPr>
        <w:t xml:space="preserve">một </w:t>
      </w:r>
      <w:r w:rsidRPr="00642EBB">
        <w:rPr>
          <w:szCs w:val="28"/>
          <w:lang w:val="vi-VN"/>
        </w:rPr>
        <w:t>đồ thị con PSI-</w:t>
      </w:r>
      <w:r w:rsidR="00DC692E" w:rsidRPr="00642EBB">
        <w:rPr>
          <w:szCs w:val="28"/>
          <w:lang w:val="vi-VN"/>
        </w:rPr>
        <w:t>rooted</w:t>
      </w:r>
      <w:r w:rsidRPr="00642EBB">
        <w:rPr>
          <w:szCs w:val="28"/>
          <w:lang w:val="vi-VN"/>
        </w:rPr>
        <w:t xml:space="preserve">. </w:t>
      </w:r>
    </w:p>
    <w:p w14:paraId="39F2F583" w14:textId="3F7DC8E3" w:rsidR="00164A2F" w:rsidRPr="00642EBB" w:rsidRDefault="00BE2591" w:rsidP="00E17FF4">
      <w:pPr>
        <w:pStyle w:val="Heading3"/>
        <w:rPr>
          <w:szCs w:val="28"/>
          <w:lang w:val="vi-VN"/>
        </w:rPr>
      </w:pPr>
      <w:bookmarkStart w:id="51" w:name="_Toc38714939"/>
      <w:r w:rsidRPr="00642EBB">
        <w:rPr>
          <w:szCs w:val="28"/>
          <w:lang w:val="vi-VN"/>
        </w:rPr>
        <w:t>Trích xuất</w:t>
      </w:r>
      <w:r w:rsidR="00164A2F" w:rsidRPr="00642EBB">
        <w:rPr>
          <w:szCs w:val="28"/>
          <w:lang w:val="vi-VN"/>
        </w:rPr>
        <w:t xml:space="preserve"> các đồ thị con PSI</w:t>
      </w:r>
      <w:r w:rsidR="003030D1" w:rsidRPr="00642EBB">
        <w:rPr>
          <w:szCs w:val="28"/>
          <w:lang w:val="vi-VN"/>
        </w:rPr>
        <w:t>-</w:t>
      </w:r>
      <w:r w:rsidR="00164A2F" w:rsidRPr="00642EBB">
        <w:rPr>
          <w:szCs w:val="28"/>
          <w:lang w:val="vi-VN"/>
        </w:rPr>
        <w:t>rooted</w:t>
      </w:r>
      <w:bookmarkEnd w:id="51"/>
    </w:p>
    <w:p w14:paraId="79682C6B" w14:textId="3098C67D" w:rsidR="0050202F" w:rsidRPr="00642EBB" w:rsidRDefault="007F719C" w:rsidP="00E17FF4">
      <w:pPr>
        <w:rPr>
          <w:szCs w:val="28"/>
          <w:lang w:val="vi-VN"/>
        </w:rPr>
      </w:pPr>
      <w:r w:rsidRPr="00642EBB">
        <w:rPr>
          <w:szCs w:val="28"/>
          <w:lang w:val="vi-VN"/>
        </w:rPr>
        <w:t>Phương pháp dựa</w:t>
      </w:r>
      <w:r w:rsidR="00164A2F" w:rsidRPr="00642EBB">
        <w:rPr>
          <w:szCs w:val="28"/>
          <w:lang w:val="vi-VN"/>
        </w:rPr>
        <w:t xml:space="preserve"> trên </w:t>
      </w:r>
      <w:r w:rsidRPr="00642EBB">
        <w:rPr>
          <w:szCs w:val="28"/>
          <w:lang w:val="vi-VN"/>
        </w:rPr>
        <w:t xml:space="preserve">đồ thị </w:t>
      </w:r>
      <w:r w:rsidR="00164A2F" w:rsidRPr="00642EBB">
        <w:rPr>
          <w:szCs w:val="28"/>
          <w:lang w:val="vi-VN"/>
        </w:rPr>
        <w:t>PSI</w:t>
      </w:r>
      <w:r w:rsidRPr="00642EBB">
        <w:rPr>
          <w:szCs w:val="28"/>
          <w:lang w:val="vi-VN"/>
        </w:rPr>
        <w:t>-graph</w:t>
      </w:r>
      <w:r w:rsidR="00164A2F" w:rsidRPr="00642EBB">
        <w:rPr>
          <w:szCs w:val="28"/>
          <w:lang w:val="vi-VN"/>
        </w:rPr>
        <w:t xml:space="preserve"> cho thấy các tệp ELF thực sự được thực thi như thế nào. Nhưng không phải tất cả các </w:t>
      </w:r>
      <w:r w:rsidR="00B56CE0" w:rsidRPr="00642EBB">
        <w:rPr>
          <w:szCs w:val="28"/>
          <w:lang w:val="vi-VN"/>
        </w:rPr>
        <w:t>hành vi</w:t>
      </w:r>
      <w:r w:rsidR="00164A2F" w:rsidRPr="00642EBB">
        <w:rPr>
          <w:szCs w:val="28"/>
          <w:lang w:val="vi-VN"/>
        </w:rPr>
        <w:t xml:space="preserve"> của một tệp </w:t>
      </w:r>
      <w:r w:rsidRPr="00642EBB">
        <w:rPr>
          <w:szCs w:val="28"/>
          <w:lang w:val="vi-VN"/>
        </w:rPr>
        <w:t xml:space="preserve">tin </w:t>
      </w:r>
      <w:r w:rsidR="00164A2F" w:rsidRPr="00642EBB">
        <w:rPr>
          <w:szCs w:val="28"/>
          <w:lang w:val="vi-VN"/>
        </w:rPr>
        <w:t xml:space="preserve">độc hại đều là </w:t>
      </w:r>
      <w:r w:rsidR="00FF1AAF" w:rsidRPr="00642EBB">
        <w:rPr>
          <w:szCs w:val="28"/>
          <w:lang w:val="vi-VN"/>
        </w:rPr>
        <w:t>độc</w:t>
      </w:r>
      <w:r w:rsidR="00164A2F" w:rsidRPr="00642EBB">
        <w:rPr>
          <w:szCs w:val="28"/>
          <w:lang w:val="vi-VN"/>
        </w:rPr>
        <w:t xml:space="preserve"> hại</w:t>
      </w:r>
      <w:r w:rsidR="00FF1AAF" w:rsidRPr="00642EBB">
        <w:rPr>
          <w:szCs w:val="28"/>
          <w:lang w:val="vi-VN"/>
        </w:rPr>
        <w:t xml:space="preserve"> mà</w:t>
      </w:r>
      <w:r w:rsidR="00164A2F" w:rsidRPr="00642EBB">
        <w:rPr>
          <w:szCs w:val="28"/>
          <w:lang w:val="vi-VN"/>
        </w:rPr>
        <w:t xml:space="preserve"> </w:t>
      </w:r>
      <w:r w:rsidR="00FF1AAF" w:rsidRPr="00642EBB">
        <w:rPr>
          <w:szCs w:val="28"/>
          <w:lang w:val="vi-VN"/>
        </w:rPr>
        <w:t>sẽ bao gồm những</w:t>
      </w:r>
      <w:r w:rsidR="00164A2F" w:rsidRPr="00642EBB">
        <w:rPr>
          <w:szCs w:val="28"/>
          <w:lang w:val="vi-VN"/>
        </w:rPr>
        <w:t xml:space="preserve"> hoạt động rất bình thường như bất kỳ chương trình lành tính nào khác. </w:t>
      </w:r>
    </w:p>
    <w:p w14:paraId="0A55D63D" w14:textId="4EF2B992" w:rsidR="00B82521" w:rsidRPr="00642EBB" w:rsidRDefault="00164A2F" w:rsidP="00E17FF4">
      <w:pPr>
        <w:rPr>
          <w:szCs w:val="28"/>
          <w:lang w:val="vi-VN"/>
        </w:rPr>
      </w:pPr>
      <w:r w:rsidRPr="00642EBB">
        <w:rPr>
          <w:szCs w:val="28"/>
          <w:lang w:val="vi-VN"/>
        </w:rPr>
        <w:t xml:space="preserve">Do đó, </w:t>
      </w:r>
      <w:r w:rsidR="00AB14A3" w:rsidRPr="00642EBB">
        <w:rPr>
          <w:szCs w:val="28"/>
          <w:lang w:val="vi-VN"/>
        </w:rPr>
        <w:t xml:space="preserve">việc </w:t>
      </w:r>
      <w:r w:rsidRPr="00642EBB">
        <w:rPr>
          <w:szCs w:val="28"/>
          <w:lang w:val="vi-VN"/>
        </w:rPr>
        <w:t xml:space="preserve">phân tích các đường </w:t>
      </w:r>
      <w:r w:rsidR="00AB14A3" w:rsidRPr="00642EBB">
        <w:rPr>
          <w:szCs w:val="28"/>
          <w:lang w:val="vi-VN"/>
        </w:rPr>
        <w:t>đi</w:t>
      </w:r>
      <w:r w:rsidRPr="00642EBB">
        <w:rPr>
          <w:szCs w:val="28"/>
          <w:lang w:val="vi-VN"/>
        </w:rPr>
        <w:t xml:space="preserve"> và </w:t>
      </w:r>
      <w:r w:rsidR="004012BC" w:rsidRPr="00642EBB">
        <w:rPr>
          <w:szCs w:val="28"/>
          <w:lang w:val="vi-VN"/>
        </w:rPr>
        <w:t>nút</w:t>
      </w:r>
      <w:r w:rsidRPr="00642EBB">
        <w:rPr>
          <w:szCs w:val="28"/>
          <w:lang w:val="vi-VN"/>
        </w:rPr>
        <w:t xml:space="preserve"> </w:t>
      </w:r>
      <w:r w:rsidR="005767AB" w:rsidRPr="00642EBB">
        <w:rPr>
          <w:szCs w:val="28"/>
          <w:lang w:val="vi-VN"/>
        </w:rPr>
        <w:t xml:space="preserve">của đồ thị </w:t>
      </w:r>
      <w:r w:rsidRPr="00642EBB">
        <w:rPr>
          <w:szCs w:val="28"/>
          <w:lang w:val="vi-VN"/>
        </w:rPr>
        <w:t>PSI</w:t>
      </w:r>
      <w:r w:rsidR="005767AB" w:rsidRPr="00642EBB">
        <w:rPr>
          <w:szCs w:val="28"/>
          <w:lang w:val="vi-VN"/>
        </w:rPr>
        <w:t>-graph</w:t>
      </w:r>
      <w:r w:rsidRPr="00642EBB">
        <w:rPr>
          <w:szCs w:val="28"/>
          <w:lang w:val="vi-VN"/>
        </w:rPr>
        <w:t xml:space="preserve"> được coi là một công việc quan trọng</w:t>
      </w:r>
      <w:r w:rsidR="00D73419" w:rsidRPr="00642EBB">
        <w:rPr>
          <w:szCs w:val="28"/>
          <w:lang w:val="vi-VN"/>
        </w:rPr>
        <w:t xml:space="preserve"> để xác định được </w:t>
      </w:r>
      <w:r w:rsidR="00B56CE0" w:rsidRPr="00642EBB">
        <w:rPr>
          <w:szCs w:val="28"/>
          <w:lang w:val="vi-VN"/>
        </w:rPr>
        <w:t>hành vi</w:t>
      </w:r>
      <w:r w:rsidR="00293F17" w:rsidRPr="00642EBB">
        <w:rPr>
          <w:szCs w:val="28"/>
          <w:lang w:val="vi-VN"/>
        </w:rPr>
        <w:t xml:space="preserve"> đó có</w:t>
      </w:r>
      <w:r w:rsidRPr="00642EBB">
        <w:rPr>
          <w:szCs w:val="28"/>
          <w:lang w:val="vi-VN"/>
        </w:rPr>
        <w:t xml:space="preserve"> thực sự </w:t>
      </w:r>
      <w:r w:rsidR="00293F17" w:rsidRPr="00642EBB">
        <w:rPr>
          <w:szCs w:val="28"/>
          <w:lang w:val="vi-VN"/>
        </w:rPr>
        <w:t xml:space="preserve">độc </w:t>
      </w:r>
      <w:r w:rsidRPr="00642EBB">
        <w:rPr>
          <w:szCs w:val="28"/>
          <w:lang w:val="vi-VN"/>
        </w:rPr>
        <w:t>hại</w:t>
      </w:r>
      <w:r w:rsidR="00293F17" w:rsidRPr="00642EBB">
        <w:rPr>
          <w:szCs w:val="28"/>
          <w:lang w:val="vi-VN"/>
        </w:rPr>
        <w:t xml:space="preserve"> hay không</w:t>
      </w:r>
      <w:r w:rsidRPr="00642EBB">
        <w:rPr>
          <w:szCs w:val="28"/>
          <w:lang w:val="vi-VN"/>
        </w:rPr>
        <w:t xml:space="preserve">. </w:t>
      </w:r>
      <w:r w:rsidR="00BD6563" w:rsidRPr="00642EBB">
        <w:rPr>
          <w:szCs w:val="28"/>
          <w:lang w:val="vi-VN"/>
        </w:rPr>
        <w:t xml:space="preserve">Để thực hiện việc phân tích các đường đi và </w:t>
      </w:r>
      <w:r w:rsidR="00EB013D" w:rsidRPr="00642EBB">
        <w:rPr>
          <w:szCs w:val="28"/>
          <w:lang w:val="vi-VN"/>
        </w:rPr>
        <w:t xml:space="preserve">nút </w:t>
      </w:r>
      <w:r w:rsidR="00BD6563" w:rsidRPr="00642EBB">
        <w:rPr>
          <w:szCs w:val="28"/>
          <w:lang w:val="vi-VN"/>
        </w:rPr>
        <w:t xml:space="preserve">của đồ thị PSI-graph,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BD6563" w:rsidRPr="00642EBB">
        <w:rPr>
          <w:szCs w:val="28"/>
          <w:lang w:val="vi-VN"/>
        </w:rPr>
        <w:t xml:space="preserve"> đã đề xuất đồ thị con PSI-rooted</w:t>
      </w:r>
      <w:r w:rsidR="00354ECB" w:rsidRPr="00642EBB">
        <w:rPr>
          <w:szCs w:val="28"/>
          <w:lang w:val="vi-VN"/>
        </w:rPr>
        <w:t xml:space="preserve">. </w:t>
      </w:r>
    </w:p>
    <w:p w14:paraId="6875DF31" w14:textId="263BAA25" w:rsidR="0051690B" w:rsidRPr="00642EBB" w:rsidRDefault="00E40F27" w:rsidP="00E17FF4">
      <w:pPr>
        <w:rPr>
          <w:szCs w:val="28"/>
          <w:lang w:val="vi-VN"/>
        </w:rPr>
      </w:pPr>
      <w:r w:rsidRPr="00642EBB">
        <w:rPr>
          <w:rFonts w:ascii="NimbusRomNo9L" w:hAnsi="NimbusRomNo9L"/>
          <w:i/>
          <w:iCs/>
          <w:szCs w:val="28"/>
        </w:rPr>
        <w:t>G</w:t>
      </w:r>
      <w:r w:rsidRPr="00642EBB">
        <w:rPr>
          <w:rFonts w:ascii="NimbusRomNo9L" w:hAnsi="NimbusRomNo9L"/>
          <w:i/>
          <w:iCs/>
          <w:szCs w:val="28"/>
          <w:vertAlign w:val="subscript"/>
        </w:rPr>
        <w:t>sg</w:t>
      </w:r>
      <w:r w:rsidR="00E60A51" w:rsidRPr="00642EBB">
        <w:rPr>
          <w:rFonts w:ascii="NimbusRomNo9L" w:hAnsi="NimbusRomNo9L"/>
          <w:i/>
          <w:iCs/>
          <w:szCs w:val="28"/>
          <w:lang w:val="vi-VN"/>
        </w:rPr>
        <w:t xml:space="preserve"> </w:t>
      </w:r>
      <w:r w:rsidRPr="00642EBB">
        <w:rPr>
          <w:rFonts w:ascii="NimbusRomNo9L" w:hAnsi="NimbusRomNo9L"/>
          <w:i/>
          <w:iCs/>
          <w:szCs w:val="28"/>
        </w:rPr>
        <w:t>=</w:t>
      </w:r>
      <w:r w:rsidR="00E60A51" w:rsidRPr="00642EBB">
        <w:rPr>
          <w:rFonts w:ascii="NimbusRomNo9L" w:hAnsi="NimbusRomNo9L"/>
          <w:i/>
          <w:iCs/>
          <w:szCs w:val="28"/>
          <w:lang w:val="vi-VN"/>
        </w:rPr>
        <w:t xml:space="preserve"> </w:t>
      </w:r>
      <w:r w:rsidRPr="00642EBB">
        <w:rPr>
          <w:rFonts w:ascii="NimbusRomNo9L" w:hAnsi="NimbusRomNo9L"/>
          <w:i/>
          <w:iCs/>
          <w:szCs w:val="28"/>
        </w:rPr>
        <w:t>(V’,</w:t>
      </w:r>
      <w:r w:rsidR="00E60A51" w:rsidRPr="00642EBB">
        <w:rPr>
          <w:rFonts w:ascii="NimbusRomNo9L" w:hAnsi="NimbusRomNo9L"/>
          <w:i/>
          <w:iCs/>
          <w:szCs w:val="28"/>
          <w:lang w:val="vi-VN"/>
        </w:rPr>
        <w:t xml:space="preserve"> </w:t>
      </w:r>
      <w:r w:rsidRPr="00642EBB">
        <w:rPr>
          <w:rFonts w:ascii="NimbusRomNo9L" w:hAnsi="NimbusRomNo9L"/>
          <w:i/>
          <w:iCs/>
          <w:szCs w:val="28"/>
          <w:lang w:val="vi-VN"/>
        </w:rPr>
        <w:t>E’</w:t>
      </w:r>
      <w:r w:rsidRPr="00642EBB">
        <w:rPr>
          <w:rFonts w:ascii="NimbusRomNo9L" w:hAnsi="NimbusRomNo9L"/>
          <w:i/>
          <w:iCs/>
          <w:szCs w:val="28"/>
        </w:rPr>
        <w:t>,</w:t>
      </w:r>
      <w:r w:rsidR="00E60A51" w:rsidRPr="00642EBB">
        <w:rPr>
          <w:rFonts w:ascii="NimbusRomNo9L" w:hAnsi="NimbusRomNo9L"/>
          <w:i/>
          <w:iCs/>
          <w:szCs w:val="28"/>
          <w:lang w:val="vi-VN"/>
        </w:rPr>
        <w:t xml:space="preserve"> </w:t>
      </w:r>
      <w:r w:rsidRPr="00642EBB">
        <w:rPr>
          <w:rFonts w:ascii="NimbusRomNo9L" w:hAnsi="NimbusRomNo9L"/>
          <w:i/>
          <w:iCs/>
          <w:szCs w:val="28"/>
        </w:rPr>
        <w:t>v,</w:t>
      </w:r>
      <w:r w:rsidR="00E60A51" w:rsidRPr="00642EBB">
        <w:rPr>
          <w:rFonts w:ascii="NimbusRomNo9L" w:hAnsi="NimbusRomNo9L"/>
          <w:i/>
          <w:iCs/>
          <w:szCs w:val="28"/>
          <w:lang w:val="vi-VN"/>
        </w:rPr>
        <w:t xml:space="preserve"> </w:t>
      </w:r>
      <w:r w:rsidR="00511CC9" w:rsidRPr="00642EBB">
        <w:rPr>
          <w:rFonts w:ascii="NimbusRomNo9L" w:hAnsi="NimbusRomNo9L"/>
          <w:i/>
          <w:iCs/>
          <w:szCs w:val="28"/>
        </w:rPr>
        <w:t>d</w:t>
      </w:r>
      <w:r w:rsidRPr="00642EBB">
        <w:rPr>
          <w:rFonts w:ascii="NimbusRomNo9L" w:hAnsi="NimbusRomNo9L"/>
          <w:i/>
          <w:iCs/>
          <w:szCs w:val="28"/>
        </w:rPr>
        <w:t>)</w:t>
      </w:r>
      <w:r w:rsidRPr="00642EBB">
        <w:rPr>
          <w:szCs w:val="28"/>
          <w:lang w:val="vi-VN"/>
        </w:rPr>
        <w:t xml:space="preserve"> </w:t>
      </w:r>
      <w:r w:rsidR="00CD1216" w:rsidRPr="00642EBB">
        <w:rPr>
          <w:szCs w:val="28"/>
          <w:lang w:val="vi-VN"/>
        </w:rPr>
        <w:t>đại diện cho một đồ thị con</w:t>
      </w:r>
      <w:r w:rsidR="00080046" w:rsidRPr="00642EBB">
        <w:rPr>
          <w:szCs w:val="28"/>
          <w:lang w:val="vi-VN"/>
        </w:rPr>
        <w:t xml:space="preserve"> có hướng</w:t>
      </w:r>
      <w:r w:rsidR="00CD1216" w:rsidRPr="00642EBB">
        <w:rPr>
          <w:szCs w:val="28"/>
          <w:lang w:val="vi-VN"/>
        </w:rPr>
        <w:t xml:space="preserve"> PSI-rooted </w:t>
      </w:r>
      <w:r w:rsidR="00A1376D" w:rsidRPr="00642EBB">
        <w:rPr>
          <w:szCs w:val="28"/>
          <w:lang w:val="vi-VN"/>
        </w:rPr>
        <w:t xml:space="preserve">được sinh ra từ đồ thị </w:t>
      </w:r>
      <w:r w:rsidR="00A07359" w:rsidRPr="00642EBB">
        <w:rPr>
          <w:szCs w:val="28"/>
          <w:lang w:val="vi-VN"/>
        </w:rPr>
        <w:t xml:space="preserve">có hướng </w:t>
      </w:r>
      <w:r w:rsidR="00A1376D" w:rsidRPr="00642EBB">
        <w:rPr>
          <w:szCs w:val="28"/>
          <w:lang w:val="vi-VN"/>
        </w:rPr>
        <w:t xml:space="preserve">PSI-graph </w:t>
      </w:r>
      <w:r w:rsidR="00A1376D" w:rsidRPr="00642EBB">
        <w:rPr>
          <w:rFonts w:ascii="NimbusRomNo9L" w:hAnsi="NimbusRomNo9L"/>
          <w:i/>
          <w:iCs/>
          <w:szCs w:val="28"/>
          <w:lang w:val="vi-VN"/>
        </w:rPr>
        <w:t>G</w:t>
      </w:r>
      <w:r w:rsidR="00A1376D" w:rsidRPr="00642EBB">
        <w:rPr>
          <w:rFonts w:ascii="NimbusRomNo9L" w:hAnsi="NimbusRomNo9L"/>
          <w:i/>
          <w:iCs/>
          <w:szCs w:val="28"/>
          <w:vertAlign w:val="subscript"/>
          <w:lang w:val="vi-VN"/>
        </w:rPr>
        <w:t>PSI</w:t>
      </w:r>
      <w:r w:rsidR="00A1376D" w:rsidRPr="00642EBB">
        <w:rPr>
          <w:rFonts w:ascii="NimbusRomNo9L" w:hAnsi="NimbusRomNo9L"/>
          <w:i/>
          <w:iCs/>
          <w:szCs w:val="28"/>
          <w:lang w:val="vi-VN"/>
        </w:rPr>
        <w:t>=(V,</w:t>
      </w:r>
      <w:r w:rsidR="00E60A51" w:rsidRPr="00642EBB">
        <w:rPr>
          <w:rFonts w:ascii="NimbusRomNo9L" w:hAnsi="NimbusRomNo9L"/>
          <w:i/>
          <w:iCs/>
          <w:szCs w:val="28"/>
          <w:lang w:val="vi-VN"/>
        </w:rPr>
        <w:t xml:space="preserve"> </w:t>
      </w:r>
      <w:r w:rsidR="00A1376D" w:rsidRPr="00642EBB">
        <w:rPr>
          <w:rFonts w:ascii="NimbusRomNo9L" w:hAnsi="NimbusRomNo9L"/>
          <w:i/>
          <w:iCs/>
          <w:szCs w:val="28"/>
          <w:lang w:val="vi-VN"/>
        </w:rPr>
        <w:t>E,</w:t>
      </w:r>
      <w:r w:rsidR="00E60A51" w:rsidRPr="00642EBB">
        <w:rPr>
          <w:rFonts w:ascii="NimbusRomNo9L" w:hAnsi="NimbusRomNo9L"/>
          <w:i/>
          <w:iCs/>
          <w:szCs w:val="28"/>
          <w:lang w:val="vi-VN"/>
        </w:rPr>
        <w:t xml:space="preserve"> </w:t>
      </w:r>
      <w:r w:rsidR="00A1376D" w:rsidRPr="00642EBB">
        <w:rPr>
          <w:rFonts w:ascii="NimbusRomNo9L" w:hAnsi="NimbusRomNo9L"/>
          <w:i/>
          <w:iCs/>
          <w:szCs w:val="28"/>
          <w:lang w:val="vi-VN"/>
        </w:rPr>
        <w:t>λ)</w:t>
      </w:r>
      <w:r w:rsidR="00C870F8" w:rsidRPr="00642EBB">
        <w:rPr>
          <w:szCs w:val="28"/>
          <w:lang w:val="vi-VN"/>
        </w:rPr>
        <w:t xml:space="preserve"> </w:t>
      </w:r>
      <w:r w:rsidR="0051690B" w:rsidRPr="00642EBB">
        <w:rPr>
          <w:szCs w:val="28"/>
          <w:lang w:val="vi-VN"/>
        </w:rPr>
        <w:t>trong đó:</w:t>
      </w:r>
    </w:p>
    <w:p w14:paraId="681E3D63" w14:textId="2028E95F" w:rsidR="00B82521" w:rsidRPr="00642EBB" w:rsidRDefault="00C870F8" w:rsidP="00E17FF4">
      <w:pPr>
        <w:pStyle w:val="ListParagraph"/>
        <w:numPr>
          <w:ilvl w:val="1"/>
          <w:numId w:val="13"/>
        </w:numPr>
        <w:rPr>
          <w:szCs w:val="28"/>
          <w:lang w:val="vi-VN"/>
        </w:rPr>
      </w:pPr>
      <w:r w:rsidRPr="00642EBB">
        <w:rPr>
          <w:rFonts w:ascii="NimbusRomNo9L" w:hAnsi="NimbusRomNo9L"/>
          <w:i/>
          <w:iCs/>
          <w:szCs w:val="28"/>
          <w:lang w:val="vi-VN"/>
        </w:rPr>
        <w:t>v</w:t>
      </w:r>
      <w:r w:rsidR="0051690B" w:rsidRPr="00642EBB">
        <w:rPr>
          <w:rFonts w:ascii="Courier New" w:hAnsi="Courier New" w:cs="Courier New"/>
          <w:i/>
          <w:iCs/>
          <w:szCs w:val="28"/>
          <w:lang w:val="vi-VN"/>
        </w:rPr>
        <w:t xml:space="preserve"> </w:t>
      </w:r>
      <w:r w:rsidR="0051690B" w:rsidRPr="00642EBB">
        <w:rPr>
          <w:szCs w:val="28"/>
          <w:lang w:val="vi-VN"/>
        </w:rPr>
        <w:t xml:space="preserve">là </w:t>
      </w:r>
      <w:r w:rsidR="005F22F1" w:rsidRPr="00642EBB">
        <w:rPr>
          <w:szCs w:val="28"/>
          <w:lang w:val="vi-VN"/>
        </w:rPr>
        <w:t>nút</w:t>
      </w:r>
      <w:r w:rsidR="005A2027" w:rsidRPr="00642EBB">
        <w:rPr>
          <w:szCs w:val="28"/>
          <w:lang w:val="vi-VN"/>
        </w:rPr>
        <w:t xml:space="preserve"> </w:t>
      </w:r>
      <w:r w:rsidR="00FF49A3" w:rsidRPr="00642EBB">
        <w:rPr>
          <w:szCs w:val="28"/>
          <w:lang w:val="vi-VN"/>
        </w:rPr>
        <w:t>gốc</w:t>
      </w:r>
      <w:r w:rsidR="005D13C2" w:rsidRPr="00642EBB">
        <w:rPr>
          <w:szCs w:val="28"/>
          <w:lang w:val="vi-VN"/>
        </w:rPr>
        <w:t xml:space="preserve"> </w:t>
      </w:r>
      <w:r w:rsidR="0051690B" w:rsidRPr="00642EBB">
        <w:rPr>
          <w:szCs w:val="28"/>
          <w:lang w:val="vi-VN"/>
        </w:rPr>
        <w:t xml:space="preserve">của đồ thị con PSI-rooted </w:t>
      </w:r>
    </w:p>
    <w:p w14:paraId="607282CF" w14:textId="070D2C3A" w:rsidR="0051690B" w:rsidRPr="00642EBB" w:rsidRDefault="00511CC9" w:rsidP="00E17FF4">
      <w:pPr>
        <w:pStyle w:val="ListParagraph"/>
        <w:numPr>
          <w:ilvl w:val="1"/>
          <w:numId w:val="13"/>
        </w:numPr>
        <w:rPr>
          <w:szCs w:val="28"/>
          <w:lang w:val="vi-VN"/>
        </w:rPr>
      </w:pPr>
      <w:r w:rsidRPr="00642EBB">
        <w:rPr>
          <w:rFonts w:ascii="NimbusRomNo9L" w:hAnsi="NimbusRomNo9L"/>
          <w:i/>
          <w:iCs/>
          <w:szCs w:val="28"/>
          <w:lang w:val="vi-VN"/>
        </w:rPr>
        <w:t>d</w:t>
      </w:r>
      <w:r w:rsidR="004B75BC" w:rsidRPr="00642EBB">
        <w:rPr>
          <w:rFonts w:ascii="Courier New" w:hAnsi="Courier New" w:cs="Courier New"/>
          <w:i/>
          <w:iCs/>
          <w:szCs w:val="28"/>
          <w:lang w:val="vi-VN"/>
        </w:rPr>
        <w:t xml:space="preserve"> </w:t>
      </w:r>
      <w:r w:rsidR="004B75BC" w:rsidRPr="00642EBB">
        <w:rPr>
          <w:szCs w:val="28"/>
          <w:lang w:val="vi-VN"/>
        </w:rPr>
        <w:t xml:space="preserve">là độ sâu </w:t>
      </w:r>
      <w:r w:rsidR="004A1D20" w:rsidRPr="00642EBB">
        <w:rPr>
          <w:szCs w:val="28"/>
          <w:lang w:val="vi-VN"/>
        </w:rPr>
        <w:t xml:space="preserve">(degree) </w:t>
      </w:r>
      <w:r w:rsidR="004B75BC" w:rsidRPr="00642EBB">
        <w:rPr>
          <w:szCs w:val="28"/>
          <w:lang w:val="vi-VN"/>
        </w:rPr>
        <w:t>của đồ thị con PSI-root</w:t>
      </w:r>
      <w:r w:rsidR="00BD48F5" w:rsidRPr="00642EBB">
        <w:rPr>
          <w:szCs w:val="28"/>
          <w:lang w:val="vi-VN"/>
        </w:rPr>
        <w:t>ed</w:t>
      </w:r>
    </w:p>
    <w:p w14:paraId="445267F6" w14:textId="14AEF5A2" w:rsidR="00AB3F92" w:rsidRPr="00642EBB" w:rsidRDefault="00676E54" w:rsidP="00E17FF4">
      <w:pPr>
        <w:pStyle w:val="ListParagraph"/>
        <w:numPr>
          <w:ilvl w:val="1"/>
          <w:numId w:val="13"/>
        </w:numPr>
        <w:rPr>
          <w:szCs w:val="28"/>
          <w:lang w:val="vi-VN"/>
        </w:rPr>
      </w:pPr>
      <w:r w:rsidRPr="00642EBB">
        <w:rPr>
          <w:rFonts w:ascii="NimbusRomNo9L" w:hAnsi="NimbusRomNo9L"/>
          <w:i/>
          <w:iCs/>
          <w:szCs w:val="28"/>
          <w:lang w:val="vi-VN"/>
        </w:rPr>
        <w:t>V’</w:t>
      </w:r>
      <w:r w:rsidR="00E60A51" w:rsidRPr="00642EBB">
        <w:rPr>
          <w:rFonts w:ascii="NimbusRomNo9L" w:hAnsi="NimbusRomNo9L"/>
          <w:i/>
          <w:iCs/>
          <w:szCs w:val="28"/>
          <w:lang w:val="vi-VN"/>
        </w:rPr>
        <w:t xml:space="preserve"> </w:t>
      </w:r>
      <w:r w:rsidR="00E60A51" w:rsidRPr="00642EBB">
        <w:rPr>
          <w:rFonts w:ascii="NimbusRomNo9L" w:hAnsi="NimbusRomNo9L"/>
          <w:szCs w:val="28"/>
          <w:lang w:val="vi-VN"/>
        </w:rPr>
        <w:t xml:space="preserve">⊂ </w:t>
      </w:r>
      <w:r w:rsidRPr="00642EBB">
        <w:rPr>
          <w:rFonts w:ascii="NimbusRomNo9L" w:hAnsi="NimbusRomNo9L"/>
          <w:i/>
          <w:iCs/>
          <w:szCs w:val="28"/>
          <w:lang w:val="vi-VN"/>
        </w:rPr>
        <w:t>V</w:t>
      </w:r>
      <w:r w:rsidRPr="00642EBB">
        <w:rPr>
          <w:rFonts w:ascii="NimbusRomNo9L" w:hAnsi="NimbusRomNo9L"/>
          <w:szCs w:val="28"/>
          <w:lang w:val="vi-VN"/>
        </w:rPr>
        <w:t>:</w:t>
      </w:r>
      <w:r w:rsidRPr="00642EBB">
        <w:rPr>
          <w:szCs w:val="28"/>
          <w:lang w:val="vi-VN"/>
        </w:rPr>
        <w:t xml:space="preserve"> là tập các </w:t>
      </w:r>
      <w:r w:rsidR="00CC26D9" w:rsidRPr="00642EBB">
        <w:rPr>
          <w:szCs w:val="28"/>
          <w:lang w:val="vi-VN"/>
        </w:rPr>
        <w:t>đỉnh</w:t>
      </w:r>
      <w:r w:rsidRPr="00642EBB">
        <w:rPr>
          <w:szCs w:val="28"/>
          <w:lang w:val="vi-VN"/>
        </w:rPr>
        <w:t xml:space="preserve"> của đồ thị con </w:t>
      </w:r>
      <w:r w:rsidR="00820877" w:rsidRPr="00642EBB">
        <w:rPr>
          <w:szCs w:val="28"/>
          <w:lang w:val="vi-VN"/>
        </w:rPr>
        <w:t>PSI-rooted</w:t>
      </w:r>
      <w:r w:rsidR="00E60A51" w:rsidRPr="00642EBB">
        <w:rPr>
          <w:szCs w:val="28"/>
          <w:lang w:val="vi-VN"/>
        </w:rPr>
        <w:t xml:space="preserve"> </w:t>
      </w:r>
      <w:r w:rsidRPr="00642EBB">
        <w:rPr>
          <w:szCs w:val="28"/>
          <w:lang w:val="vi-VN"/>
        </w:rPr>
        <w:t xml:space="preserve">thoả mãn </w:t>
      </w:r>
      <w:r w:rsidRPr="00642EBB">
        <w:rPr>
          <w:rFonts w:ascii="NimbusRomNo9L" w:hAnsi="NimbusRomNo9L"/>
          <w:i/>
          <w:iCs/>
          <w:szCs w:val="28"/>
          <w:lang w:val="vi-VN"/>
        </w:rPr>
        <w:t>0</w:t>
      </w:r>
      <w:r w:rsidR="00E60A51" w:rsidRPr="00642EBB">
        <w:rPr>
          <w:rFonts w:ascii="NimbusRomNo9L" w:hAnsi="NimbusRomNo9L"/>
          <w:i/>
          <w:iCs/>
          <w:szCs w:val="28"/>
          <w:lang w:val="vi-VN"/>
        </w:rPr>
        <w:t xml:space="preserve"> </w:t>
      </w:r>
      <w:r w:rsidRPr="00642EBB">
        <w:rPr>
          <w:rFonts w:ascii="NimbusRomNo9L" w:hAnsi="NimbusRomNo9L"/>
          <w:i/>
          <w:iCs/>
          <w:szCs w:val="28"/>
          <w:lang w:val="vi-VN"/>
        </w:rPr>
        <w:t>≤</w:t>
      </w:r>
      <w:r w:rsidR="00E60A51" w:rsidRPr="00642EBB">
        <w:rPr>
          <w:rFonts w:ascii="NimbusRomNo9L" w:hAnsi="NimbusRomNo9L"/>
          <w:i/>
          <w:iCs/>
          <w:szCs w:val="28"/>
          <w:lang w:val="vi-VN"/>
        </w:rPr>
        <w:t xml:space="preserve"> </w:t>
      </w:r>
      <w:r w:rsidRPr="00642EBB">
        <w:rPr>
          <w:rFonts w:ascii="NimbusRomNo9L" w:hAnsi="NimbusRomNo9L"/>
          <w:i/>
          <w:iCs/>
          <w:szCs w:val="28"/>
          <w:lang w:val="vi-VN"/>
        </w:rPr>
        <w:t>(v,</w:t>
      </w:r>
      <w:r w:rsidR="00E60A51" w:rsidRPr="00642EBB">
        <w:rPr>
          <w:rFonts w:ascii="NimbusRomNo9L" w:hAnsi="NimbusRomNo9L"/>
          <w:i/>
          <w:iCs/>
          <w:szCs w:val="28"/>
          <w:lang w:val="vi-VN"/>
        </w:rPr>
        <w:t xml:space="preserve"> </w:t>
      </w:r>
      <w:r w:rsidRPr="00642EBB">
        <w:rPr>
          <w:rFonts w:ascii="NimbusRomNo9L" w:hAnsi="NimbusRomNo9L"/>
          <w:i/>
          <w:iCs/>
          <w:szCs w:val="28"/>
          <w:lang w:val="vi-VN"/>
        </w:rPr>
        <w:t>Vi’)</w:t>
      </w:r>
      <w:r w:rsidR="00E60A51" w:rsidRPr="00642EBB">
        <w:rPr>
          <w:rFonts w:ascii="NimbusRomNo9L" w:hAnsi="NimbusRomNo9L"/>
          <w:i/>
          <w:iCs/>
          <w:szCs w:val="28"/>
          <w:lang w:val="vi-VN"/>
        </w:rPr>
        <w:t xml:space="preserve"> </w:t>
      </w:r>
      <w:r w:rsidRPr="00642EBB">
        <w:rPr>
          <w:rFonts w:ascii="NimbusRomNo9L" w:hAnsi="NimbusRomNo9L"/>
          <w:i/>
          <w:iCs/>
          <w:szCs w:val="28"/>
          <w:lang w:val="vi-VN"/>
        </w:rPr>
        <w:t>≤</w:t>
      </w:r>
      <w:r w:rsidR="00E60A51" w:rsidRPr="00642EBB">
        <w:rPr>
          <w:rFonts w:ascii="NimbusRomNo9L" w:hAnsi="NimbusRomNo9L"/>
          <w:i/>
          <w:iCs/>
          <w:szCs w:val="28"/>
          <w:lang w:val="vi-VN"/>
        </w:rPr>
        <w:t xml:space="preserve"> </w:t>
      </w:r>
      <w:r w:rsidRPr="00642EBB">
        <w:rPr>
          <w:rFonts w:ascii="NimbusRomNo9L" w:hAnsi="NimbusRomNo9L"/>
          <w:i/>
          <w:iCs/>
          <w:szCs w:val="28"/>
          <w:lang w:val="vi-VN"/>
        </w:rPr>
        <w:t>d</w:t>
      </w:r>
      <w:r w:rsidRPr="00642EBB">
        <w:rPr>
          <w:szCs w:val="28"/>
          <w:lang w:val="vi-VN"/>
        </w:rPr>
        <w:t xml:space="preserve"> </w:t>
      </w:r>
    </w:p>
    <w:p w14:paraId="2BA285EE" w14:textId="3169D663" w:rsidR="00676E54" w:rsidRPr="00642EBB" w:rsidRDefault="00676E54" w:rsidP="00E17FF4">
      <w:pPr>
        <w:pStyle w:val="ListParagraph"/>
        <w:numPr>
          <w:ilvl w:val="1"/>
          <w:numId w:val="13"/>
        </w:numPr>
        <w:rPr>
          <w:szCs w:val="28"/>
          <w:lang w:val="vi-VN"/>
        </w:rPr>
      </w:pPr>
      <w:r w:rsidRPr="00642EBB">
        <w:rPr>
          <w:rFonts w:ascii="NimbusRomNo9L" w:hAnsi="NimbusRomNo9L"/>
          <w:i/>
          <w:iCs/>
          <w:szCs w:val="28"/>
          <w:lang w:val="vi-VN"/>
        </w:rPr>
        <w:t>E’</w:t>
      </w:r>
      <w:r w:rsidRPr="00642EBB">
        <w:rPr>
          <w:rFonts w:ascii="NimbusRomNo9L" w:hAnsi="NimbusRomNo9L"/>
          <w:szCs w:val="28"/>
          <w:lang w:val="vi-VN"/>
        </w:rPr>
        <w:t xml:space="preserve"> ⊂ </w:t>
      </w:r>
      <w:r w:rsidRPr="00642EBB">
        <w:rPr>
          <w:rFonts w:ascii="NimbusRomNo9L" w:hAnsi="NimbusRomNo9L"/>
          <w:i/>
          <w:iCs/>
          <w:szCs w:val="28"/>
          <w:lang w:val="vi-VN"/>
        </w:rPr>
        <w:t>E</w:t>
      </w:r>
      <w:r w:rsidRPr="00642EBB">
        <w:rPr>
          <w:szCs w:val="28"/>
          <w:lang w:val="vi-VN"/>
        </w:rPr>
        <w:t xml:space="preserve"> : là tập các cạnh có hướng giữa các nút trong </w:t>
      </w:r>
      <w:r w:rsidRPr="00642EBB">
        <w:rPr>
          <w:rFonts w:ascii="NimbusRomNo9L" w:hAnsi="NimbusRomNo9L"/>
          <w:i/>
          <w:iCs/>
          <w:szCs w:val="28"/>
          <w:lang w:val="vi-VN"/>
        </w:rPr>
        <w:t>V’</w:t>
      </w:r>
      <w:r w:rsidRPr="00642EBB">
        <w:rPr>
          <w:rFonts w:ascii="NimbusRomNo9L" w:hAnsi="NimbusRomNo9L"/>
          <w:szCs w:val="28"/>
          <w:lang w:val="vi-VN"/>
        </w:rPr>
        <w:t>.</w:t>
      </w:r>
    </w:p>
    <w:p w14:paraId="38C176A9" w14:textId="15452B1A" w:rsidR="00164A2F" w:rsidRPr="00642EBB" w:rsidRDefault="006246D4" w:rsidP="00E17FF4">
      <w:pPr>
        <w:rPr>
          <w:szCs w:val="28"/>
          <w:lang w:val="vi-VN"/>
        </w:rPr>
      </w:pPr>
      <w:r>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Pr>
          <w:rStyle w:val="FootnoteReference"/>
          <w:szCs w:val="28"/>
          <w:lang w:val="vi-VN"/>
        </w:rPr>
        <w:fldChar w:fldCharType="separate"/>
      </w:r>
      <w:r w:rsidR="00D065F6" w:rsidRPr="00D065F6">
        <w:rPr>
          <w:noProof/>
          <w:szCs w:val="28"/>
          <w:lang w:val="vi-VN"/>
        </w:rPr>
        <w:t>[7]</w:t>
      </w:r>
      <w:r>
        <w:rPr>
          <w:rStyle w:val="FootnoteReference"/>
          <w:szCs w:val="28"/>
          <w:lang w:val="vi-VN"/>
        </w:rPr>
        <w:fldChar w:fldCharType="end"/>
      </w:r>
      <w:r w:rsidR="002909D3" w:rsidRPr="00642EBB">
        <w:rPr>
          <w:szCs w:val="28"/>
          <w:lang w:val="vi-VN"/>
        </w:rPr>
        <w:t xml:space="preserve"> đề xuất t</w:t>
      </w:r>
      <w:r w:rsidR="003D1B77" w:rsidRPr="00642EBB">
        <w:rPr>
          <w:szCs w:val="28"/>
          <w:lang w:val="vi-VN"/>
        </w:rPr>
        <w:t>huật toán để sinh đồ thị PSI-rooted như sau:</w:t>
      </w:r>
    </w:p>
    <w:p w14:paraId="194C79BD" w14:textId="66F0C10E" w:rsidR="003D1B77" w:rsidRPr="00642EBB" w:rsidRDefault="00AC2B8F" w:rsidP="005B6991">
      <w:pPr>
        <w:jc w:val="center"/>
        <w:rPr>
          <w:szCs w:val="28"/>
          <w:lang w:val="vi-VN"/>
        </w:rPr>
      </w:pPr>
      <w:r w:rsidRPr="00642EBB">
        <w:rPr>
          <w:noProof/>
          <w:szCs w:val="28"/>
          <w:lang w:val="vi-VN"/>
        </w:rPr>
        <w:lastRenderedPageBreak/>
        <w:drawing>
          <wp:inline distT="0" distB="0" distL="0" distR="0" wp14:anchorId="3D2B1A44" wp14:editId="399B76EC">
            <wp:extent cx="3355975" cy="3058700"/>
            <wp:effectExtent l="0" t="0" r="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62074" cy="3064259"/>
                    </a:xfrm>
                    <a:prstGeom prst="rect">
                      <a:avLst/>
                    </a:prstGeom>
                  </pic:spPr>
                </pic:pic>
              </a:graphicData>
            </a:graphic>
          </wp:inline>
        </w:drawing>
      </w:r>
    </w:p>
    <w:p w14:paraId="29EBED49" w14:textId="7097BE2F" w:rsidR="00B7178A" w:rsidRPr="00642EBB" w:rsidRDefault="00E60A51" w:rsidP="00E17FF4">
      <w:pPr>
        <w:rPr>
          <w:szCs w:val="28"/>
          <w:lang w:val="vi-VN"/>
        </w:rPr>
      </w:pPr>
      <w:r w:rsidRPr="00642EBB">
        <w:rPr>
          <w:szCs w:val="28"/>
          <w:lang w:val="vi-VN"/>
        </w:rPr>
        <w:t xml:space="preserve">Trong đó, hàm </w:t>
      </w:r>
      <w:r w:rsidR="00164A2F" w:rsidRPr="00642EBB">
        <w:rPr>
          <w:rFonts w:ascii="NimbusRomNo9L" w:hAnsi="NimbusRomNo9L"/>
          <w:i/>
          <w:iCs/>
          <w:szCs w:val="28"/>
        </w:rPr>
        <w:t>GETWLSUBGRAPH</w:t>
      </w:r>
      <w:r w:rsidR="00164A2F" w:rsidRPr="00642EBB">
        <w:rPr>
          <w:rFonts w:ascii="NimbusRomNo9L" w:hAnsi="NimbusRomNo9L"/>
          <w:szCs w:val="28"/>
        </w:rPr>
        <w:t xml:space="preserve"> </w:t>
      </w:r>
      <w:r w:rsidR="002D33DA" w:rsidRPr="00642EBB">
        <w:rPr>
          <w:rFonts w:ascii="NimbusRomNo9L" w:hAnsi="NimbusRomNo9L"/>
          <w:szCs w:val="28"/>
        </w:rPr>
        <w:t>sử</w:t>
      </w:r>
      <w:r w:rsidR="002D33DA" w:rsidRPr="00642EBB">
        <w:rPr>
          <w:rFonts w:ascii="NimbusRomNo9L" w:hAnsi="NimbusRomNo9L"/>
          <w:szCs w:val="28"/>
          <w:lang w:val="vi-VN"/>
        </w:rPr>
        <w:t xml:space="preserve"> dụng</w:t>
      </w:r>
      <w:r w:rsidR="00164A2F" w:rsidRPr="00642EBB">
        <w:rPr>
          <w:szCs w:val="28"/>
          <w:lang w:val="vi-VN"/>
        </w:rPr>
        <w:t xml:space="preserve"> thuật toán được thừa hưởng từ đề xuất của </w:t>
      </w:r>
      <w:r w:rsidR="00164A2F" w:rsidRPr="00642EBB">
        <w:rPr>
          <w:szCs w:val="28"/>
        </w:rPr>
        <w:t>Annamalai Narayanan</w:t>
      </w:r>
      <w:r w:rsidR="00F74BA2" w:rsidRPr="00642EBB">
        <w:rPr>
          <w:szCs w:val="28"/>
          <w:lang w:val="vi-VN"/>
        </w:rPr>
        <w:t xml:space="preserve">, </w:t>
      </w:r>
      <w:r w:rsidR="002D33DA" w:rsidRPr="00642EBB">
        <w:rPr>
          <w:szCs w:val="28"/>
          <w:lang w:val="vi-VN"/>
        </w:rPr>
        <w:t xml:space="preserve">để </w:t>
      </w:r>
      <w:r w:rsidR="00F74BA2" w:rsidRPr="00642EBB">
        <w:rPr>
          <w:szCs w:val="28"/>
          <w:lang w:val="vi-VN"/>
        </w:rPr>
        <w:t>duyệt</w:t>
      </w:r>
      <w:r w:rsidR="00164A2F" w:rsidRPr="00642EBB">
        <w:rPr>
          <w:szCs w:val="28"/>
          <w:lang w:val="vi-VN"/>
        </w:rPr>
        <w:t xml:space="preserve"> tất cả </w:t>
      </w:r>
      <w:r w:rsidR="00F74BA2" w:rsidRPr="00642EBB">
        <w:rPr>
          <w:szCs w:val="28"/>
          <w:lang w:val="vi-VN"/>
        </w:rPr>
        <w:t xml:space="preserve">nhánh </w:t>
      </w:r>
      <w:r w:rsidR="00051DBE" w:rsidRPr="00642EBB">
        <w:rPr>
          <w:szCs w:val="28"/>
          <w:lang w:val="vi-VN"/>
        </w:rPr>
        <w:t xml:space="preserve">của </w:t>
      </w:r>
      <w:r w:rsidR="00F74BA2" w:rsidRPr="00642EBB">
        <w:rPr>
          <w:szCs w:val="28"/>
          <w:lang w:val="vi-VN"/>
        </w:rPr>
        <w:t>đồ thị</w:t>
      </w:r>
      <w:r w:rsidR="00164A2F" w:rsidRPr="00642EBB">
        <w:rPr>
          <w:szCs w:val="28"/>
          <w:lang w:val="vi-VN"/>
        </w:rPr>
        <w:t xml:space="preserve"> </w:t>
      </w:r>
      <w:r w:rsidR="002D33DA" w:rsidRPr="00642EBB">
        <w:rPr>
          <w:szCs w:val="28"/>
          <w:lang w:val="vi-VN"/>
        </w:rPr>
        <w:t xml:space="preserve">PSI-graph </w:t>
      </w:r>
      <w:r w:rsidR="00096F63" w:rsidRPr="00642EBB">
        <w:rPr>
          <w:szCs w:val="28"/>
          <w:lang w:val="vi-VN"/>
        </w:rPr>
        <w:t>nhằm</w:t>
      </w:r>
      <w:r w:rsidR="002D33DA" w:rsidRPr="00642EBB">
        <w:rPr>
          <w:szCs w:val="28"/>
          <w:lang w:val="vi-VN"/>
        </w:rPr>
        <w:t xml:space="preserve"> trích</w:t>
      </w:r>
      <w:r w:rsidR="00164A2F" w:rsidRPr="00642EBB">
        <w:rPr>
          <w:szCs w:val="28"/>
          <w:lang w:val="vi-VN"/>
        </w:rPr>
        <w:t xml:space="preserve"> xuất đồ thị con PSI</w:t>
      </w:r>
      <w:r w:rsidR="002D33DA" w:rsidRPr="00642EBB">
        <w:rPr>
          <w:szCs w:val="28"/>
          <w:lang w:val="vi-VN"/>
        </w:rPr>
        <w:t xml:space="preserve">-rooted </w:t>
      </w:r>
      <w:r w:rsidR="00164A2F" w:rsidRPr="00642EBB">
        <w:rPr>
          <w:szCs w:val="28"/>
          <w:lang w:val="vi-VN"/>
        </w:rPr>
        <w:t>theo dạng BFS</w:t>
      </w:r>
      <w:r w:rsidR="007B49B1" w:rsidRPr="00642EBB">
        <w:rPr>
          <w:szCs w:val="28"/>
          <w:lang w:val="vi-VN"/>
        </w:rPr>
        <w:t xml:space="preserve"> </w:t>
      </w:r>
      <w:r w:rsidR="00A31411" w:rsidRPr="00642EBB">
        <w:rPr>
          <w:szCs w:val="28"/>
          <w:lang w:val="vi-VN"/>
        </w:rPr>
        <w:t>(</w:t>
      </w:r>
      <w:r w:rsidR="00E66BFD" w:rsidRPr="00642EBB">
        <w:rPr>
          <w:szCs w:val="28"/>
          <w:lang w:val="vi-VN"/>
        </w:rPr>
        <w:t>B</w:t>
      </w:r>
      <w:r w:rsidR="007B49B1" w:rsidRPr="00642EBB">
        <w:rPr>
          <w:rFonts w:eastAsiaTheme="minorHAnsi"/>
          <w:szCs w:val="28"/>
          <w:lang w:val="vi-VN"/>
        </w:rPr>
        <w:t xml:space="preserve">readth </w:t>
      </w:r>
      <w:r w:rsidR="00E66BFD" w:rsidRPr="00642EBB">
        <w:rPr>
          <w:szCs w:val="28"/>
          <w:lang w:val="vi-VN"/>
        </w:rPr>
        <w:t>F</w:t>
      </w:r>
      <w:r w:rsidR="007B49B1" w:rsidRPr="00642EBB">
        <w:rPr>
          <w:szCs w:val="28"/>
          <w:lang w:val="vi-VN"/>
        </w:rPr>
        <w:t xml:space="preserve">irst </w:t>
      </w:r>
      <w:r w:rsidR="00E66BFD" w:rsidRPr="00642EBB">
        <w:rPr>
          <w:szCs w:val="28"/>
          <w:lang w:val="vi-VN"/>
        </w:rPr>
        <w:t>S</w:t>
      </w:r>
      <w:r w:rsidR="007B49B1" w:rsidRPr="00642EBB">
        <w:rPr>
          <w:szCs w:val="28"/>
          <w:lang w:val="vi-VN"/>
        </w:rPr>
        <w:t>earch</w:t>
      </w:r>
      <w:r w:rsidR="00A31411" w:rsidRPr="00642EBB">
        <w:rPr>
          <w:szCs w:val="28"/>
          <w:lang w:val="vi-VN"/>
        </w:rPr>
        <w:t>)</w:t>
      </w:r>
      <w:r w:rsidR="00B92D1C" w:rsidRPr="00642EBB">
        <w:rPr>
          <w:szCs w:val="28"/>
          <w:lang w:val="vi-VN"/>
        </w:rPr>
        <w:t>. BSF thực hiện duyệt cây đồ thị bắt đầu từ gốc đồ thị và đi qua tất cả các nút liền kề ở độ sâu hiện tại trước khi duyệt sang các nút ở độ sâu tiếp theo</w:t>
      </w:r>
      <w:r w:rsidR="00B7178A" w:rsidRPr="00642EBB">
        <w:rPr>
          <w:szCs w:val="28"/>
          <w:lang w:val="vi-VN"/>
        </w:rPr>
        <w:t>, trong khi</w:t>
      </w:r>
      <w:r w:rsidR="00164A2F" w:rsidRPr="00642EBB">
        <w:rPr>
          <w:szCs w:val="28"/>
          <w:lang w:val="vi-VN"/>
        </w:rPr>
        <w:t xml:space="preserve"> </w:t>
      </w:r>
      <w:r w:rsidR="00B7178A" w:rsidRPr="00642EBB">
        <w:rPr>
          <w:szCs w:val="28"/>
          <w:lang w:val="vi-VN"/>
        </w:rPr>
        <w:t>DFS (Deepth</w:t>
      </w:r>
      <w:r w:rsidR="00B7178A" w:rsidRPr="00642EBB">
        <w:rPr>
          <w:rFonts w:eastAsiaTheme="minorHAnsi"/>
          <w:szCs w:val="28"/>
          <w:lang w:val="vi-VN"/>
        </w:rPr>
        <w:t xml:space="preserve"> </w:t>
      </w:r>
      <w:r w:rsidR="00B7178A" w:rsidRPr="00642EBB">
        <w:rPr>
          <w:szCs w:val="28"/>
          <w:lang w:val="vi-VN"/>
        </w:rPr>
        <w:t>First Search) duyệt cây đồ thị bắt đầu từ gốc đồ thị và khai thác càng sâu càng tốt mỗi nhánh đồ thị trước khi quay lạ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49566F" w:rsidRPr="00642EBB" w14:paraId="150A509D" w14:textId="77777777" w:rsidTr="00BF1279">
        <w:tc>
          <w:tcPr>
            <w:tcW w:w="4531" w:type="dxa"/>
          </w:tcPr>
          <w:p w14:paraId="29B8CF5E" w14:textId="5EC5CF58" w:rsidR="0049566F" w:rsidRPr="00642EBB" w:rsidRDefault="0049566F" w:rsidP="00CD2D48">
            <w:pPr>
              <w:ind w:firstLine="0"/>
              <w:jc w:val="center"/>
              <w:rPr>
                <w:szCs w:val="28"/>
                <w:lang w:val="vi-VN"/>
              </w:rPr>
            </w:pPr>
            <w:r w:rsidRPr="00642EBB">
              <w:rPr>
                <w:szCs w:val="28"/>
              </w:rPr>
              <w:fldChar w:fldCharType="begin"/>
            </w:r>
            <w:r w:rsidRPr="00642EBB">
              <w:rPr>
                <w:szCs w:val="28"/>
              </w:rPr>
              <w:instrText xml:space="preserve"> INCLUDEPICTURE "https://upload.wikimedia.org/wikipedia/commons/thumb/3/33/Breadth-first-tree.svg/300px-Breadth-first-tree.svg.png" \* MERGEFORMATINET </w:instrText>
            </w:r>
            <w:r w:rsidRPr="00642EBB">
              <w:rPr>
                <w:szCs w:val="28"/>
              </w:rPr>
              <w:fldChar w:fldCharType="separate"/>
            </w:r>
            <w:r w:rsidRPr="00642EBB">
              <w:rPr>
                <w:noProof/>
                <w:szCs w:val="28"/>
              </w:rPr>
              <w:drawing>
                <wp:inline distT="0" distB="0" distL="0" distR="0" wp14:anchorId="65B03936" wp14:editId="348FA914">
                  <wp:extent cx="2088098" cy="1335881"/>
                  <wp:effectExtent l="0" t="0" r="0" b="0"/>
                  <wp:docPr id="3" name="Picture 3" descr="Order in which the nodes get expa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der in which the nodes get expand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95974" cy="1340920"/>
                          </a:xfrm>
                          <a:prstGeom prst="rect">
                            <a:avLst/>
                          </a:prstGeom>
                          <a:noFill/>
                          <a:ln>
                            <a:noFill/>
                          </a:ln>
                        </pic:spPr>
                      </pic:pic>
                    </a:graphicData>
                  </a:graphic>
                </wp:inline>
              </w:drawing>
            </w:r>
            <w:r w:rsidRPr="00642EBB">
              <w:rPr>
                <w:szCs w:val="28"/>
              </w:rPr>
              <w:fldChar w:fldCharType="end"/>
            </w:r>
          </w:p>
        </w:tc>
        <w:tc>
          <w:tcPr>
            <w:tcW w:w="4531" w:type="dxa"/>
          </w:tcPr>
          <w:p w14:paraId="31F81354" w14:textId="5E40D6D7" w:rsidR="0049566F" w:rsidRPr="00642EBB" w:rsidRDefault="0049566F" w:rsidP="00CD2D48">
            <w:pPr>
              <w:ind w:firstLine="0"/>
              <w:jc w:val="center"/>
              <w:rPr>
                <w:szCs w:val="28"/>
                <w:lang w:val="vi-VN"/>
              </w:rPr>
            </w:pPr>
            <w:r w:rsidRPr="00642EBB">
              <w:rPr>
                <w:szCs w:val="28"/>
              </w:rPr>
              <w:fldChar w:fldCharType="begin"/>
            </w:r>
            <w:r w:rsidRPr="00642EBB">
              <w:rPr>
                <w:szCs w:val="28"/>
              </w:rPr>
              <w:instrText xml:space="preserve"> INCLUDEPICTURE "https://upload.wikimedia.org/wikipedia/commons/thumb/1/1f/Depth-first-tree.svg/300px-Depth-first-tree.svg.png" \* MERGEFORMATINET </w:instrText>
            </w:r>
            <w:r w:rsidRPr="00642EBB">
              <w:rPr>
                <w:szCs w:val="28"/>
              </w:rPr>
              <w:fldChar w:fldCharType="separate"/>
            </w:r>
            <w:r w:rsidRPr="00642EBB">
              <w:rPr>
                <w:noProof/>
                <w:szCs w:val="28"/>
              </w:rPr>
              <w:drawing>
                <wp:inline distT="0" distB="0" distL="0" distR="0" wp14:anchorId="787EDD6E" wp14:editId="3601B14F">
                  <wp:extent cx="2006918" cy="1283945"/>
                  <wp:effectExtent l="0" t="0" r="0" b="0"/>
                  <wp:docPr id="4" name="Picture 4" descr="Order in which the nodes get expan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rder in which the nodes get expand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25840" cy="1296051"/>
                          </a:xfrm>
                          <a:prstGeom prst="rect">
                            <a:avLst/>
                          </a:prstGeom>
                          <a:noFill/>
                          <a:ln>
                            <a:noFill/>
                          </a:ln>
                        </pic:spPr>
                      </pic:pic>
                    </a:graphicData>
                  </a:graphic>
                </wp:inline>
              </w:drawing>
            </w:r>
            <w:r w:rsidRPr="00642EBB">
              <w:rPr>
                <w:szCs w:val="28"/>
              </w:rPr>
              <w:fldChar w:fldCharType="end"/>
            </w:r>
          </w:p>
        </w:tc>
      </w:tr>
      <w:tr w:rsidR="0049566F" w:rsidRPr="00642EBB" w14:paraId="76FC22BE" w14:textId="77777777" w:rsidTr="00C311E1">
        <w:trPr>
          <w:trHeight w:val="672"/>
        </w:trPr>
        <w:tc>
          <w:tcPr>
            <w:tcW w:w="4531" w:type="dxa"/>
          </w:tcPr>
          <w:p w14:paraId="6ECCD620" w14:textId="6C37C5F1" w:rsidR="0049566F" w:rsidRPr="00642EBB" w:rsidRDefault="0049566F" w:rsidP="00832DEE">
            <w:pPr>
              <w:pStyle w:val="Caption"/>
              <w:rPr>
                <w:lang w:val="vi-VN"/>
              </w:rPr>
            </w:pPr>
            <w:bookmarkStart w:id="52" w:name="_Toc38655873"/>
            <w:r w:rsidRPr="00642EBB">
              <w:rPr>
                <w:lang w:val="vi-VN"/>
              </w:rPr>
              <w:t xml:space="preserve">Duyệt cây đồ thị </w:t>
            </w:r>
            <w:r w:rsidR="00832DEE">
              <w:rPr>
                <w:lang w:val="vi-VN"/>
              </w:rPr>
              <w:t>BFS</w:t>
            </w:r>
            <w:bookmarkEnd w:id="52"/>
          </w:p>
        </w:tc>
        <w:tc>
          <w:tcPr>
            <w:tcW w:w="4531" w:type="dxa"/>
          </w:tcPr>
          <w:p w14:paraId="433F85C8" w14:textId="2A2BDC8F" w:rsidR="0049566F" w:rsidRPr="00642EBB" w:rsidRDefault="0049566F" w:rsidP="00832DEE">
            <w:pPr>
              <w:pStyle w:val="Caption"/>
              <w:rPr>
                <w:lang w:val="vi-VN"/>
              </w:rPr>
            </w:pPr>
            <w:bookmarkStart w:id="53" w:name="_Toc38655874"/>
            <w:r w:rsidRPr="00642EBB">
              <w:rPr>
                <w:lang w:val="vi-VN"/>
              </w:rPr>
              <w:t xml:space="preserve">Duyệt cây đồ thị </w:t>
            </w:r>
            <w:r w:rsidR="00832DEE">
              <w:rPr>
                <w:lang w:val="vi-VN"/>
              </w:rPr>
              <w:t>DFS</w:t>
            </w:r>
            <w:bookmarkEnd w:id="53"/>
          </w:p>
        </w:tc>
      </w:tr>
    </w:tbl>
    <w:p w14:paraId="524492DD" w14:textId="33CBC475" w:rsidR="00164A2F" w:rsidRPr="00642EBB" w:rsidRDefault="003448F5" w:rsidP="00E17FF4">
      <w:pPr>
        <w:rPr>
          <w:szCs w:val="28"/>
          <w:lang w:val="vi-VN"/>
        </w:rPr>
      </w:pPr>
      <w:r w:rsidRPr="00642EBB">
        <w:rPr>
          <w:szCs w:val="28"/>
          <w:lang w:val="vi-VN"/>
        </w:rPr>
        <w:t>Với</w:t>
      </w:r>
      <w:r w:rsidR="00164A2F" w:rsidRPr="00642EBB">
        <w:rPr>
          <w:szCs w:val="28"/>
          <w:lang w:val="vi-VN"/>
        </w:rPr>
        <w:t xml:space="preserve"> độ sâu cố định của đồ thị con, BSF sẽ phù hợp hơn trong việc trích xuất đồ thị con</w:t>
      </w:r>
      <w:r w:rsidR="003D329F" w:rsidRPr="00642EBB">
        <w:rPr>
          <w:szCs w:val="28"/>
          <w:lang w:val="vi-VN"/>
        </w:rPr>
        <w:t xml:space="preserve"> PSI-graph</w:t>
      </w:r>
      <w:r w:rsidR="000A3242" w:rsidRPr="00642EBB">
        <w:rPr>
          <w:szCs w:val="28"/>
          <w:lang w:val="vi-VN"/>
        </w:rPr>
        <w:t xml:space="preserve"> so với DSF</w:t>
      </w:r>
      <w:r w:rsidR="00164A2F" w:rsidRPr="00642EBB">
        <w:rPr>
          <w:szCs w:val="28"/>
          <w:lang w:val="vi-VN"/>
        </w:rPr>
        <w:t xml:space="preserve">. </w:t>
      </w:r>
      <w:r w:rsidR="00DA61AC" w:rsidRPr="00642EBB">
        <w:rPr>
          <w:szCs w:val="28"/>
          <w:lang w:val="vi-VN"/>
        </w:rPr>
        <w:t>Từ</w:t>
      </w:r>
      <w:r w:rsidR="00164A2F" w:rsidRPr="00642EBB">
        <w:rPr>
          <w:szCs w:val="28"/>
          <w:lang w:val="vi-VN"/>
        </w:rPr>
        <w:t xml:space="preserve"> một </w:t>
      </w:r>
      <w:r w:rsidR="009F32EC" w:rsidRPr="00642EBB">
        <w:rPr>
          <w:szCs w:val="28"/>
          <w:lang w:val="vi-VN"/>
        </w:rPr>
        <w:t>đồ thị</w:t>
      </w:r>
      <w:r w:rsidR="00164A2F" w:rsidRPr="00642EBB">
        <w:rPr>
          <w:szCs w:val="28"/>
          <w:lang w:val="vi-VN"/>
        </w:rPr>
        <w:t xml:space="preserve"> PSI-graph, ta sẽ có được đồ thị con PSI-rooted, trong đó </w:t>
      </w:r>
      <w:r w:rsidR="006F773A" w:rsidRPr="00642EBB">
        <w:rPr>
          <w:szCs w:val="28"/>
          <w:lang w:val="vi-VN"/>
        </w:rPr>
        <w:t>đồ thị</w:t>
      </w:r>
      <w:r w:rsidR="00164A2F" w:rsidRPr="00642EBB">
        <w:rPr>
          <w:szCs w:val="28"/>
          <w:lang w:val="vi-VN"/>
        </w:rPr>
        <w:t xml:space="preserve"> con PSI-rooted với đỉnh </w:t>
      </w:r>
      <w:r w:rsidR="002519AE" w:rsidRPr="00642EBB">
        <w:rPr>
          <w:szCs w:val="28"/>
          <w:lang w:val="vi-VN"/>
        </w:rPr>
        <w:t xml:space="preserve">là một phần tử </w:t>
      </w:r>
      <w:r w:rsidR="00164A2F" w:rsidRPr="00642EBB">
        <w:rPr>
          <w:szCs w:val="28"/>
          <w:lang w:val="vi-VN"/>
        </w:rPr>
        <w:t>của đồ thị PSI-graph ban đầu.</w:t>
      </w:r>
      <w:r w:rsidR="00996E8E" w:rsidRPr="00642EBB">
        <w:rPr>
          <w:szCs w:val="28"/>
          <w:lang w:val="vi-VN"/>
        </w:rPr>
        <w:t xml:space="preserve"> Một ví dụ </w:t>
      </w:r>
      <w:r w:rsidR="006C3B48" w:rsidRPr="00642EBB">
        <w:rPr>
          <w:szCs w:val="28"/>
          <w:lang w:val="vi-VN"/>
        </w:rPr>
        <w:t xml:space="preserve">trực quan </w:t>
      </w:r>
      <w:r w:rsidR="00996E8E" w:rsidRPr="00642EBB">
        <w:rPr>
          <w:szCs w:val="28"/>
          <w:lang w:val="vi-VN"/>
        </w:rPr>
        <w:t>được đưa ra như dưới đây, t</w:t>
      </w:r>
      <w:r w:rsidR="00164A2F" w:rsidRPr="00642EBB">
        <w:rPr>
          <w:szCs w:val="28"/>
          <w:lang w:val="vi-VN"/>
        </w:rPr>
        <w:t>hực hiện duyệt đồ thị PSI-</w:t>
      </w:r>
      <w:r w:rsidR="00980620" w:rsidRPr="00642EBB">
        <w:rPr>
          <w:szCs w:val="28"/>
          <w:lang w:val="vi-VN"/>
        </w:rPr>
        <w:t>g</w:t>
      </w:r>
      <w:r w:rsidR="00164A2F" w:rsidRPr="00642EBB">
        <w:rPr>
          <w:szCs w:val="28"/>
          <w:lang w:val="vi-VN"/>
        </w:rPr>
        <w:t xml:space="preserve">raph để </w:t>
      </w:r>
      <w:r w:rsidR="00E8316F" w:rsidRPr="00642EBB">
        <w:rPr>
          <w:szCs w:val="28"/>
          <w:lang w:val="vi-VN"/>
        </w:rPr>
        <w:t>trích xuất ra</w:t>
      </w:r>
      <w:r w:rsidR="00164A2F" w:rsidRPr="00642EBB">
        <w:rPr>
          <w:szCs w:val="28"/>
          <w:lang w:val="vi-VN"/>
        </w:rPr>
        <w:t xml:space="preserve"> đồ thị con PSI-rooted với đỉnh 11, </w:t>
      </w:r>
      <w:r w:rsidR="008839D1" w:rsidRPr="00642EBB">
        <w:rPr>
          <w:szCs w:val="28"/>
          <w:lang w:val="vi-VN"/>
        </w:rPr>
        <w:t xml:space="preserve">độ sâu bằng </w:t>
      </w:r>
      <w:r w:rsidR="00164A2F" w:rsidRPr="00642EBB">
        <w:rPr>
          <w:szCs w:val="28"/>
          <w:lang w:val="vi-VN"/>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6"/>
        <w:gridCol w:w="4136"/>
      </w:tblGrid>
      <w:tr w:rsidR="00871DFF" w:rsidRPr="00642EBB" w14:paraId="34CF1D27" w14:textId="77777777" w:rsidTr="007D05D3">
        <w:trPr>
          <w:trHeight w:val="3579"/>
        </w:trPr>
        <w:tc>
          <w:tcPr>
            <w:tcW w:w="4531" w:type="dxa"/>
          </w:tcPr>
          <w:p w14:paraId="7226487A" w14:textId="0B6A9D82" w:rsidR="00871DFF" w:rsidRPr="00642EBB" w:rsidRDefault="00871DFF" w:rsidP="00E17FF4">
            <w:pPr>
              <w:ind w:firstLine="0"/>
              <w:rPr>
                <w:szCs w:val="28"/>
                <w:lang w:val="vi-VN"/>
              </w:rPr>
            </w:pPr>
            <w:r w:rsidRPr="00642EBB">
              <w:rPr>
                <w:noProof/>
                <w:szCs w:val="28"/>
                <w:lang w:val="vi-VN"/>
              </w:rPr>
              <w:lastRenderedPageBreak/>
              <w:drawing>
                <wp:inline distT="0" distB="0" distL="0" distR="0" wp14:anchorId="14294199" wp14:editId="383AC7DA">
                  <wp:extent cx="2978626" cy="2028736"/>
                  <wp:effectExtent l="12700" t="12700" r="6350" b="16510"/>
                  <wp:docPr id="5" name="Picture 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6503"/>
                          <a:stretch/>
                        </pic:blipFill>
                        <pic:spPr bwMode="auto">
                          <a:xfrm>
                            <a:off x="0" y="0"/>
                            <a:ext cx="3000956" cy="204394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c>
          <w:tcPr>
            <w:tcW w:w="4531" w:type="dxa"/>
          </w:tcPr>
          <w:p w14:paraId="41B76CA0" w14:textId="3C3B24A3" w:rsidR="00871DFF" w:rsidRPr="00642EBB" w:rsidRDefault="00871DFF" w:rsidP="00E17FF4">
            <w:pPr>
              <w:ind w:firstLine="0"/>
              <w:rPr>
                <w:szCs w:val="28"/>
                <w:lang w:val="vi-VN"/>
              </w:rPr>
            </w:pPr>
            <w:r w:rsidRPr="00642EBB">
              <w:rPr>
                <w:noProof/>
                <w:szCs w:val="28"/>
                <w:lang w:val="vi-VN"/>
              </w:rPr>
              <w:drawing>
                <wp:inline distT="0" distB="0" distL="0" distR="0" wp14:anchorId="43F9494C" wp14:editId="40277DC9">
                  <wp:extent cx="2448232" cy="2032116"/>
                  <wp:effectExtent l="12700" t="12700" r="15875" b="1270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4465" r="8330"/>
                          <a:stretch/>
                        </pic:blipFill>
                        <pic:spPr bwMode="auto">
                          <a:xfrm>
                            <a:off x="0" y="0"/>
                            <a:ext cx="2509513" cy="20829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bl>
    <w:p w14:paraId="7FAB4134" w14:textId="083CD90A" w:rsidR="007F4976" w:rsidRPr="00642EBB" w:rsidRDefault="00903378" w:rsidP="00E17FF4">
      <w:pPr>
        <w:rPr>
          <w:szCs w:val="28"/>
          <w:lang w:val="vi-VN"/>
        </w:rPr>
      </w:pPr>
      <w:r w:rsidRPr="00642EBB">
        <w:rPr>
          <w:szCs w:val="28"/>
          <w:lang w:val="vi-VN"/>
        </w:rPr>
        <w:t>Qua quá trình duyệt đồ thị PSI-graph</w:t>
      </w:r>
      <w:r w:rsidR="001B7216" w:rsidRPr="00642EBB">
        <w:rPr>
          <w:szCs w:val="28"/>
          <w:lang w:val="vi-VN"/>
        </w:rPr>
        <w:t>, tại nhánh đồ thị vớ</w:t>
      </w:r>
      <w:r w:rsidR="005D361C" w:rsidRPr="00642EBB">
        <w:rPr>
          <w:szCs w:val="28"/>
          <w:lang w:val="vi-VN"/>
        </w:rPr>
        <w:t xml:space="preserve">i đỉnh 11, </w:t>
      </w:r>
      <w:r w:rsidR="001B7216" w:rsidRPr="00642EBB">
        <w:rPr>
          <w:szCs w:val="28"/>
          <w:lang w:val="vi-VN"/>
        </w:rPr>
        <w:t>thu được đồ thị con</w:t>
      </w:r>
      <w:r w:rsidR="00164A2F" w:rsidRPr="00642EBB">
        <w:rPr>
          <w:szCs w:val="28"/>
          <w:lang w:val="vi-VN"/>
        </w:rPr>
        <w:t xml:space="preserve"> PSI-rooted </w:t>
      </w:r>
      <w:r w:rsidR="001F5326" w:rsidRPr="00642EBB">
        <w:rPr>
          <w:szCs w:val="28"/>
          <w:lang w:val="vi-VN"/>
        </w:rPr>
        <w:t>bao gồm</w:t>
      </w:r>
      <w:r w:rsidR="00F72F5C" w:rsidRPr="00642EBB">
        <w:rPr>
          <w:szCs w:val="28"/>
          <w:lang w:val="vi-VN"/>
        </w:rPr>
        <w:t xml:space="preserve"> </w:t>
      </w:r>
      <w:r w:rsidR="00164A2F" w:rsidRPr="00642EBB">
        <w:rPr>
          <w:szCs w:val="28"/>
          <w:lang w:val="vi-VN"/>
        </w:rPr>
        <w:t>{</w:t>
      </w:r>
      <w:r w:rsidR="00164A2F" w:rsidRPr="00642EBB">
        <w:rPr>
          <w:szCs w:val="28"/>
        </w:rPr>
        <w:t xml:space="preserve"> 11, 0, 8, 10, 7, 9, 18, 0, 0, 7, 0, 5, 6, 15, 16</w:t>
      </w:r>
      <w:r w:rsidR="00164A2F" w:rsidRPr="00642EBB">
        <w:rPr>
          <w:szCs w:val="28"/>
          <w:lang w:val="vi-VN"/>
        </w:rPr>
        <w:t>}</w:t>
      </w:r>
      <w:r w:rsidR="00652791" w:rsidRPr="00642EBB">
        <w:rPr>
          <w:szCs w:val="28"/>
          <w:lang w:val="vi-VN"/>
        </w:rPr>
        <w:t>.</w:t>
      </w:r>
      <w:r w:rsidR="00C728DB" w:rsidRPr="00642EBB">
        <w:rPr>
          <w:szCs w:val="28"/>
          <w:lang w:val="vi-VN"/>
        </w:rPr>
        <w:t xml:space="preserve"> </w:t>
      </w:r>
      <w:r w:rsidR="00652791" w:rsidRPr="00642EBB">
        <w:rPr>
          <w:szCs w:val="28"/>
          <w:lang w:val="vi-VN"/>
        </w:rPr>
        <w:t xml:space="preserve">Thực hiện tương tự với toàn bộ đồ thị PSI-graph để thu được một </w:t>
      </w:r>
      <w:r w:rsidR="00096FAE" w:rsidRPr="00642EBB">
        <w:rPr>
          <w:szCs w:val="28"/>
          <w:lang w:val="vi-VN"/>
        </w:rPr>
        <w:t>danh s</w:t>
      </w:r>
      <w:r w:rsidR="00D80F10" w:rsidRPr="00642EBB">
        <w:rPr>
          <w:szCs w:val="28"/>
          <w:lang w:val="vi-VN"/>
        </w:rPr>
        <w:t>ách</w:t>
      </w:r>
      <w:r w:rsidR="00626294" w:rsidRPr="00642EBB">
        <w:rPr>
          <w:szCs w:val="28"/>
          <w:lang w:val="vi-VN"/>
        </w:rPr>
        <w:t xml:space="preserve"> </w:t>
      </w:r>
      <w:r w:rsidR="00652791" w:rsidRPr="00642EBB">
        <w:rPr>
          <w:szCs w:val="28"/>
          <w:lang w:val="vi-VN"/>
        </w:rPr>
        <w:t xml:space="preserve">các đồ thị </w:t>
      </w:r>
      <w:r w:rsidR="007F4976" w:rsidRPr="00642EBB">
        <w:rPr>
          <w:szCs w:val="28"/>
          <w:lang w:val="vi-VN"/>
        </w:rPr>
        <w:t xml:space="preserve">con </w:t>
      </w:r>
      <w:r w:rsidR="00652791" w:rsidRPr="00642EBB">
        <w:rPr>
          <w:szCs w:val="28"/>
          <w:lang w:val="vi-VN"/>
        </w:rPr>
        <w:t xml:space="preserve">PSI-rooted với gốc đồ thị là </w:t>
      </w:r>
      <w:r w:rsidR="00AF1E7D" w:rsidRPr="00642EBB">
        <w:rPr>
          <w:szCs w:val="28"/>
          <w:lang w:val="vi-VN"/>
        </w:rPr>
        <w:t xml:space="preserve">các </w:t>
      </w:r>
      <w:r w:rsidR="00652791" w:rsidRPr="00642EBB">
        <w:rPr>
          <w:szCs w:val="28"/>
          <w:lang w:val="vi-VN"/>
        </w:rPr>
        <w:t xml:space="preserve">phần tử </w:t>
      </w:r>
      <w:r w:rsidR="007F4976" w:rsidRPr="00642EBB">
        <w:rPr>
          <w:szCs w:val="28"/>
          <w:lang w:val="vi-VN"/>
        </w:rPr>
        <w:t xml:space="preserve">khác </w:t>
      </w:r>
      <w:r w:rsidR="00652791" w:rsidRPr="00642EBB">
        <w:rPr>
          <w:szCs w:val="28"/>
          <w:lang w:val="vi-VN"/>
        </w:rPr>
        <w:t xml:space="preserve">của </w:t>
      </w:r>
      <w:r w:rsidR="009C7EFB" w:rsidRPr="00642EBB">
        <w:rPr>
          <w:szCs w:val="28"/>
          <w:lang w:val="vi-VN"/>
        </w:rPr>
        <w:t xml:space="preserve">đồ thị </w:t>
      </w:r>
      <w:r w:rsidR="007F4976" w:rsidRPr="00642EBB">
        <w:rPr>
          <w:szCs w:val="28"/>
          <w:lang w:val="vi-VN"/>
        </w:rPr>
        <w:t xml:space="preserve">PSI-graph. </w:t>
      </w:r>
    </w:p>
    <w:p w14:paraId="55E98250" w14:textId="4D9991EF" w:rsidR="00164A2F" w:rsidRPr="00642EBB" w:rsidRDefault="00164A2F" w:rsidP="00E17FF4">
      <w:pPr>
        <w:rPr>
          <w:szCs w:val="28"/>
        </w:rPr>
      </w:pPr>
      <w:r w:rsidRPr="00642EBB">
        <w:rPr>
          <w:szCs w:val="28"/>
          <w:lang w:val="vi-VN"/>
        </w:rPr>
        <w:t xml:space="preserve">Sau </w:t>
      </w:r>
      <w:r w:rsidR="00096FAE" w:rsidRPr="00642EBB">
        <w:rPr>
          <w:szCs w:val="28"/>
          <w:lang w:val="vi-VN"/>
        </w:rPr>
        <w:t xml:space="preserve">khi thu được danh sách </w:t>
      </w:r>
      <w:r w:rsidRPr="00642EBB">
        <w:rPr>
          <w:szCs w:val="28"/>
          <w:lang w:val="vi-VN"/>
        </w:rPr>
        <w:t>các đồ thị con PSI-root</w:t>
      </w:r>
      <w:r w:rsidR="00C94C5A" w:rsidRPr="00642EBB">
        <w:rPr>
          <w:szCs w:val="28"/>
          <w:lang w:val="vi-VN"/>
        </w:rPr>
        <w:t>ed</w:t>
      </w:r>
      <w:r w:rsidRPr="00642EBB">
        <w:rPr>
          <w:szCs w:val="28"/>
          <w:lang w:val="vi-VN"/>
        </w:rPr>
        <w:t xml:space="preserve">, </w:t>
      </w:r>
      <w:r w:rsidR="00A111C4" w:rsidRPr="00642EBB">
        <w:rPr>
          <w:szCs w:val="28"/>
          <w:lang w:val="vi-VN"/>
        </w:rPr>
        <w:t xml:space="preserve">tiến hành lựa chọn ra các đồ thị con có </w:t>
      </w:r>
      <w:r w:rsidRPr="00642EBB">
        <w:rPr>
          <w:szCs w:val="28"/>
          <w:lang w:val="vi-VN"/>
        </w:rPr>
        <w:t xml:space="preserve">chứa các hành vi đặc trưng trong vòng đời của IoT botnet bằng </w:t>
      </w:r>
      <w:r w:rsidR="00A111C4" w:rsidRPr="00642EBB">
        <w:rPr>
          <w:szCs w:val="28"/>
          <w:lang w:val="vi-VN"/>
        </w:rPr>
        <w:t>tác</w:t>
      </w:r>
      <w:r w:rsidR="003B0FB3" w:rsidRPr="00642EBB">
        <w:rPr>
          <w:szCs w:val="28"/>
          <w:lang w:val="vi-VN"/>
        </w:rPr>
        <w:t xml:space="preserve"> vụ</w:t>
      </w:r>
      <w:r w:rsidRPr="00642EBB">
        <w:rPr>
          <w:szCs w:val="28"/>
          <w:lang w:val="vi-VN"/>
        </w:rPr>
        <w:t xml:space="preserve"> </w:t>
      </w:r>
      <w:r w:rsidR="0084646A" w:rsidRPr="00642EBB">
        <w:rPr>
          <w:szCs w:val="28"/>
          <w:lang w:val="vi-VN"/>
        </w:rPr>
        <w:t>phân lớp</w:t>
      </w:r>
      <w:r w:rsidRPr="00642EBB">
        <w:rPr>
          <w:szCs w:val="28"/>
          <w:lang w:val="vi-VN"/>
        </w:rPr>
        <w:t>.</w:t>
      </w:r>
    </w:p>
    <w:p w14:paraId="7A392188" w14:textId="77777777" w:rsidR="00164A2F" w:rsidRPr="00642EBB" w:rsidRDefault="00164A2F" w:rsidP="00E17FF4">
      <w:pPr>
        <w:pStyle w:val="Heading3"/>
        <w:rPr>
          <w:szCs w:val="28"/>
          <w:lang w:val="vi-VN"/>
        </w:rPr>
      </w:pPr>
      <w:bookmarkStart w:id="54" w:name="_Toc38714940"/>
      <w:r w:rsidRPr="00642EBB">
        <w:rPr>
          <w:szCs w:val="28"/>
          <w:lang w:val="vi-VN"/>
        </w:rPr>
        <w:t>Tiền xử lý dữ liệu - Data preprocessing phase</w:t>
      </w:r>
      <w:bookmarkEnd w:id="54"/>
      <w:r w:rsidRPr="00642EBB">
        <w:rPr>
          <w:szCs w:val="28"/>
          <w:lang w:val="vi-VN"/>
        </w:rPr>
        <w:t xml:space="preserve"> </w:t>
      </w:r>
    </w:p>
    <w:p w14:paraId="7CC862E0" w14:textId="372D0D51" w:rsidR="00164A2F" w:rsidRPr="00642EBB" w:rsidRDefault="00807F20" w:rsidP="00E17FF4">
      <w:pPr>
        <w:rPr>
          <w:szCs w:val="28"/>
          <w:lang w:val="vi-VN"/>
        </w:rPr>
      </w:pPr>
      <w:r w:rsidRPr="00642EBB">
        <w:rPr>
          <w:szCs w:val="28"/>
          <w:lang w:val="vi-VN"/>
        </w:rPr>
        <w:t xml:space="preserve">Đầu ra của tác vụ trích xuất </w:t>
      </w:r>
      <w:r w:rsidR="006E375F" w:rsidRPr="00642EBB">
        <w:rPr>
          <w:szCs w:val="28"/>
          <w:lang w:val="vi-VN"/>
        </w:rPr>
        <w:t xml:space="preserve">đồ thị con </w:t>
      </w:r>
      <w:r w:rsidRPr="00642EBB">
        <w:rPr>
          <w:szCs w:val="28"/>
          <w:lang w:val="vi-VN"/>
        </w:rPr>
        <w:t>PSI-rooted là một đồ thị, do đó t</w:t>
      </w:r>
      <w:r w:rsidR="00C21D5D" w:rsidRPr="00642EBB">
        <w:rPr>
          <w:szCs w:val="28"/>
          <w:lang w:val="vi-VN"/>
        </w:rPr>
        <w:t>ác vụ tiền xử lý dữ liệu giúp</w:t>
      </w:r>
      <w:r w:rsidR="00164A2F" w:rsidRPr="00642EBB">
        <w:rPr>
          <w:szCs w:val="28"/>
          <w:lang w:val="vi-VN"/>
        </w:rPr>
        <w:t xml:space="preserve"> </w:t>
      </w:r>
      <w:r w:rsidR="006752B7" w:rsidRPr="00642EBB">
        <w:rPr>
          <w:szCs w:val="28"/>
          <w:lang w:val="vi-VN"/>
        </w:rPr>
        <w:t>vector</w:t>
      </w:r>
      <w:r w:rsidR="00845C79" w:rsidRPr="00642EBB">
        <w:rPr>
          <w:szCs w:val="28"/>
          <w:lang w:val="vi-VN"/>
        </w:rPr>
        <w:t xml:space="preserve"> hoá </w:t>
      </w:r>
      <w:r w:rsidR="00C21D5D" w:rsidRPr="00642EBB">
        <w:rPr>
          <w:szCs w:val="28"/>
          <w:lang w:val="vi-VN"/>
        </w:rPr>
        <w:t xml:space="preserve">các </w:t>
      </w:r>
      <w:r w:rsidR="00164A2F" w:rsidRPr="00642EBB">
        <w:rPr>
          <w:szCs w:val="28"/>
          <w:lang w:val="vi-VN"/>
        </w:rPr>
        <w:t>dữ liệu phức tạp của đồ</w:t>
      </w:r>
      <w:r w:rsidR="006E375F" w:rsidRPr="00642EBB">
        <w:rPr>
          <w:szCs w:val="28"/>
          <w:lang w:val="vi-VN"/>
        </w:rPr>
        <w:t xml:space="preserve"> thị</w:t>
      </w:r>
      <w:r w:rsidR="00164A2F" w:rsidRPr="00642EBB">
        <w:rPr>
          <w:szCs w:val="28"/>
          <w:lang w:val="vi-VN"/>
        </w:rPr>
        <w:t xml:space="preserve"> con PSI-rooted. </w:t>
      </w:r>
    </w:p>
    <w:p w14:paraId="1475110A" w14:textId="3AD851F3" w:rsidR="00164A2F" w:rsidRPr="00642EBB" w:rsidRDefault="00C52002" w:rsidP="00E17FF4">
      <w:pPr>
        <w:rPr>
          <w:szCs w:val="28"/>
          <w:lang w:val="vi-VN"/>
        </w:rPr>
      </w:pPr>
      <w:r w:rsidRPr="00642EBB">
        <w:rPr>
          <w:szCs w:val="28"/>
          <w:lang w:val="vi-VN"/>
        </w:rPr>
        <w:t xml:space="preserve">Để phục vụ tác vụ này, một số phương pháp </w:t>
      </w:r>
      <w:r w:rsidR="001A2460" w:rsidRPr="00642EBB">
        <w:rPr>
          <w:szCs w:val="28"/>
          <w:lang w:val="vi-VN"/>
        </w:rPr>
        <w:t>chuyển đổi</w:t>
      </w:r>
      <w:r w:rsidRPr="00642EBB">
        <w:rPr>
          <w:szCs w:val="28"/>
          <w:lang w:val="vi-VN"/>
        </w:rPr>
        <w:t xml:space="preserve"> </w:t>
      </w:r>
      <w:r w:rsidR="00C65F26" w:rsidRPr="00642EBB">
        <w:rPr>
          <w:szCs w:val="28"/>
          <w:lang w:val="vi-VN"/>
        </w:rPr>
        <w:t>được kể đến n</w:t>
      </w:r>
      <w:r w:rsidR="00164A2F" w:rsidRPr="00642EBB">
        <w:rPr>
          <w:szCs w:val="28"/>
          <w:lang w:val="vi-VN"/>
        </w:rPr>
        <w:t>hư Word2vec, Doc2vec, Graph2vec và Subgraph2vec.</w:t>
      </w:r>
      <w:r w:rsidR="00164A2F" w:rsidRPr="00642EBB">
        <w:rPr>
          <w:szCs w:val="28"/>
        </w:rPr>
        <w:t xml:space="preserve"> </w:t>
      </w:r>
      <w:r w:rsidR="00164A2F" w:rsidRPr="00642EBB">
        <w:rPr>
          <w:szCs w:val="28"/>
          <w:lang w:val="vi-VN"/>
        </w:rPr>
        <w:t>Những phương pháp đó đều liên quan đến một mô hình ngôn ngữ gọi là Skipgram</w:t>
      </w:r>
      <w:r w:rsidR="008F2951" w:rsidRPr="00642EBB">
        <w:rPr>
          <w:szCs w:val="28"/>
          <w:lang w:val="vi-VN"/>
        </w:rPr>
        <w:t>. T</w:t>
      </w:r>
      <w:r w:rsidR="00164A2F" w:rsidRPr="00642EBB">
        <w:rPr>
          <w:szCs w:val="28"/>
          <w:lang w:val="vi-VN"/>
        </w:rPr>
        <w:t xml:space="preserve">uy nhiên, Skipgram mất nhiều thời gian và </w:t>
      </w:r>
      <w:r w:rsidR="00FB4B4F" w:rsidRPr="00642EBB">
        <w:rPr>
          <w:szCs w:val="28"/>
          <w:lang w:val="vi-VN"/>
        </w:rPr>
        <w:t>yêu cầu</w:t>
      </w:r>
      <w:r w:rsidR="00164A2F" w:rsidRPr="00642EBB">
        <w:rPr>
          <w:szCs w:val="28"/>
          <w:lang w:val="vi-VN"/>
        </w:rPr>
        <w:t xml:space="preserve"> </w:t>
      </w:r>
      <w:r w:rsidR="00F053CE" w:rsidRPr="00642EBB">
        <w:rPr>
          <w:szCs w:val="28"/>
          <w:lang w:val="vi-VN"/>
        </w:rPr>
        <w:t>nhiều tài nguyên</w:t>
      </w:r>
      <w:r w:rsidR="009A6F22" w:rsidRPr="00642EBB">
        <w:rPr>
          <w:szCs w:val="28"/>
          <w:lang w:val="vi-VN"/>
        </w:rPr>
        <w:t xml:space="preserve"> phục vụ </w:t>
      </w:r>
      <w:r w:rsidR="00164A2F" w:rsidRPr="00642EBB">
        <w:rPr>
          <w:szCs w:val="28"/>
          <w:lang w:val="vi-VN"/>
        </w:rPr>
        <w:t xml:space="preserve">cho </w:t>
      </w:r>
      <w:r w:rsidR="008F2951" w:rsidRPr="00642EBB">
        <w:rPr>
          <w:szCs w:val="28"/>
          <w:lang w:val="vi-VN"/>
        </w:rPr>
        <w:t>quá</w:t>
      </w:r>
      <w:r w:rsidR="00164A2F" w:rsidRPr="00642EBB">
        <w:rPr>
          <w:szCs w:val="28"/>
          <w:lang w:val="vi-VN"/>
        </w:rPr>
        <w:t xml:space="preserve"> trình </w:t>
      </w:r>
      <w:r w:rsidR="00F15334" w:rsidRPr="00642EBB">
        <w:rPr>
          <w:szCs w:val="28"/>
          <w:lang w:val="vi-VN"/>
        </w:rPr>
        <w:t>learning</w:t>
      </w:r>
      <w:r w:rsidR="00164A2F" w:rsidRPr="00642EBB">
        <w:rPr>
          <w:szCs w:val="28"/>
          <w:lang w:val="vi-VN"/>
        </w:rPr>
        <w:t xml:space="preserve">. Do đó,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872DBD" w:rsidRPr="00642EBB">
        <w:rPr>
          <w:szCs w:val="28"/>
          <w:lang w:val="vi-VN"/>
        </w:rPr>
        <w:t xml:space="preserve"> đề xuất</w:t>
      </w:r>
      <w:r w:rsidR="00164A2F" w:rsidRPr="00642EBB">
        <w:rPr>
          <w:szCs w:val="28"/>
          <w:lang w:val="vi-VN"/>
        </w:rPr>
        <w:t xml:space="preserve"> </w:t>
      </w:r>
      <w:r w:rsidR="00891CE5" w:rsidRPr="00642EBB">
        <w:rPr>
          <w:szCs w:val="28"/>
          <w:lang w:val="vi-VN"/>
        </w:rPr>
        <w:t>lược đồ</w:t>
      </w:r>
      <w:r w:rsidR="00164A2F" w:rsidRPr="00642EBB">
        <w:rPr>
          <w:szCs w:val="28"/>
          <w:lang w:val="vi-VN"/>
        </w:rPr>
        <w:t xml:space="preserve"> </w:t>
      </w:r>
      <w:r w:rsidR="001818C5" w:rsidRPr="00642EBB">
        <w:rPr>
          <w:szCs w:val="28"/>
          <w:lang w:val="vi-VN"/>
        </w:rPr>
        <w:t xml:space="preserve">chuyển </w:t>
      </w:r>
      <w:r w:rsidR="00CB152A" w:rsidRPr="00642EBB">
        <w:rPr>
          <w:szCs w:val="28"/>
          <w:lang w:val="vi-VN"/>
        </w:rPr>
        <w:t>đổi</w:t>
      </w:r>
      <w:r w:rsidR="00164A2F" w:rsidRPr="00642EBB">
        <w:rPr>
          <w:szCs w:val="28"/>
          <w:lang w:val="vi-VN"/>
        </w:rPr>
        <w:t xml:space="preserve"> </w:t>
      </w:r>
      <w:r w:rsidR="001818C5" w:rsidRPr="00642EBB">
        <w:rPr>
          <w:szCs w:val="28"/>
          <w:lang w:val="vi-VN"/>
        </w:rPr>
        <w:t>đồ thị</w:t>
      </w:r>
      <w:r w:rsidR="00164A2F" w:rsidRPr="00642EBB">
        <w:rPr>
          <w:szCs w:val="28"/>
          <w:lang w:val="vi-VN"/>
        </w:rPr>
        <w:t xml:space="preserve"> thành các vect</w:t>
      </w:r>
      <w:r w:rsidR="00036374" w:rsidRPr="00642EBB">
        <w:rPr>
          <w:szCs w:val="28"/>
          <w:lang w:val="vi-VN"/>
        </w:rPr>
        <w:t>or</w:t>
      </w:r>
      <w:r w:rsidR="00164A2F" w:rsidRPr="00642EBB">
        <w:rPr>
          <w:szCs w:val="28"/>
          <w:lang w:val="vi-VN"/>
        </w:rPr>
        <w:t xml:space="preserve"> dạng số học</w:t>
      </w:r>
      <w:r w:rsidR="00153035" w:rsidRPr="00642EBB">
        <w:rPr>
          <w:szCs w:val="28"/>
          <w:lang w:val="vi-VN"/>
        </w:rPr>
        <w:t>, trong đó c</w:t>
      </w:r>
      <w:r w:rsidR="00164A2F" w:rsidRPr="00642EBB">
        <w:rPr>
          <w:szCs w:val="28"/>
          <w:lang w:val="vi-VN"/>
        </w:rPr>
        <w:t xml:space="preserve">oi mỗi đồ </w:t>
      </w:r>
      <w:r w:rsidR="00AC72EF" w:rsidRPr="00642EBB">
        <w:rPr>
          <w:szCs w:val="28"/>
          <w:lang w:val="vi-VN"/>
        </w:rPr>
        <w:t xml:space="preserve">thị </w:t>
      </w:r>
      <w:r w:rsidR="00164A2F" w:rsidRPr="00642EBB">
        <w:rPr>
          <w:szCs w:val="28"/>
          <w:lang w:val="vi-VN"/>
        </w:rPr>
        <w:t>là một tài liệu</w:t>
      </w:r>
      <w:r w:rsidR="003A3387" w:rsidRPr="00642EBB">
        <w:rPr>
          <w:szCs w:val="28"/>
          <w:lang w:val="vi-VN"/>
        </w:rPr>
        <w:t xml:space="preserve"> (document)</w:t>
      </w:r>
      <w:r w:rsidR="00164A2F" w:rsidRPr="00642EBB">
        <w:rPr>
          <w:szCs w:val="28"/>
          <w:lang w:val="vi-VN"/>
        </w:rPr>
        <w:t xml:space="preserve"> và đồ thị con gốc của nó </w:t>
      </w:r>
      <w:r w:rsidR="003B4EB6" w:rsidRPr="00642EBB">
        <w:rPr>
          <w:szCs w:val="28"/>
          <w:lang w:val="vi-VN"/>
        </w:rPr>
        <w:t>là</w:t>
      </w:r>
      <w:r w:rsidR="00164A2F" w:rsidRPr="00642EBB">
        <w:rPr>
          <w:szCs w:val="28"/>
          <w:lang w:val="vi-VN"/>
        </w:rPr>
        <w:t xml:space="preserve"> một từ (word) của tài liệu này</w:t>
      </w:r>
      <w:r w:rsidR="002607B8" w:rsidRPr="00642EBB">
        <w:rPr>
          <w:szCs w:val="28"/>
          <w:lang w:val="vi-VN"/>
        </w:rPr>
        <w:t xml:space="preserve">, </w:t>
      </w:r>
      <w:r w:rsidR="007F7F33" w:rsidRPr="00642EBB">
        <w:rPr>
          <w:szCs w:val="28"/>
          <w:lang w:val="vi-VN"/>
        </w:rPr>
        <w:t>khi</w:t>
      </w:r>
      <w:r w:rsidR="00164A2F" w:rsidRPr="00642EBB">
        <w:rPr>
          <w:szCs w:val="28"/>
          <w:lang w:val="vi-VN"/>
        </w:rPr>
        <w:t xml:space="preserve"> đó có thể thực hiện đếm số lần xuất hiện của các </w:t>
      </w:r>
      <w:r w:rsidR="00FC3EA2" w:rsidRPr="00642EBB">
        <w:rPr>
          <w:szCs w:val="28"/>
          <w:lang w:val="vi-VN"/>
        </w:rPr>
        <w:t>word</w:t>
      </w:r>
      <w:r w:rsidR="00164A2F" w:rsidRPr="00642EBB">
        <w:rPr>
          <w:szCs w:val="28"/>
          <w:lang w:val="vi-VN"/>
        </w:rPr>
        <w:t xml:space="preserve"> trong mỗi </w:t>
      </w:r>
      <w:r w:rsidR="005C236C" w:rsidRPr="00642EBB">
        <w:rPr>
          <w:szCs w:val="28"/>
          <w:lang w:val="vi-VN"/>
        </w:rPr>
        <w:t>document</w:t>
      </w:r>
      <w:r w:rsidR="00164A2F" w:rsidRPr="00642EBB">
        <w:rPr>
          <w:szCs w:val="28"/>
          <w:lang w:val="vi-VN"/>
        </w:rPr>
        <w:t xml:space="preserve">. </w:t>
      </w:r>
      <w:r w:rsidR="006D7E16" w:rsidRPr="00642EBB">
        <w:rPr>
          <w:szCs w:val="28"/>
          <w:lang w:val="vi-VN"/>
        </w:rPr>
        <w:t>Và m</w:t>
      </w:r>
      <w:r w:rsidR="00164A2F" w:rsidRPr="00642EBB">
        <w:rPr>
          <w:szCs w:val="28"/>
          <w:lang w:val="vi-VN"/>
        </w:rPr>
        <w:t xml:space="preserve">ỗi </w:t>
      </w:r>
      <w:r w:rsidR="001977F4" w:rsidRPr="00642EBB">
        <w:rPr>
          <w:szCs w:val="28"/>
          <w:lang w:val="vi-VN"/>
        </w:rPr>
        <w:t>khi</w:t>
      </w:r>
      <w:r w:rsidR="00164A2F" w:rsidRPr="00642EBB">
        <w:rPr>
          <w:szCs w:val="28"/>
          <w:lang w:val="vi-VN"/>
        </w:rPr>
        <w:t xml:space="preserve"> đồ </w:t>
      </w:r>
      <w:r w:rsidR="00860BA5" w:rsidRPr="00642EBB">
        <w:rPr>
          <w:szCs w:val="28"/>
          <w:lang w:val="vi-VN"/>
        </w:rPr>
        <w:t xml:space="preserve">thị </w:t>
      </w:r>
      <w:r w:rsidR="00164A2F" w:rsidRPr="00642EBB">
        <w:rPr>
          <w:szCs w:val="28"/>
          <w:lang w:val="vi-VN"/>
        </w:rPr>
        <w:t xml:space="preserve">con </w:t>
      </w:r>
      <w:r w:rsidR="00860BA5" w:rsidRPr="00642EBB">
        <w:rPr>
          <w:szCs w:val="28"/>
          <w:lang w:val="vi-VN"/>
        </w:rPr>
        <w:t xml:space="preserve">PSI-rooted </w:t>
      </w:r>
      <w:r w:rsidR="0005320A" w:rsidRPr="00642EBB">
        <w:rPr>
          <w:szCs w:val="28"/>
          <w:lang w:val="vi-VN"/>
        </w:rPr>
        <w:t xml:space="preserve">xuất hiện </w:t>
      </w:r>
      <w:r w:rsidR="005A3185" w:rsidRPr="00642EBB">
        <w:rPr>
          <w:szCs w:val="28"/>
          <w:lang w:val="vi-VN"/>
        </w:rPr>
        <w:t xml:space="preserve">thì PSI-rooted đó </w:t>
      </w:r>
      <w:r w:rsidR="00164A2F" w:rsidRPr="00642EBB">
        <w:rPr>
          <w:szCs w:val="28"/>
          <w:lang w:val="vi-VN"/>
        </w:rPr>
        <w:t>được coi là một đặc trưng</w:t>
      </w:r>
      <w:r w:rsidR="00A0535A" w:rsidRPr="00642EBB">
        <w:rPr>
          <w:szCs w:val="28"/>
          <w:lang w:val="vi-VN"/>
        </w:rPr>
        <w:t xml:space="preserve"> độc hại </w:t>
      </w:r>
      <w:r w:rsidR="0088371A" w:rsidRPr="00642EBB">
        <w:rPr>
          <w:szCs w:val="28"/>
          <w:lang w:val="vi-VN"/>
        </w:rPr>
        <w:t>tương ứng với hành vi độc hại trong vòng đời của</w:t>
      </w:r>
      <w:r w:rsidR="00A0535A" w:rsidRPr="00642EBB">
        <w:rPr>
          <w:szCs w:val="28"/>
          <w:lang w:val="vi-VN"/>
        </w:rPr>
        <w:t xml:space="preserve"> mã độc</w:t>
      </w:r>
      <w:r w:rsidR="00164A2F" w:rsidRPr="00642EBB">
        <w:rPr>
          <w:szCs w:val="28"/>
          <w:lang w:val="vi-VN"/>
        </w:rPr>
        <w:t>.</w:t>
      </w:r>
      <w:r w:rsidR="00CD2D48">
        <w:rPr>
          <w:szCs w:val="28"/>
          <w:lang w:val="vi-VN"/>
        </w:rPr>
        <w:t xml:space="preserve"> </w:t>
      </w:r>
      <w:r w:rsidR="00164A2F" w:rsidRPr="00642EBB">
        <w:rPr>
          <w:szCs w:val="28"/>
          <w:lang w:val="vi-VN"/>
        </w:rPr>
        <w:t xml:space="preserve">Do đó, dữ liệu có thể được biểu </w:t>
      </w:r>
      <w:r w:rsidR="00C809BE" w:rsidRPr="00642EBB">
        <w:rPr>
          <w:szCs w:val="28"/>
          <w:lang w:val="vi-VN"/>
        </w:rPr>
        <w:t>diễn</w:t>
      </w:r>
      <w:r w:rsidR="00164A2F" w:rsidRPr="00642EBB">
        <w:rPr>
          <w:szCs w:val="28"/>
          <w:lang w:val="vi-VN"/>
        </w:rPr>
        <w:t xml:space="preserve"> bằng một ma trận với hàng</w:t>
      </w:r>
      <w:r w:rsidR="00720987" w:rsidRPr="00642EBB">
        <w:rPr>
          <w:szCs w:val="28"/>
          <w:lang w:val="vi-VN"/>
        </w:rPr>
        <w:t xml:space="preserve"> dựa trên đồ thị</w:t>
      </w:r>
      <w:r w:rsidR="00C5694B" w:rsidRPr="00642EBB">
        <w:rPr>
          <w:szCs w:val="28"/>
          <w:lang w:val="vi-VN"/>
        </w:rPr>
        <w:t xml:space="preserve"> PSI-graph</w:t>
      </w:r>
      <w:r w:rsidR="00164A2F" w:rsidRPr="00642EBB">
        <w:rPr>
          <w:szCs w:val="28"/>
          <w:lang w:val="vi-VN"/>
        </w:rPr>
        <w:t xml:space="preserve"> và cột </w:t>
      </w:r>
      <w:r w:rsidR="00720987" w:rsidRPr="00642EBB">
        <w:rPr>
          <w:szCs w:val="28"/>
          <w:lang w:val="vi-VN"/>
        </w:rPr>
        <w:t xml:space="preserve">dựa trên </w:t>
      </w:r>
      <w:r w:rsidR="000D7DFA" w:rsidRPr="00642EBB">
        <w:rPr>
          <w:szCs w:val="28"/>
          <w:lang w:val="vi-VN"/>
        </w:rPr>
        <w:t>đồ thị</w:t>
      </w:r>
      <w:r w:rsidR="00164A2F" w:rsidRPr="00642EBB">
        <w:rPr>
          <w:szCs w:val="28"/>
          <w:lang w:val="vi-VN"/>
        </w:rPr>
        <w:t xml:space="preserve"> con </w:t>
      </w:r>
      <w:r w:rsidR="00332C51" w:rsidRPr="00642EBB">
        <w:rPr>
          <w:szCs w:val="28"/>
          <w:lang w:val="vi-VN"/>
        </w:rPr>
        <w:t xml:space="preserve">PSI-rooted </w:t>
      </w:r>
      <w:r w:rsidR="00E735F6" w:rsidRPr="00642EBB">
        <w:rPr>
          <w:szCs w:val="28"/>
          <w:lang w:val="vi-VN"/>
        </w:rPr>
        <w:t>tương ứng</w:t>
      </w:r>
      <w:r w:rsidR="00164A2F" w:rsidRPr="00642EBB">
        <w:rPr>
          <w:szCs w:val="28"/>
          <w:lang w:val="vi-VN"/>
        </w:rPr>
        <w:t xml:space="preserve">. </w:t>
      </w:r>
    </w:p>
    <w:p w14:paraId="39511C21" w14:textId="45FF01A6" w:rsidR="00475AAD" w:rsidRPr="00642EBB" w:rsidRDefault="009C36EE" w:rsidP="00E17FF4">
      <w:pPr>
        <w:rPr>
          <w:szCs w:val="28"/>
          <w:lang w:val="vi-VN"/>
        </w:rPr>
      </w:pPr>
      <w:r w:rsidRPr="00642EBB">
        <w:rPr>
          <w:szCs w:val="28"/>
          <w:lang w:val="vi-VN"/>
        </w:rPr>
        <w:t>Kết quả t</w:t>
      </w:r>
      <w:r w:rsidR="00573398" w:rsidRPr="00642EBB">
        <w:rPr>
          <w:szCs w:val="28"/>
          <w:lang w:val="vi-VN"/>
        </w:rPr>
        <w:t>hử nghiệm</w:t>
      </w:r>
      <w:r w:rsidR="00164A2F" w:rsidRPr="00642EBB">
        <w:rPr>
          <w:szCs w:val="28"/>
          <w:lang w:val="vi-VN"/>
        </w:rPr>
        <w:t xml:space="preserve"> </w:t>
      </w:r>
      <w:r w:rsidRPr="00642EBB">
        <w:rPr>
          <w:szCs w:val="28"/>
          <w:lang w:val="vi-VN"/>
        </w:rPr>
        <w:t xml:space="preserve">của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Pr="00642EBB">
        <w:rPr>
          <w:szCs w:val="28"/>
          <w:lang w:val="vi-VN"/>
        </w:rPr>
        <w:t xml:space="preserve"> cho thấy </w:t>
      </w:r>
      <w:r w:rsidR="00573398" w:rsidRPr="00642EBB">
        <w:rPr>
          <w:szCs w:val="28"/>
          <w:lang w:val="vi-VN"/>
        </w:rPr>
        <w:t>lược đồ</w:t>
      </w:r>
      <w:r w:rsidR="00164A2F" w:rsidRPr="00642EBB">
        <w:rPr>
          <w:szCs w:val="28"/>
          <w:lang w:val="vi-VN"/>
        </w:rPr>
        <w:t xml:space="preserve"> </w:t>
      </w:r>
      <w:r w:rsidRPr="00642EBB">
        <w:rPr>
          <w:szCs w:val="28"/>
          <w:lang w:val="vi-VN"/>
        </w:rPr>
        <w:t xml:space="preserve">giảm đáng kể thời gian </w:t>
      </w:r>
      <w:r w:rsidR="00164A2F" w:rsidRPr="00642EBB">
        <w:rPr>
          <w:szCs w:val="28"/>
          <w:lang w:val="vi-VN"/>
        </w:rPr>
        <w:t xml:space="preserve">(giảm thời gian </w:t>
      </w:r>
      <w:r w:rsidR="00E92F0B" w:rsidRPr="00642EBB">
        <w:rPr>
          <w:szCs w:val="28"/>
          <w:lang w:val="vi-VN"/>
        </w:rPr>
        <w:t>learning</w:t>
      </w:r>
      <w:r w:rsidR="00164A2F" w:rsidRPr="00642EBB">
        <w:rPr>
          <w:szCs w:val="28"/>
          <w:lang w:val="vi-VN"/>
        </w:rPr>
        <w:t xml:space="preserve"> xuống khoảng 30 phút so với 12-15h) so với thuật toán của </w:t>
      </w:r>
      <w:r w:rsidR="00164A2F" w:rsidRPr="00642EBB">
        <w:rPr>
          <w:szCs w:val="28"/>
          <w:lang w:val="vi-VN"/>
        </w:rPr>
        <w:lastRenderedPageBreak/>
        <w:t>Annamalai Narayanan (sử dụng Skipgram)</w:t>
      </w:r>
      <w:r w:rsidR="0000764F" w:rsidRPr="00642EBB">
        <w:rPr>
          <w:szCs w:val="28"/>
          <w:lang w:val="vi-VN"/>
        </w:rPr>
        <w:t xml:space="preserve">, </w:t>
      </w:r>
      <w:r w:rsidR="005F70A4" w:rsidRPr="00642EBB">
        <w:rPr>
          <w:szCs w:val="28"/>
          <w:lang w:val="vi-VN"/>
        </w:rPr>
        <w:t xml:space="preserve">không yêu cầu </w:t>
      </w:r>
      <w:r w:rsidR="00750E10" w:rsidRPr="00642EBB">
        <w:rPr>
          <w:szCs w:val="28"/>
          <w:lang w:val="vi-VN"/>
        </w:rPr>
        <w:t>quá nhiều tài nguyên tính toán</w:t>
      </w:r>
      <w:r w:rsidR="00E92F0B" w:rsidRPr="00642EBB">
        <w:rPr>
          <w:szCs w:val="28"/>
          <w:lang w:val="vi-VN"/>
        </w:rPr>
        <w:t xml:space="preserve"> </w:t>
      </w:r>
      <w:r w:rsidR="00164A2F" w:rsidRPr="00642EBB">
        <w:rPr>
          <w:szCs w:val="28"/>
          <w:lang w:val="vi-VN"/>
        </w:rPr>
        <w:t xml:space="preserve">và </w:t>
      </w:r>
      <w:r w:rsidR="008948D4" w:rsidRPr="00642EBB">
        <w:rPr>
          <w:szCs w:val="28"/>
          <w:lang w:val="vi-VN"/>
        </w:rPr>
        <w:t>độ tin cậy</w:t>
      </w:r>
      <w:r w:rsidR="00164A2F" w:rsidRPr="00642EBB">
        <w:rPr>
          <w:szCs w:val="28"/>
          <w:lang w:val="vi-VN"/>
        </w:rPr>
        <w:t xml:space="preserve"> </w:t>
      </w:r>
      <w:r w:rsidR="009D721A" w:rsidRPr="00642EBB">
        <w:rPr>
          <w:szCs w:val="28"/>
          <w:lang w:val="vi-VN"/>
        </w:rPr>
        <w:t>g</w:t>
      </w:r>
      <w:r w:rsidR="00E92F1F" w:rsidRPr="00642EBB">
        <w:rPr>
          <w:szCs w:val="28"/>
          <w:lang w:val="vi-VN"/>
        </w:rPr>
        <w:t xml:space="preserve">iảm </w:t>
      </w:r>
      <w:r w:rsidR="00E12971" w:rsidRPr="00642EBB">
        <w:rPr>
          <w:szCs w:val="28"/>
          <w:lang w:val="vi-VN"/>
        </w:rPr>
        <w:t xml:space="preserve">không </w:t>
      </w:r>
      <w:r w:rsidR="00AA72D1" w:rsidRPr="00642EBB">
        <w:rPr>
          <w:szCs w:val="28"/>
          <w:lang w:val="vi-VN"/>
        </w:rPr>
        <w:t>đáng kể</w:t>
      </w:r>
      <w:r w:rsidR="00164A2F" w:rsidRPr="00642EBB">
        <w:rPr>
          <w:szCs w:val="28"/>
          <w:lang w:val="vi-VN"/>
        </w:rPr>
        <w:t>.</w:t>
      </w:r>
    </w:p>
    <w:p w14:paraId="35237DE7" w14:textId="51815F44" w:rsidR="00164A2F" w:rsidRPr="00642EBB" w:rsidRDefault="00164A2F" w:rsidP="00E17FF4">
      <w:pPr>
        <w:rPr>
          <w:szCs w:val="28"/>
          <w:lang w:val="vi-VN"/>
        </w:rPr>
      </w:pPr>
      <w:r w:rsidRPr="00642EBB">
        <w:rPr>
          <w:szCs w:val="28"/>
          <w:lang w:val="vi-VN"/>
        </w:rPr>
        <w:t xml:space="preserve">Ma trận nhận được </w:t>
      </w:r>
      <w:r w:rsidR="009F03D8" w:rsidRPr="00642EBB">
        <w:rPr>
          <w:szCs w:val="28"/>
          <w:lang w:val="vi-VN"/>
        </w:rPr>
        <w:t>bao gồm các c</w:t>
      </w:r>
      <w:r w:rsidRPr="00642EBB">
        <w:rPr>
          <w:szCs w:val="28"/>
          <w:lang w:val="vi-VN"/>
        </w:rPr>
        <w:t>ác đặc trưng</w:t>
      </w:r>
      <w:r w:rsidR="009B40D9" w:rsidRPr="00642EBB">
        <w:rPr>
          <w:szCs w:val="28"/>
          <w:lang w:val="vi-VN"/>
        </w:rPr>
        <w:t xml:space="preserve"> </w:t>
      </w:r>
      <w:r w:rsidR="002D3289" w:rsidRPr="00642EBB">
        <w:rPr>
          <w:szCs w:val="28"/>
          <w:lang w:val="vi-VN"/>
        </w:rPr>
        <w:t>có</w:t>
      </w:r>
      <w:r w:rsidR="009B40D9" w:rsidRPr="00642EBB">
        <w:rPr>
          <w:szCs w:val="28"/>
          <w:lang w:val="vi-VN"/>
        </w:rPr>
        <w:t xml:space="preserve"> </w:t>
      </w:r>
      <w:r w:rsidR="007B20ED" w:rsidRPr="00642EBB">
        <w:rPr>
          <w:szCs w:val="28"/>
          <w:lang w:val="vi-VN"/>
        </w:rPr>
        <w:t>kích thước</w:t>
      </w:r>
      <w:r w:rsidR="009B40D9" w:rsidRPr="00642EBB">
        <w:rPr>
          <w:szCs w:val="28"/>
          <w:lang w:val="vi-VN"/>
        </w:rPr>
        <w:t xml:space="preserve"> khác nhau</w:t>
      </w:r>
      <w:r w:rsidRPr="00642EBB">
        <w:rPr>
          <w:szCs w:val="28"/>
          <w:lang w:val="vi-VN"/>
        </w:rPr>
        <w:t>, do đó cần chuẩn hóa</w:t>
      </w:r>
      <w:r w:rsidR="00674BE4" w:rsidRPr="00642EBB">
        <w:rPr>
          <w:szCs w:val="28"/>
          <w:lang w:val="vi-VN"/>
        </w:rPr>
        <w:t xml:space="preserve"> (</w:t>
      </w:r>
      <w:r w:rsidR="00674BE4" w:rsidRPr="00642EBB">
        <w:rPr>
          <w:rFonts w:eastAsiaTheme="minorHAnsi"/>
          <w:szCs w:val="28"/>
          <w:lang w:val="vi-VN"/>
        </w:rPr>
        <w:t>normalization)</w:t>
      </w:r>
      <w:r w:rsidRPr="00642EBB">
        <w:rPr>
          <w:szCs w:val="28"/>
          <w:lang w:val="vi-VN"/>
        </w:rPr>
        <w:t xml:space="preserve"> </w:t>
      </w:r>
      <w:r w:rsidR="00005381" w:rsidRPr="00642EBB">
        <w:rPr>
          <w:szCs w:val="28"/>
          <w:lang w:val="vi-VN"/>
        </w:rPr>
        <w:t xml:space="preserve">các đặc trưng với một định mức </w:t>
      </w:r>
      <w:r w:rsidR="00674BE4" w:rsidRPr="00642EBB">
        <w:rPr>
          <w:szCs w:val="28"/>
          <w:lang w:val="vi-VN"/>
        </w:rPr>
        <w:t>chuẩn</w:t>
      </w:r>
      <w:r w:rsidR="000C4F62" w:rsidRPr="00642EBB">
        <w:rPr>
          <w:szCs w:val="28"/>
          <w:lang w:val="vi-VN"/>
        </w:rPr>
        <w:t xml:space="preserve"> (</w:t>
      </w:r>
      <w:r w:rsidR="000C4F62" w:rsidRPr="00642EBB">
        <w:rPr>
          <w:rFonts w:eastAsiaTheme="minorHAnsi"/>
          <w:szCs w:val="28"/>
          <w:lang w:val="vi-VN"/>
        </w:rPr>
        <w:t>unit norm)</w:t>
      </w:r>
      <w:r w:rsidRPr="00642EBB">
        <w:rPr>
          <w:szCs w:val="28"/>
          <w:lang w:val="vi-VN"/>
        </w:rPr>
        <w:t xml:space="preserve">. </w:t>
      </w:r>
      <w:r w:rsidR="00674BE4" w:rsidRPr="00642EBB">
        <w:rPr>
          <w:rFonts w:eastAsiaTheme="minorHAnsi"/>
          <w:szCs w:val="28"/>
          <w:lang w:val="vi-VN"/>
        </w:rPr>
        <w:t>Normalization</w:t>
      </w:r>
      <w:r w:rsidR="00674BE4" w:rsidRPr="00642EBB">
        <w:rPr>
          <w:szCs w:val="28"/>
          <w:lang w:val="vi-VN"/>
        </w:rPr>
        <w:t xml:space="preserve"> </w:t>
      </w:r>
      <w:r w:rsidRPr="00642EBB">
        <w:rPr>
          <w:szCs w:val="28"/>
          <w:lang w:val="vi-VN"/>
        </w:rPr>
        <w:t>là quá trình mở rộng</w:t>
      </w:r>
      <w:r w:rsidR="00674BE4" w:rsidRPr="00642EBB">
        <w:rPr>
          <w:szCs w:val="28"/>
          <w:lang w:val="vi-VN"/>
        </w:rPr>
        <w:t xml:space="preserve"> (scaling)</w:t>
      </w:r>
      <w:r w:rsidRPr="00642EBB">
        <w:rPr>
          <w:szCs w:val="28"/>
          <w:lang w:val="vi-VN"/>
        </w:rPr>
        <w:t xml:space="preserve"> các </w:t>
      </w:r>
      <w:r w:rsidR="00674BE4" w:rsidRPr="00642EBB">
        <w:rPr>
          <w:szCs w:val="28"/>
          <w:lang w:val="vi-VN"/>
        </w:rPr>
        <w:t>đặc trưng</w:t>
      </w:r>
      <w:r w:rsidRPr="00642EBB">
        <w:rPr>
          <w:szCs w:val="28"/>
          <w:lang w:val="vi-VN"/>
        </w:rPr>
        <w:t xml:space="preserve"> riêng lẻ để có </w:t>
      </w:r>
      <w:r w:rsidR="00674BE4" w:rsidRPr="00642EBB">
        <w:rPr>
          <w:szCs w:val="28"/>
          <w:lang w:val="vi-VN"/>
        </w:rPr>
        <w:t xml:space="preserve">một </w:t>
      </w:r>
      <w:r w:rsidRPr="00642EBB">
        <w:rPr>
          <w:szCs w:val="28"/>
          <w:lang w:val="vi-VN"/>
        </w:rPr>
        <w:t xml:space="preserve">định mức chuẩn. </w:t>
      </w:r>
      <w:r w:rsidR="0008565F" w:rsidRPr="00642EBB">
        <w:rPr>
          <w:szCs w:val="28"/>
          <w:lang w:val="vi-VN"/>
        </w:rPr>
        <w:t xml:space="preserve">Scaling </w:t>
      </w:r>
      <w:r w:rsidRPr="00642EBB">
        <w:rPr>
          <w:szCs w:val="28"/>
          <w:lang w:val="vi-VN"/>
        </w:rPr>
        <w:t>đầu vào thành</w:t>
      </w:r>
      <w:r w:rsidR="0008565F" w:rsidRPr="00642EBB">
        <w:rPr>
          <w:szCs w:val="28"/>
          <w:lang w:val="vi-VN"/>
        </w:rPr>
        <w:t xml:space="preserve"> một</w:t>
      </w:r>
      <w:r w:rsidRPr="00642EBB">
        <w:rPr>
          <w:szCs w:val="28"/>
          <w:lang w:val="vi-VN"/>
        </w:rPr>
        <w:t xml:space="preserve"> định mức chuẩn </w:t>
      </w:r>
      <w:r w:rsidR="000C4F62" w:rsidRPr="00642EBB">
        <w:rPr>
          <w:szCs w:val="28"/>
          <w:lang w:val="vi-VN"/>
        </w:rPr>
        <w:t>(</w:t>
      </w:r>
      <w:r w:rsidR="000C4F62" w:rsidRPr="00642EBB">
        <w:rPr>
          <w:rFonts w:eastAsiaTheme="minorHAnsi"/>
          <w:szCs w:val="28"/>
          <w:lang w:val="vi-VN"/>
        </w:rPr>
        <w:t>unit norm</w:t>
      </w:r>
      <w:r w:rsidR="000C4F62" w:rsidRPr="00642EBB">
        <w:rPr>
          <w:szCs w:val="28"/>
          <w:lang w:val="vi-VN"/>
        </w:rPr>
        <w:t>)</w:t>
      </w:r>
      <w:r w:rsidR="00515E9E" w:rsidRPr="00642EBB">
        <w:rPr>
          <w:szCs w:val="28"/>
          <w:lang w:val="vi-VN"/>
        </w:rPr>
        <w:t xml:space="preserve"> </w:t>
      </w:r>
      <w:r w:rsidR="00515E9E" w:rsidRPr="00642EBB">
        <w:rPr>
          <w:rFonts w:eastAsiaTheme="minorHAnsi"/>
          <w:szCs w:val="28"/>
          <w:lang w:val="vi-VN"/>
        </w:rPr>
        <w:t>l</w:t>
      </w:r>
      <w:r w:rsidRPr="00642EBB">
        <w:rPr>
          <w:szCs w:val="28"/>
          <w:lang w:val="vi-VN"/>
        </w:rPr>
        <w:t xml:space="preserve">à một hoạt động phổ biến </w:t>
      </w:r>
      <w:r w:rsidR="00EB45B5" w:rsidRPr="00642EBB">
        <w:rPr>
          <w:szCs w:val="28"/>
          <w:lang w:val="vi-VN"/>
        </w:rPr>
        <w:t>trong</w:t>
      </w:r>
      <w:r w:rsidRPr="00642EBB">
        <w:rPr>
          <w:szCs w:val="28"/>
          <w:lang w:val="vi-VN"/>
        </w:rPr>
        <w:t xml:space="preserve"> phân </w:t>
      </w:r>
      <w:r w:rsidR="00C81EB7" w:rsidRPr="00642EBB">
        <w:rPr>
          <w:szCs w:val="28"/>
          <w:lang w:val="vi-VN"/>
        </w:rPr>
        <w:t>lớp</w:t>
      </w:r>
      <w:r w:rsidRPr="00642EBB">
        <w:rPr>
          <w:szCs w:val="28"/>
          <w:lang w:val="vi-VN"/>
        </w:rPr>
        <w:t xml:space="preserve"> văn bản hoặc phân cụm. </w:t>
      </w:r>
      <w:r w:rsidR="00BE4817" w:rsidRPr="00642EBB">
        <w:rPr>
          <w:szCs w:val="28"/>
          <w:lang w:val="vi-VN"/>
        </w:rPr>
        <w:t xml:space="preserve">Do coi </w:t>
      </w:r>
      <w:r w:rsidRPr="00642EBB">
        <w:rPr>
          <w:szCs w:val="28"/>
          <w:lang w:val="vi-VN"/>
        </w:rPr>
        <w:t>đồ</w:t>
      </w:r>
      <w:r w:rsidR="00BE4817" w:rsidRPr="00642EBB">
        <w:rPr>
          <w:szCs w:val="28"/>
          <w:lang w:val="vi-VN"/>
        </w:rPr>
        <w:t xml:space="preserve"> thị</w:t>
      </w:r>
      <w:r w:rsidRPr="00642EBB">
        <w:rPr>
          <w:szCs w:val="28"/>
          <w:lang w:val="vi-VN"/>
        </w:rPr>
        <w:t xml:space="preserve"> con </w:t>
      </w:r>
      <w:r w:rsidR="005B6CB6" w:rsidRPr="00642EBB">
        <w:rPr>
          <w:szCs w:val="28"/>
          <w:lang w:val="vi-VN"/>
        </w:rPr>
        <w:t xml:space="preserve">PSI-rooted </w:t>
      </w:r>
      <w:r w:rsidRPr="00642EBB">
        <w:rPr>
          <w:szCs w:val="28"/>
          <w:lang w:val="vi-VN"/>
        </w:rPr>
        <w:t xml:space="preserve">là một </w:t>
      </w:r>
      <w:r w:rsidR="00447B7F" w:rsidRPr="00642EBB">
        <w:rPr>
          <w:szCs w:val="28"/>
          <w:lang w:val="vi-VN"/>
        </w:rPr>
        <w:t>word</w:t>
      </w:r>
      <w:r w:rsidRPr="00642EBB">
        <w:rPr>
          <w:szCs w:val="28"/>
          <w:lang w:val="vi-VN"/>
        </w:rPr>
        <w:t xml:space="preserve"> trong </w:t>
      </w:r>
      <w:r w:rsidR="00447B7F" w:rsidRPr="00642EBB">
        <w:rPr>
          <w:szCs w:val="28"/>
          <w:lang w:val="vi-VN"/>
        </w:rPr>
        <w:t>document</w:t>
      </w:r>
      <w:r w:rsidRPr="00642EBB">
        <w:rPr>
          <w:szCs w:val="28"/>
          <w:lang w:val="vi-VN"/>
        </w:rPr>
        <w:t xml:space="preserve">, </w:t>
      </w:r>
      <w:r w:rsidR="001B773A" w:rsidRPr="00642EBB">
        <w:rPr>
          <w:szCs w:val="28"/>
          <w:lang w:val="vi-VN"/>
        </w:rPr>
        <w:t xml:space="preserve">do đó </w:t>
      </w:r>
      <w:r w:rsidR="00194FD7" w:rsidRPr="00642EBB">
        <w:rPr>
          <w:rFonts w:eastAsiaTheme="minorHAnsi"/>
          <w:szCs w:val="28"/>
          <w:lang w:val="vi-VN"/>
        </w:rPr>
        <w:t>normalization</w:t>
      </w:r>
      <w:r w:rsidR="00194FD7" w:rsidRPr="00642EBB">
        <w:rPr>
          <w:szCs w:val="28"/>
          <w:lang w:val="vi-VN"/>
        </w:rPr>
        <w:t xml:space="preserve"> </w:t>
      </w:r>
      <w:r w:rsidRPr="00642EBB">
        <w:rPr>
          <w:szCs w:val="28"/>
          <w:lang w:val="vi-VN"/>
        </w:rPr>
        <w:t xml:space="preserve">là </w:t>
      </w:r>
      <w:r w:rsidR="006B2283" w:rsidRPr="00642EBB">
        <w:rPr>
          <w:szCs w:val="28"/>
          <w:lang w:val="vi-VN"/>
        </w:rPr>
        <w:t>việc</w:t>
      </w:r>
      <w:r w:rsidRPr="00642EBB">
        <w:rPr>
          <w:szCs w:val="28"/>
          <w:lang w:val="vi-VN"/>
        </w:rPr>
        <w:t xml:space="preserve"> cần thiết để tránh kết quả không mong muốn khi dữ liệu được đưa đến task phân </w:t>
      </w:r>
      <w:r w:rsidR="00C81EB7" w:rsidRPr="00642EBB">
        <w:rPr>
          <w:szCs w:val="28"/>
          <w:lang w:val="vi-VN"/>
        </w:rPr>
        <w:t>lớp</w:t>
      </w:r>
      <w:r w:rsidRPr="00642EBB">
        <w:rPr>
          <w:szCs w:val="28"/>
          <w:lang w:val="vi-VN"/>
        </w:rPr>
        <w:t xml:space="preserve">. Công thức </w:t>
      </w:r>
      <w:r w:rsidR="00132E23" w:rsidRPr="00642EBB">
        <w:rPr>
          <w:rFonts w:eastAsiaTheme="minorHAnsi"/>
          <w:szCs w:val="28"/>
          <w:lang w:val="vi-VN"/>
        </w:rPr>
        <w:t>normalization</w:t>
      </w:r>
      <w:r w:rsidR="00132E23" w:rsidRPr="00642EBB">
        <w:rPr>
          <w:szCs w:val="28"/>
          <w:lang w:val="vi-VN"/>
        </w:rPr>
        <w:t xml:space="preserve"> </w:t>
      </w:r>
      <w:r w:rsidRPr="00642EBB">
        <w:rPr>
          <w:szCs w:val="28"/>
          <w:lang w:val="vi-VN"/>
        </w:rPr>
        <w:t xml:space="preserve">được mô tả như </w:t>
      </w:r>
      <w:r w:rsidR="00F06910" w:rsidRPr="00642EBB">
        <w:rPr>
          <w:szCs w:val="28"/>
          <w:lang w:val="vi-VN"/>
        </w:rPr>
        <w:t>sau</w:t>
      </w:r>
      <w:r w:rsidRPr="00642EBB">
        <w:rPr>
          <w:szCs w:val="28"/>
          <w:lang w:val="vi-VN"/>
        </w:rPr>
        <w:t>:</w:t>
      </w:r>
    </w:p>
    <w:p w14:paraId="2DA1E0AF" w14:textId="77777777" w:rsidR="00164A2F" w:rsidRPr="00642EBB" w:rsidRDefault="00164A2F" w:rsidP="0067035C">
      <w:pPr>
        <w:ind w:firstLine="0"/>
        <w:jc w:val="center"/>
        <w:rPr>
          <w:szCs w:val="28"/>
          <w:lang w:val="vi-VN"/>
        </w:rPr>
      </w:pPr>
      <w:r w:rsidRPr="00642EBB">
        <w:rPr>
          <w:noProof/>
          <w:szCs w:val="28"/>
          <w:lang w:val="vi-VN"/>
        </w:rPr>
        <w:drawing>
          <wp:inline distT="0" distB="0" distL="0" distR="0" wp14:anchorId="7E349DCD" wp14:editId="1FD3629B">
            <wp:extent cx="2140527" cy="56451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3756" r="62621"/>
                    <a:stretch/>
                  </pic:blipFill>
                  <pic:spPr bwMode="auto">
                    <a:xfrm>
                      <a:off x="0" y="0"/>
                      <a:ext cx="2140967" cy="564631"/>
                    </a:xfrm>
                    <a:prstGeom prst="rect">
                      <a:avLst/>
                    </a:prstGeom>
                    <a:ln>
                      <a:noFill/>
                    </a:ln>
                    <a:extLst>
                      <a:ext uri="{53640926-AAD7-44D8-BBD7-CCE9431645EC}">
                        <a14:shadowObscured xmlns:a14="http://schemas.microsoft.com/office/drawing/2010/main"/>
                      </a:ext>
                    </a:extLst>
                  </pic:spPr>
                </pic:pic>
              </a:graphicData>
            </a:graphic>
          </wp:inline>
        </w:drawing>
      </w:r>
    </w:p>
    <w:p w14:paraId="36356447" w14:textId="0B06DA8A" w:rsidR="00164A2F" w:rsidRPr="00642EBB" w:rsidRDefault="00164A2F" w:rsidP="00E17FF4">
      <w:pPr>
        <w:rPr>
          <w:szCs w:val="28"/>
          <w:lang w:val="vi-VN"/>
        </w:rPr>
      </w:pPr>
      <w:r w:rsidRPr="00642EBB">
        <w:rPr>
          <w:szCs w:val="28"/>
          <w:lang w:val="vi-VN"/>
        </w:rPr>
        <w:t xml:space="preserve">Trong đó x là </w:t>
      </w:r>
      <w:r w:rsidR="00584315" w:rsidRPr="00642EBB">
        <w:rPr>
          <w:szCs w:val="28"/>
          <w:lang w:val="vi-VN"/>
        </w:rPr>
        <w:t>phần tử</w:t>
      </w:r>
      <w:r w:rsidRPr="00642EBB">
        <w:rPr>
          <w:szCs w:val="28"/>
          <w:lang w:val="vi-VN"/>
        </w:rPr>
        <w:t xml:space="preserve"> của bộ dữ liệu đồ</w:t>
      </w:r>
      <w:r w:rsidR="00FB4C39" w:rsidRPr="00642EBB">
        <w:rPr>
          <w:szCs w:val="28"/>
          <w:lang w:val="vi-VN"/>
        </w:rPr>
        <w:t xml:space="preserve"> thị con</w:t>
      </w:r>
      <w:r w:rsidRPr="00642EBB">
        <w:rPr>
          <w:szCs w:val="28"/>
          <w:lang w:val="vi-VN"/>
        </w:rPr>
        <w:t xml:space="preserve"> </w:t>
      </w:r>
      <w:r w:rsidR="00FB4C39" w:rsidRPr="00642EBB">
        <w:rPr>
          <w:szCs w:val="28"/>
          <w:lang w:val="vi-VN"/>
        </w:rPr>
        <w:t>PSI-rooted</w:t>
      </w:r>
      <w:r w:rsidRPr="00642EBB">
        <w:rPr>
          <w:szCs w:val="28"/>
          <w:lang w:val="vi-VN"/>
        </w:rPr>
        <w:t>.</w:t>
      </w:r>
    </w:p>
    <w:p w14:paraId="3954D54E" w14:textId="4943DA57" w:rsidR="00164A2F" w:rsidRPr="00642EBB" w:rsidRDefault="00F9705A" w:rsidP="00E17FF4">
      <w:pPr>
        <w:rPr>
          <w:szCs w:val="28"/>
          <w:lang w:val="vi-VN"/>
        </w:rPr>
      </w:pPr>
      <w:r w:rsidRPr="00642EBB">
        <w:rPr>
          <w:szCs w:val="28"/>
          <w:lang w:val="vi-VN"/>
        </w:rPr>
        <w:t>Tuy nhiên s</w:t>
      </w:r>
      <w:r w:rsidR="00164A2F" w:rsidRPr="00642EBB">
        <w:rPr>
          <w:szCs w:val="28"/>
          <w:lang w:val="vi-VN"/>
        </w:rPr>
        <w:t xml:space="preserve">ố lượng </w:t>
      </w:r>
      <w:r w:rsidR="00BF4DAC" w:rsidRPr="00642EBB">
        <w:rPr>
          <w:szCs w:val="28"/>
          <w:lang w:val="vi-VN"/>
        </w:rPr>
        <w:t xml:space="preserve">đồ thị con PSI-rooted </w:t>
      </w:r>
      <w:r w:rsidR="00164A2F" w:rsidRPr="00642EBB">
        <w:rPr>
          <w:szCs w:val="28"/>
          <w:lang w:val="vi-VN"/>
        </w:rPr>
        <w:t xml:space="preserve">khác nhau trong toàn bộ tập dữ liệu </w:t>
      </w:r>
      <w:r w:rsidR="00865DF3" w:rsidRPr="00642EBB">
        <w:rPr>
          <w:szCs w:val="28"/>
          <w:lang w:val="vi-VN"/>
        </w:rPr>
        <w:t>PSI-graph</w:t>
      </w:r>
      <w:r w:rsidR="00164A2F" w:rsidRPr="00642EBB">
        <w:rPr>
          <w:szCs w:val="28"/>
          <w:lang w:val="vi-VN"/>
        </w:rPr>
        <w:t xml:space="preserve"> là rất lớn (530155 </w:t>
      </w:r>
      <w:r w:rsidR="00865DF3" w:rsidRPr="00642EBB">
        <w:rPr>
          <w:szCs w:val="28"/>
          <w:lang w:val="vi-VN"/>
        </w:rPr>
        <w:t xml:space="preserve">đồ thị con PSI-rooted </w:t>
      </w:r>
      <w:r w:rsidR="00164A2F" w:rsidRPr="00642EBB">
        <w:rPr>
          <w:szCs w:val="28"/>
          <w:lang w:val="vi-VN"/>
        </w:rPr>
        <w:t>khác nhau được trích xuất trong tập dữ liệu của</w:t>
      </w:r>
      <w:r w:rsidR="00DD25BB" w:rsidRPr="00642EBB">
        <w:rPr>
          <w:szCs w:val="28"/>
          <w:lang w:val="vi-VN"/>
        </w:rPr>
        <w:t xml:space="preserve"> </w:t>
      </w:r>
      <w:r w:rsidR="006246D4">
        <w:rPr>
          <w:rStyle w:val="FootnoteReference"/>
          <w:szCs w:val="28"/>
          <w:lang w:val="vi-VN"/>
        </w:rPr>
        <w:fldChar w:fldCharType="begin" w:fldLock="1"/>
      </w:r>
      <w:r w:rsidR="00183C45">
        <w:rPr>
          <w:szCs w:val="28"/>
          <w:lang w:val="vi-VN"/>
        </w:rPr>
        <w:instrText>ADDIN CSL_CITATION {"citationItems":[{"id":"ITEM-1","itemData":{"DOI":"10.1016/j.icte.2019.12.001","ISSN":"24059595","abstract":"It is obvious that IoT devices are widely used more and more in many areas. However, due to limited resources (e.g., memory, CPU), the security mechanisms on many IoT devices such as IP-Camera, router are low. Therefore, botnets are an emerging threat to compromise IoT devices recently. To tackle this, a novel method for IoT botnets detection plays a crucial role. In this paper, we have some contributions for IoT botnet detection: first, we present a novel high-level PSI-rooted subgraph-based feature for the detection of IoT botnets; second, we generate a limited number of features that have precise behavioral descriptions, which require smaller space and reduce processing time; third, The evaluation results show the effectiveness and robustness of PSI-rooted subgraph-based features, as with five machine classifiers consisting of Random Forest, Decision Tree, Bagging, k-Nearest Neighbor, and Support Vector Machine, each classifier achieves more than 97% detection rate and low time-consuming. Moreover, compared to other work, our proposed method obtains better performance. Finally, we publicize all our materials on Github, which will benefit future research (e.g., IoT botnet detection approach).","author":[{"dropping-particle":"","family":"Nguyen","given":"Huy Trung","non-dropping-particle":"","parse-names":false,"suffix":""},{"dropping-particle":"","family":"Ngo","given":"Quoc Dung","non-dropping-particle":"","parse-names":false,"suffix":""},{"dropping-particle":"","family":"Nguyen","given":"Doan Hieu","non-dropping-particle":"","parse-names":false,"suffix":""},{"dropping-particle":"","family":"Le","given":"Van Hoang","non-dropping-particle":"","parse-names":false,"suffix":""}],"container-title":"ICT Express","id":"ITEM-1","issue":"xxxx","issued":{"date-parts":[["2020"]]},"publisher":"Elsevier B.V.","title":"PSI-rooted subgraph: A novel feature for IoT botnet detection using classifier algorithms","type":"article-journal"},"uris":["http://www.mendeley.com/documents/?uuid=c3f6f42e-e8a3-4642-8e2d-a78c5ec3b45f"]}],"mendeley":{"formattedCitation":"[7]","plainTextFormattedCitation":"[7]","previouslyFormattedCitation":"[7]"},"properties":{"noteIndex":0},"schema":"https://github.com/citation-style-language/schema/raw/master/csl-citation.json"}</w:instrText>
      </w:r>
      <w:r w:rsidR="006246D4">
        <w:rPr>
          <w:rStyle w:val="FootnoteReference"/>
          <w:szCs w:val="28"/>
          <w:lang w:val="vi-VN"/>
        </w:rPr>
        <w:fldChar w:fldCharType="separate"/>
      </w:r>
      <w:r w:rsidR="00D065F6" w:rsidRPr="00D065F6">
        <w:rPr>
          <w:noProof/>
          <w:szCs w:val="28"/>
          <w:lang w:val="vi-VN"/>
        </w:rPr>
        <w:t>[7]</w:t>
      </w:r>
      <w:r w:rsidR="006246D4">
        <w:rPr>
          <w:rStyle w:val="FootnoteReference"/>
          <w:szCs w:val="28"/>
          <w:lang w:val="vi-VN"/>
        </w:rPr>
        <w:fldChar w:fldCharType="end"/>
      </w:r>
      <w:r w:rsidR="00164A2F" w:rsidRPr="00642EBB">
        <w:rPr>
          <w:szCs w:val="28"/>
          <w:lang w:val="vi-VN"/>
        </w:rPr>
        <w:t xml:space="preserve">), nhưng không phải mọi </w:t>
      </w:r>
      <w:r w:rsidR="00715B70" w:rsidRPr="00642EBB">
        <w:rPr>
          <w:szCs w:val="28"/>
          <w:lang w:val="vi-VN"/>
        </w:rPr>
        <w:t xml:space="preserve">đồ thị con PSI-rooted </w:t>
      </w:r>
      <w:r w:rsidR="00164A2F" w:rsidRPr="00642EBB">
        <w:rPr>
          <w:szCs w:val="28"/>
          <w:lang w:val="vi-VN"/>
        </w:rPr>
        <w:t xml:space="preserve">đều cần thiết cho </w:t>
      </w:r>
      <w:r w:rsidR="003B08BF" w:rsidRPr="00642EBB">
        <w:rPr>
          <w:szCs w:val="28"/>
          <w:lang w:val="vi-VN"/>
        </w:rPr>
        <w:t>tác vụ</w:t>
      </w:r>
      <w:r w:rsidR="00164A2F" w:rsidRPr="00642EBB">
        <w:rPr>
          <w:szCs w:val="28"/>
          <w:lang w:val="vi-VN"/>
        </w:rPr>
        <w:t xml:space="preserve"> phân </w:t>
      </w:r>
      <w:r w:rsidR="00C81EB7" w:rsidRPr="00642EBB">
        <w:rPr>
          <w:szCs w:val="28"/>
          <w:lang w:val="vi-VN"/>
        </w:rPr>
        <w:t>lớp</w:t>
      </w:r>
      <w:r w:rsidR="00164A2F" w:rsidRPr="00642EBB">
        <w:rPr>
          <w:szCs w:val="28"/>
          <w:lang w:val="vi-VN"/>
        </w:rPr>
        <w:t xml:space="preserve">. </w:t>
      </w:r>
      <w:r w:rsidR="00D40C7E" w:rsidRPr="00642EBB">
        <w:rPr>
          <w:szCs w:val="28"/>
          <w:lang w:val="vi-VN"/>
        </w:rPr>
        <w:t>Chẳng hạn</w:t>
      </w:r>
      <w:r w:rsidR="00164A2F" w:rsidRPr="00642EBB">
        <w:rPr>
          <w:szCs w:val="28"/>
          <w:lang w:val="vi-VN"/>
        </w:rPr>
        <w:t xml:space="preserve">, có nhiều </w:t>
      </w:r>
      <w:r w:rsidR="00D40C7E" w:rsidRPr="00642EBB">
        <w:rPr>
          <w:szCs w:val="28"/>
          <w:lang w:val="vi-VN"/>
        </w:rPr>
        <w:t>đồ thị con PSI-rooted liên qu</w:t>
      </w:r>
      <w:r w:rsidR="006D4996" w:rsidRPr="00642EBB">
        <w:rPr>
          <w:szCs w:val="28"/>
          <w:lang w:val="vi-VN"/>
        </w:rPr>
        <w:t>an đến hành vi</w:t>
      </w:r>
      <w:r w:rsidR="00164A2F" w:rsidRPr="00642EBB">
        <w:rPr>
          <w:szCs w:val="28"/>
          <w:lang w:val="vi-VN"/>
        </w:rPr>
        <w:t xml:space="preserve"> độc hại và lành tính. Do đó, </w:t>
      </w:r>
      <w:r w:rsidR="00593B97" w:rsidRPr="00642EBB">
        <w:rPr>
          <w:szCs w:val="28"/>
          <w:lang w:val="vi-VN"/>
        </w:rPr>
        <w:t xml:space="preserve">việc </w:t>
      </w:r>
      <w:r w:rsidR="00164A2F" w:rsidRPr="00642EBB">
        <w:rPr>
          <w:szCs w:val="28"/>
          <w:lang w:val="vi-VN"/>
        </w:rPr>
        <w:t xml:space="preserve">tối giản tập dữ liệu thành một tập hợp các đặc trưng có </w:t>
      </w:r>
      <w:r w:rsidR="003331D2" w:rsidRPr="00642EBB">
        <w:rPr>
          <w:szCs w:val="28"/>
          <w:lang w:val="vi-VN"/>
        </w:rPr>
        <w:t>giá trị</w:t>
      </w:r>
      <w:r w:rsidR="00593B97" w:rsidRPr="00642EBB">
        <w:rPr>
          <w:szCs w:val="28"/>
          <w:lang w:val="vi-VN"/>
        </w:rPr>
        <w:t xml:space="preserve"> là cần thiết</w:t>
      </w:r>
      <w:r w:rsidR="008E6855" w:rsidRPr="00642EBB">
        <w:rPr>
          <w:szCs w:val="28"/>
          <w:lang w:val="vi-VN"/>
        </w:rPr>
        <w:t xml:space="preserve"> trong g</w:t>
      </w:r>
      <w:r w:rsidR="00164A2F" w:rsidRPr="00642EBB">
        <w:rPr>
          <w:szCs w:val="28"/>
          <w:lang w:val="vi-VN"/>
        </w:rPr>
        <w:t xml:space="preserve">iảm dung lượng bộ nhớ và khả năng tính toán cần thiết cho task phân </w:t>
      </w:r>
      <w:r w:rsidR="00C81EB7" w:rsidRPr="00642EBB">
        <w:rPr>
          <w:szCs w:val="28"/>
          <w:lang w:val="vi-VN"/>
        </w:rPr>
        <w:t>lớp</w:t>
      </w:r>
      <w:r w:rsidR="00164A2F" w:rsidRPr="00642EBB">
        <w:rPr>
          <w:szCs w:val="28"/>
          <w:lang w:val="vi-VN"/>
        </w:rPr>
        <w:t xml:space="preserve"> </w:t>
      </w:r>
      <w:r w:rsidR="008E6855" w:rsidRPr="00642EBB">
        <w:rPr>
          <w:szCs w:val="28"/>
          <w:lang w:val="vi-VN"/>
        </w:rPr>
        <w:t xml:space="preserve">và </w:t>
      </w:r>
      <w:r w:rsidR="00164A2F" w:rsidRPr="00642EBB">
        <w:rPr>
          <w:szCs w:val="28"/>
          <w:lang w:val="vi-VN"/>
        </w:rPr>
        <w:t xml:space="preserve">giúp </w:t>
      </w:r>
      <w:r w:rsidR="008E6855" w:rsidRPr="00642EBB">
        <w:rPr>
          <w:szCs w:val="28"/>
          <w:lang w:val="vi-VN"/>
        </w:rPr>
        <w:t xml:space="preserve">tiết kiệm thời gian cho </w:t>
      </w:r>
      <w:r w:rsidR="00164A2F" w:rsidRPr="00642EBB">
        <w:rPr>
          <w:szCs w:val="28"/>
          <w:lang w:val="vi-VN"/>
        </w:rPr>
        <w:t xml:space="preserve">quá trình </w:t>
      </w:r>
      <w:r w:rsidR="008E6855" w:rsidRPr="00642EBB">
        <w:rPr>
          <w:szCs w:val="28"/>
          <w:lang w:val="vi-VN"/>
        </w:rPr>
        <w:t>training.</w:t>
      </w:r>
    </w:p>
    <w:p w14:paraId="0687DF31" w14:textId="02D15B53" w:rsidR="00164A2F" w:rsidRPr="00642EBB" w:rsidRDefault="00164A2F" w:rsidP="00E17FF4">
      <w:pPr>
        <w:rPr>
          <w:szCs w:val="28"/>
          <w:lang w:val="vi-VN"/>
        </w:rPr>
      </w:pPr>
      <w:r w:rsidRPr="00642EBB">
        <w:rPr>
          <w:szCs w:val="28"/>
          <w:lang w:val="vi-VN"/>
        </w:rPr>
        <w:t xml:space="preserve">Sau bước này, nhận được dữ liệu chuẩn bị sẵn sàng cho các nhiệm vụ </w:t>
      </w:r>
      <w:r w:rsidR="00C81EB7" w:rsidRPr="00642EBB">
        <w:rPr>
          <w:szCs w:val="28"/>
          <w:lang w:val="vi-VN"/>
        </w:rPr>
        <w:t>phân lớp</w:t>
      </w:r>
      <w:r w:rsidRPr="00642EBB">
        <w:rPr>
          <w:szCs w:val="28"/>
          <w:lang w:val="vi-VN"/>
        </w:rPr>
        <w:t>.</w:t>
      </w:r>
    </w:p>
    <w:p w14:paraId="258A03B7" w14:textId="1CF455EB" w:rsidR="00164A2F" w:rsidRPr="00642EBB" w:rsidRDefault="005A6545" w:rsidP="00E17FF4">
      <w:pPr>
        <w:pStyle w:val="Heading3"/>
        <w:rPr>
          <w:szCs w:val="28"/>
          <w:lang w:val="vi-VN"/>
        </w:rPr>
      </w:pPr>
      <w:bookmarkStart w:id="55" w:name="_Toc38714941"/>
      <w:r w:rsidRPr="00642EBB">
        <w:rPr>
          <w:szCs w:val="28"/>
          <w:lang w:val="vi-VN"/>
        </w:rPr>
        <w:t>Tác vụ phân lớp</w:t>
      </w:r>
      <w:bookmarkEnd w:id="55"/>
    </w:p>
    <w:p w14:paraId="3ABD3DB3" w14:textId="7CBC7690" w:rsidR="00164A2F" w:rsidRPr="00642EBB" w:rsidRDefault="00DB5F1D" w:rsidP="00E17FF4">
      <w:pPr>
        <w:rPr>
          <w:szCs w:val="28"/>
          <w:lang w:val="vi-VN"/>
        </w:rPr>
      </w:pPr>
      <w:r w:rsidRPr="00642EBB">
        <w:rPr>
          <w:szCs w:val="28"/>
          <w:lang w:val="vi-VN"/>
        </w:rPr>
        <w:t>Tác vụ</w:t>
      </w:r>
      <w:r w:rsidR="00164A2F" w:rsidRPr="00642EBB">
        <w:rPr>
          <w:szCs w:val="28"/>
          <w:lang w:val="vi-VN"/>
        </w:rPr>
        <w:t xml:space="preserve"> tiền xử lý dữ liệu</w:t>
      </w:r>
      <w:r w:rsidRPr="00642EBB">
        <w:rPr>
          <w:szCs w:val="28"/>
          <w:lang w:val="vi-VN"/>
        </w:rPr>
        <w:t xml:space="preserve"> cho ra</w:t>
      </w:r>
      <w:r w:rsidR="00164A2F" w:rsidRPr="00642EBB">
        <w:rPr>
          <w:szCs w:val="28"/>
          <w:lang w:val="vi-VN"/>
        </w:rPr>
        <w:t xml:space="preserve"> một bộ dữ liệu với </w:t>
      </w:r>
      <w:r w:rsidRPr="00642EBB">
        <w:rPr>
          <w:szCs w:val="28"/>
          <w:lang w:val="vi-VN"/>
        </w:rPr>
        <w:t xml:space="preserve">các đặc trưng </w:t>
      </w:r>
      <w:r w:rsidR="001A09F9" w:rsidRPr="00642EBB">
        <w:rPr>
          <w:szCs w:val="28"/>
          <w:lang w:val="vi-VN"/>
        </w:rPr>
        <w:t>có giá trị</w:t>
      </w:r>
      <w:r w:rsidR="00164A2F" w:rsidRPr="00642EBB">
        <w:rPr>
          <w:szCs w:val="28"/>
          <w:lang w:val="vi-VN"/>
        </w:rPr>
        <w:t xml:space="preserve">. Tập dữ liệu </w:t>
      </w:r>
      <w:r w:rsidR="00BE37E7" w:rsidRPr="00642EBB">
        <w:rPr>
          <w:szCs w:val="28"/>
          <w:lang w:val="vi-VN"/>
        </w:rPr>
        <w:t>này</w:t>
      </w:r>
      <w:r w:rsidR="00164A2F" w:rsidRPr="00642EBB">
        <w:rPr>
          <w:szCs w:val="28"/>
          <w:lang w:val="vi-VN"/>
        </w:rPr>
        <w:t xml:space="preserve"> sẵn sàng để được </w:t>
      </w:r>
      <w:r w:rsidR="00BE37E7" w:rsidRPr="00642EBB">
        <w:rPr>
          <w:szCs w:val="28"/>
          <w:lang w:val="vi-VN"/>
        </w:rPr>
        <w:t>làm đầu vào cho tác vụ</w:t>
      </w:r>
      <w:r w:rsidR="00164A2F" w:rsidRPr="00642EBB">
        <w:rPr>
          <w:szCs w:val="28"/>
          <w:lang w:val="vi-VN"/>
        </w:rPr>
        <w:t xml:space="preserve"> </w:t>
      </w:r>
      <w:r w:rsidR="00C81EB7" w:rsidRPr="00642EBB">
        <w:rPr>
          <w:szCs w:val="28"/>
          <w:lang w:val="vi-VN"/>
        </w:rPr>
        <w:t>phân lớp</w:t>
      </w:r>
      <w:r w:rsidR="00164A2F" w:rsidRPr="00642EBB">
        <w:rPr>
          <w:szCs w:val="28"/>
          <w:lang w:val="vi-VN"/>
        </w:rPr>
        <w:t xml:space="preserve">. </w:t>
      </w:r>
    </w:p>
    <w:p w14:paraId="0AC3D620" w14:textId="2295C248" w:rsidR="00164A2F" w:rsidRPr="00642EBB" w:rsidRDefault="006246D4" w:rsidP="00E17FF4">
      <w:pPr>
        <w:rPr>
          <w:szCs w:val="28"/>
          <w:lang w:val="vi-VN"/>
        </w:rPr>
      </w:pPr>
      <w:r>
        <w:rPr>
          <w:rStyle w:val="FootnoteReference"/>
          <w:szCs w:val="28"/>
          <w:lang w:val="vi-VN"/>
        </w:rPr>
        <w:fldChar w:fldCharType="begin" w:fldLock="1"/>
      </w:r>
      <w:r w:rsidR="002D4126">
        <w:rPr>
          <w:szCs w:val="28"/>
          <w:lang w:val="vi-VN"/>
        </w:rPr>
        <w:instrText>ADDIN CSL_CITATION {"citationItems":[{"id":"ITEM-1","itemData":{"DOI":"10.1109/ICICSP.2018.8549713","ISBN":"9781538680032","abstract":"Internet of Things (IoT) devices are increasingly deployed in different domain and for different purposes. The increasing presence in a broad range of applications, their computing and processing capabilities make them a valuable attack target for IoT botnet malware. Recent years, machine learning has been served as a useful resource for researchers in malware detection. However, the feature extraction is always a heavy manually task relying on domain knowledge while malware may evolve fast in real world. In order to deal with this problem, convolutional neural networks (CNN) based IoT malware detection, which can detect malware without extracting pre-selected features is a promising solution. In this paper, we propose a novel approach for Linux IoT botnet detection based on the combination of PSI graph and CNN classifier. 10033 ELF files including 4002 IoT botnet samples and 6031 benign files were used for the experiment. The evaluation result shows that PSI graph CNN classifier achieves an accuracy of 92% and a F-measure of 94%.","author":[{"dropping-particle":"","family":"Nguyen","given":"Huy Trung","non-dropping-particle":"","parse-names":false,"suffix":""},{"dropping-particle":"","family":"Ngo","given":"Quoc Dung","non-dropping-particle":"","parse-names":false,"suffix":""},{"dropping-particle":"","family":"Le","given":"Van Hoang","non-dropping-particle":"","parse-names":false,"suffix":""}],"container-title":"2018 IEEE International Conference on Information Communication and Signal Processing, ICICSP 2018","id":"ITEM-1","issue":"Icsp","issued":{"date-parts":[["2018"]]},"page":"118-122","publisher":"IEEE","title":"IoT Botnet Detection Approach Based on PSI graph and DGCNN classifier","type":"article-journal"},"uris":["http://www.mendeley.com/documents/?uuid=7a551e95-23ef-4ec5-909f-9c1732af463c"]}],"mendeley":{"formattedCitation":"[16]","plainTextFormattedCitation":"[16]","previouslyFormattedCitation":"[16]"},"properties":{"noteIndex":0},"schema":"https://github.com/citation-style-language/schema/raw/master/csl-citation.json"}</w:instrText>
      </w:r>
      <w:r>
        <w:rPr>
          <w:rStyle w:val="FootnoteReference"/>
          <w:szCs w:val="28"/>
          <w:lang w:val="vi-VN"/>
        </w:rPr>
        <w:fldChar w:fldCharType="separate"/>
      </w:r>
      <w:r w:rsidR="00135AAF" w:rsidRPr="00135AAF">
        <w:rPr>
          <w:noProof/>
          <w:szCs w:val="28"/>
          <w:lang w:val="vi-VN"/>
        </w:rPr>
        <w:t>[16]</w:t>
      </w:r>
      <w:r>
        <w:rPr>
          <w:rStyle w:val="FootnoteReference"/>
          <w:szCs w:val="28"/>
          <w:lang w:val="vi-VN"/>
        </w:rPr>
        <w:fldChar w:fldCharType="end"/>
      </w:r>
      <w:r w:rsidR="00B2367B" w:rsidRPr="00642EBB">
        <w:rPr>
          <w:szCs w:val="28"/>
          <w:lang w:val="vi-VN"/>
        </w:rPr>
        <w:t xml:space="preserve"> đề xuất sử dụng </w:t>
      </w:r>
      <w:r w:rsidR="004712E9" w:rsidRPr="00642EBB">
        <w:rPr>
          <w:szCs w:val="28"/>
          <w:lang w:val="vi-VN"/>
        </w:rPr>
        <w:t>DG</w:t>
      </w:r>
      <w:r w:rsidR="00B2367B" w:rsidRPr="00642EBB">
        <w:rPr>
          <w:szCs w:val="28"/>
          <w:lang w:val="vi-VN"/>
        </w:rPr>
        <w:t xml:space="preserve">CNN </w:t>
      </w:r>
      <w:r w:rsidR="007470A3" w:rsidRPr="00642EBB">
        <w:rPr>
          <w:szCs w:val="28"/>
          <w:lang w:val="vi-VN"/>
        </w:rPr>
        <w:t>trong phân lớp các dữ liệu PSI-graph</w:t>
      </w:r>
      <w:r w:rsidR="007D6AF8" w:rsidRPr="00642EBB">
        <w:rPr>
          <w:szCs w:val="28"/>
          <w:lang w:val="vi-VN"/>
        </w:rPr>
        <w:t xml:space="preserve"> bao gồm 3 phần:</w:t>
      </w:r>
    </w:p>
    <w:p w14:paraId="4B2678EB" w14:textId="1D977029" w:rsidR="007D6AF8" w:rsidRPr="00642EBB" w:rsidRDefault="007D6AF8" w:rsidP="00E17FF4">
      <w:pPr>
        <w:rPr>
          <w:szCs w:val="28"/>
          <w:lang w:val="vi-VN"/>
        </w:rPr>
      </w:pPr>
      <w:r w:rsidRPr="00642EBB">
        <w:rPr>
          <w:szCs w:val="28"/>
          <w:lang w:val="vi-VN"/>
        </w:rPr>
        <w:t xml:space="preserve">1. </w:t>
      </w:r>
      <w:r w:rsidR="00B32D88" w:rsidRPr="00642EBB">
        <w:rPr>
          <w:szCs w:val="28"/>
          <w:lang w:val="vi-VN"/>
        </w:rPr>
        <w:t xml:space="preserve">Lớp tích chập: trích xuất các </w:t>
      </w:r>
      <w:r w:rsidR="00ED64A0" w:rsidRPr="00642EBB">
        <w:rPr>
          <w:szCs w:val="28"/>
          <w:lang w:val="vi-VN"/>
        </w:rPr>
        <w:t>đỉnh</w:t>
      </w:r>
      <w:r w:rsidR="004A771F" w:rsidRPr="00642EBB">
        <w:rPr>
          <w:szCs w:val="28"/>
          <w:lang w:val="vi-VN"/>
        </w:rPr>
        <w:t xml:space="preserve"> đặc trưng</w:t>
      </w:r>
      <w:r w:rsidR="00ED64A0" w:rsidRPr="00642EBB">
        <w:rPr>
          <w:szCs w:val="28"/>
          <w:lang w:val="vi-VN"/>
        </w:rPr>
        <w:t xml:space="preserve"> </w:t>
      </w:r>
      <w:r w:rsidR="00B32D88" w:rsidRPr="00642EBB">
        <w:rPr>
          <w:szCs w:val="28"/>
          <w:lang w:val="vi-VN"/>
        </w:rPr>
        <w:t xml:space="preserve">và xác định thứ tự </w:t>
      </w:r>
      <w:r w:rsidR="00B43DD7" w:rsidRPr="00642EBB">
        <w:rPr>
          <w:szCs w:val="28"/>
          <w:lang w:val="vi-VN"/>
        </w:rPr>
        <w:t xml:space="preserve">các đỉnh </w:t>
      </w:r>
      <w:r w:rsidR="00ED64A0" w:rsidRPr="00642EBB">
        <w:rPr>
          <w:szCs w:val="28"/>
          <w:lang w:val="vi-VN"/>
        </w:rPr>
        <w:t>sao cho nhất quán.</w:t>
      </w:r>
    </w:p>
    <w:p w14:paraId="15AF12B5" w14:textId="46901A3A" w:rsidR="00ED64A0" w:rsidRPr="00642EBB" w:rsidRDefault="003A543D" w:rsidP="00E17FF4">
      <w:pPr>
        <w:rPr>
          <w:szCs w:val="28"/>
          <w:lang w:val="vi-VN"/>
        </w:rPr>
      </w:pPr>
      <w:r w:rsidRPr="00642EBB">
        <w:rPr>
          <w:szCs w:val="28"/>
          <w:lang w:val="vi-VN"/>
        </w:rPr>
        <w:lastRenderedPageBreak/>
        <w:t xml:space="preserve">2. </w:t>
      </w:r>
      <w:r w:rsidR="008318BC" w:rsidRPr="00642EBB">
        <w:rPr>
          <w:szCs w:val="28"/>
          <w:lang w:val="vi-VN"/>
        </w:rPr>
        <w:t xml:space="preserve">Lớp SortPooling: </w:t>
      </w:r>
      <w:r w:rsidR="004A771F" w:rsidRPr="00642EBB">
        <w:rPr>
          <w:szCs w:val="28"/>
          <w:lang w:val="vi-VN"/>
        </w:rPr>
        <w:t xml:space="preserve">sắp xếp </w:t>
      </w:r>
      <w:r w:rsidR="00C20EB6" w:rsidRPr="00642EBB">
        <w:rPr>
          <w:szCs w:val="28"/>
          <w:lang w:val="vi-VN"/>
        </w:rPr>
        <w:t>các đỉnh đặc trưng theo thứ tự đã được xác định và thống nhất kích thước đầu vào.</w:t>
      </w:r>
    </w:p>
    <w:p w14:paraId="544E2E65" w14:textId="4855E00E" w:rsidR="00C20EB6" w:rsidRPr="00642EBB" w:rsidRDefault="00C20EB6" w:rsidP="00E17FF4">
      <w:pPr>
        <w:rPr>
          <w:szCs w:val="28"/>
          <w:lang w:val="vi-VN"/>
        </w:rPr>
      </w:pPr>
      <w:r w:rsidRPr="00642EBB">
        <w:rPr>
          <w:szCs w:val="28"/>
          <w:lang w:val="vi-VN"/>
        </w:rPr>
        <w:t xml:space="preserve">3. </w:t>
      </w:r>
      <w:r w:rsidR="009760B1" w:rsidRPr="00642EBB">
        <w:rPr>
          <w:szCs w:val="28"/>
          <w:lang w:val="vi-VN"/>
        </w:rPr>
        <w:t>Đưa</w:t>
      </w:r>
      <w:r w:rsidR="00260ACA" w:rsidRPr="00642EBB">
        <w:rPr>
          <w:szCs w:val="28"/>
          <w:lang w:val="vi-VN"/>
        </w:rPr>
        <w:t xml:space="preserve"> ra quyết định phân lớp.</w:t>
      </w:r>
    </w:p>
    <w:p w14:paraId="78460C0D" w14:textId="77777777" w:rsidR="006A43CF" w:rsidRPr="00642EBB" w:rsidRDefault="006A43CF" w:rsidP="006A43CF">
      <w:pPr>
        <w:pStyle w:val="Heading2"/>
        <w:rPr>
          <w:szCs w:val="28"/>
          <w:lang w:val="vi-VN"/>
        </w:rPr>
      </w:pPr>
      <w:bookmarkStart w:id="56" w:name="_Toc38714942"/>
      <w:r w:rsidRPr="00642EBB">
        <w:rPr>
          <w:szCs w:val="28"/>
          <w:lang w:val="vi-VN"/>
        </w:rPr>
        <w:t>Tổng kết chương</w:t>
      </w:r>
      <w:bookmarkEnd w:id="56"/>
    </w:p>
    <w:p w14:paraId="21814BCF" w14:textId="77777777" w:rsidR="006A43CF" w:rsidRPr="00642EBB" w:rsidRDefault="006A43CF" w:rsidP="00E17FF4">
      <w:pPr>
        <w:rPr>
          <w:szCs w:val="28"/>
          <w:lang w:val="vi-VN"/>
        </w:rPr>
      </w:pPr>
    </w:p>
    <w:p w14:paraId="2FAE2B74" w14:textId="5B301F49" w:rsidR="00EE5A23" w:rsidRPr="00642EBB" w:rsidRDefault="00212F7B" w:rsidP="00DA2013">
      <w:pPr>
        <w:pStyle w:val="Heading1"/>
        <w:rPr>
          <w:sz w:val="28"/>
          <w:szCs w:val="28"/>
          <w:lang w:val="vi-VN"/>
        </w:rPr>
      </w:pPr>
      <w:bookmarkStart w:id="57" w:name="_Toc38714943"/>
      <w:r w:rsidRPr="00642EBB">
        <w:rPr>
          <w:sz w:val="28"/>
          <w:szCs w:val="28"/>
          <w:lang w:val="vi-VN"/>
        </w:rPr>
        <w:lastRenderedPageBreak/>
        <w:t>Thực nghiệm kết quả</w:t>
      </w:r>
      <w:bookmarkEnd w:id="57"/>
    </w:p>
    <w:p w14:paraId="0B03B178" w14:textId="69E9ACD9" w:rsidR="00A225C0" w:rsidRPr="00642EBB" w:rsidRDefault="00A225C0" w:rsidP="0038349A">
      <w:pPr>
        <w:rPr>
          <w:lang w:val="vi-VN"/>
        </w:rPr>
      </w:pPr>
      <w:r w:rsidRPr="00642EBB">
        <w:rPr>
          <w:lang w:val="vi-VN"/>
        </w:rPr>
        <w:t>Chương 3 trình bày cấu hình môi trường và đánh giá kết quả thử nghiệm và đánh giá độ chính xác và hiệu quả của phương pháp đề xuất</w:t>
      </w:r>
      <w:r w:rsidR="0020605B" w:rsidRPr="00642EBB">
        <w:rPr>
          <w:lang w:val="vi-VN"/>
        </w:rPr>
        <w:t xml:space="preserve"> trong việc phân tích phát hiện mã độc IoT botnet</w:t>
      </w:r>
      <w:r w:rsidRPr="00642EBB">
        <w:rPr>
          <w:lang w:val="vi-VN"/>
        </w:rPr>
        <w:t>.</w:t>
      </w:r>
    </w:p>
    <w:p w14:paraId="2FBCFCA4" w14:textId="18704904" w:rsidR="0050330A" w:rsidRDefault="0063272A" w:rsidP="0050330A">
      <w:pPr>
        <w:pStyle w:val="Heading2"/>
        <w:rPr>
          <w:lang w:val="vi-VN"/>
        </w:rPr>
      </w:pPr>
      <w:bookmarkStart w:id="58" w:name="_Toc38714944"/>
      <w:r>
        <w:rPr>
          <w:lang w:val="vi-VN"/>
        </w:rPr>
        <w:t xml:space="preserve">Giới </w:t>
      </w:r>
      <w:r w:rsidR="00EE784C" w:rsidRPr="00642EBB">
        <w:rPr>
          <w:lang w:val="vi-VN"/>
        </w:rPr>
        <w:t xml:space="preserve">thiệu bộ dữ liệu IoT </w:t>
      </w:r>
      <w:r w:rsidR="004D12F9" w:rsidRPr="00642EBB">
        <w:rPr>
          <w:lang w:val="vi-VN"/>
        </w:rPr>
        <w:t>b</w:t>
      </w:r>
      <w:r w:rsidR="00EE784C" w:rsidRPr="00642EBB">
        <w:rPr>
          <w:lang w:val="vi-VN"/>
        </w:rPr>
        <w:t>otnet</w:t>
      </w:r>
      <w:bookmarkEnd w:id="58"/>
    </w:p>
    <w:p w14:paraId="08FD81C7" w14:textId="644E058B" w:rsidR="009842C9" w:rsidRPr="0050330A" w:rsidRDefault="00484358" w:rsidP="00484358">
      <w:pPr>
        <w:pStyle w:val="Heading2"/>
        <w:rPr>
          <w:lang w:val="vi-VN"/>
        </w:rPr>
      </w:pPr>
      <w:bookmarkStart w:id="59" w:name="_Toc38714945"/>
      <w:r>
        <w:rPr>
          <w:lang w:val="vi-VN"/>
        </w:rPr>
        <w:t>Kết quả thực nghiệm, đánh giá độ chính xác và hiệu quả</w:t>
      </w:r>
      <w:bookmarkEnd w:id="59"/>
    </w:p>
    <w:p w14:paraId="55A7554A" w14:textId="5C9BF448" w:rsidR="002D7381" w:rsidRPr="00642EBB" w:rsidRDefault="002D7381" w:rsidP="0038349A">
      <w:pPr>
        <w:pStyle w:val="Heading2"/>
        <w:rPr>
          <w:lang w:val="vi-VN"/>
        </w:rPr>
      </w:pPr>
      <w:bookmarkStart w:id="60" w:name="_Toc38714946"/>
      <w:r w:rsidRPr="00642EBB">
        <w:rPr>
          <w:lang w:val="vi-VN"/>
        </w:rPr>
        <w:t>Tổng kết chương</w:t>
      </w:r>
      <w:bookmarkEnd w:id="60"/>
    </w:p>
    <w:p w14:paraId="13B762E8" w14:textId="77777777" w:rsidR="00EB7D3D" w:rsidRPr="00642EBB" w:rsidRDefault="00EB7D3D" w:rsidP="00845CA6">
      <w:pPr>
        <w:pStyle w:val="Heading1"/>
        <w:numPr>
          <w:ilvl w:val="0"/>
          <w:numId w:val="0"/>
        </w:numPr>
        <w:rPr>
          <w:sz w:val="28"/>
          <w:szCs w:val="28"/>
          <w:lang w:val="vi-VN"/>
        </w:rPr>
      </w:pPr>
      <w:bookmarkStart w:id="61" w:name="_Toc38714947"/>
      <w:r w:rsidRPr="00642EBB">
        <w:rPr>
          <w:sz w:val="28"/>
          <w:szCs w:val="28"/>
          <w:lang w:val="vi-VN"/>
        </w:rPr>
        <w:lastRenderedPageBreak/>
        <w:t>KẾT LUẬN</w:t>
      </w:r>
      <w:bookmarkEnd w:id="61"/>
    </w:p>
    <w:p w14:paraId="7D5A1B92" w14:textId="3886C336" w:rsidR="00EB7D3D" w:rsidRPr="00642EBB" w:rsidRDefault="00EB7D3D" w:rsidP="00E17FF4">
      <w:pPr>
        <w:pStyle w:val="ListParagraph"/>
        <w:keepNext/>
        <w:keepLines/>
        <w:numPr>
          <w:ilvl w:val="0"/>
          <w:numId w:val="1"/>
        </w:numPr>
        <w:spacing w:after="120"/>
        <w:ind w:left="1276"/>
        <w:rPr>
          <w:szCs w:val="28"/>
          <w:lang w:val="vi-VN"/>
        </w:rPr>
      </w:pPr>
      <w:r w:rsidRPr="00642EBB">
        <w:rPr>
          <w:szCs w:val="28"/>
          <w:lang w:val="vi-VN"/>
        </w:rPr>
        <w:t>Tóm tắt những kết quả đã làm được</w:t>
      </w:r>
    </w:p>
    <w:p w14:paraId="04E0A036" w14:textId="20347F8A" w:rsidR="00EB7D3D" w:rsidRPr="00642EBB" w:rsidRDefault="00EB7D3D" w:rsidP="00E17FF4">
      <w:pPr>
        <w:pStyle w:val="ListParagraph"/>
        <w:keepNext/>
        <w:keepLines/>
        <w:numPr>
          <w:ilvl w:val="0"/>
          <w:numId w:val="1"/>
        </w:numPr>
        <w:spacing w:after="120"/>
        <w:ind w:left="1276"/>
        <w:rPr>
          <w:szCs w:val="28"/>
          <w:lang w:val="vi-VN"/>
        </w:rPr>
      </w:pPr>
      <w:r w:rsidRPr="00642EBB">
        <w:rPr>
          <w:szCs w:val="28"/>
          <w:lang w:val="vi-VN"/>
        </w:rPr>
        <w:t>Đánh giá, đề xuất hướng phát triển</w:t>
      </w:r>
    </w:p>
    <w:p w14:paraId="6669B6BA" w14:textId="20C2B1ED" w:rsidR="00AA5B50" w:rsidRPr="00642EBB" w:rsidRDefault="00EB7D3D" w:rsidP="00CC64AA">
      <w:pPr>
        <w:pStyle w:val="Heading1"/>
        <w:numPr>
          <w:ilvl w:val="0"/>
          <w:numId w:val="0"/>
        </w:numPr>
        <w:rPr>
          <w:sz w:val="28"/>
          <w:szCs w:val="28"/>
          <w:lang w:val="vi-VN"/>
        </w:rPr>
      </w:pPr>
      <w:bookmarkStart w:id="62" w:name="_Toc38714948"/>
      <w:r w:rsidRPr="00642EBB">
        <w:rPr>
          <w:sz w:val="28"/>
          <w:szCs w:val="28"/>
          <w:lang w:val="vi-VN"/>
        </w:rPr>
        <w:lastRenderedPageBreak/>
        <w:t>TÀI LIỆU THAM KHẢO</w:t>
      </w:r>
      <w:bookmarkEnd w:id="62"/>
    </w:p>
    <w:p w14:paraId="1F679517" w14:textId="05A5D2A3" w:rsidR="00297874" w:rsidRPr="00297874" w:rsidRDefault="00056921" w:rsidP="00297874">
      <w:pPr>
        <w:widowControl w:val="0"/>
        <w:autoSpaceDE w:val="0"/>
        <w:autoSpaceDN w:val="0"/>
        <w:adjustRightInd w:val="0"/>
        <w:spacing w:after="120"/>
        <w:ind w:left="640" w:hanging="640"/>
        <w:rPr>
          <w:noProof/>
          <w:lang w:val="en-US"/>
        </w:rPr>
      </w:pPr>
      <w:r w:rsidRPr="00642EBB">
        <w:rPr>
          <w:szCs w:val="28"/>
          <w:lang w:val="vi-VN"/>
        </w:rPr>
        <w:fldChar w:fldCharType="begin" w:fldLock="1"/>
      </w:r>
      <w:r w:rsidRPr="00642EBB">
        <w:rPr>
          <w:szCs w:val="28"/>
          <w:lang w:val="vi-VN"/>
        </w:rPr>
        <w:instrText xml:space="preserve">ADDIN Mendeley Bibliography CSL_BIBLIOGRAPHY </w:instrText>
      </w:r>
      <w:r w:rsidRPr="00642EBB">
        <w:rPr>
          <w:szCs w:val="28"/>
          <w:lang w:val="vi-VN"/>
        </w:rPr>
        <w:fldChar w:fldCharType="separate"/>
      </w:r>
      <w:r w:rsidR="00297874" w:rsidRPr="00297874">
        <w:rPr>
          <w:noProof/>
          <w:lang w:val="en-US"/>
        </w:rPr>
        <w:t>[1]</w:t>
      </w:r>
      <w:r w:rsidR="00297874" w:rsidRPr="00297874">
        <w:rPr>
          <w:noProof/>
          <w:lang w:val="en-US"/>
        </w:rPr>
        <w:tab/>
        <w:t>P. Liu and S. Fabre, “Market Trends : Strategies Communications Service Providers Can Use to Address Key 5G Security Challenges,” no. October, 2019.</w:t>
      </w:r>
    </w:p>
    <w:p w14:paraId="63CF67B9"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2]</w:t>
      </w:r>
      <w:r w:rsidRPr="00297874">
        <w:rPr>
          <w:noProof/>
          <w:lang w:val="en-US"/>
        </w:rPr>
        <w:tab/>
        <w:t xml:space="preserve">J. Guth, U. Breitenbucher, M. Falkenthal, F. Leymann, and L. Reinfurt, “Comparison of IoT platform architectures: A field study based on a reference architecture,” </w:t>
      </w:r>
      <w:r w:rsidRPr="00297874">
        <w:rPr>
          <w:i/>
          <w:iCs/>
          <w:noProof/>
          <w:lang w:val="en-US"/>
        </w:rPr>
        <w:t>2016 Cloudification Internet Things, CIoT 2016</w:t>
      </w:r>
      <w:r w:rsidRPr="00297874">
        <w:rPr>
          <w:noProof/>
          <w:lang w:val="en-US"/>
        </w:rPr>
        <w:t>, 2017, doi: 10.1109/CIOT.2016.7872918.</w:t>
      </w:r>
    </w:p>
    <w:p w14:paraId="26CB1247"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3]</w:t>
      </w:r>
      <w:r w:rsidRPr="00297874">
        <w:rPr>
          <w:noProof/>
          <w:lang w:val="en-US"/>
        </w:rPr>
        <w:tab/>
        <w:t xml:space="preserve">M. Bauer and S. Lange, </w:t>
      </w:r>
      <w:r w:rsidRPr="00297874">
        <w:rPr>
          <w:i/>
          <w:iCs/>
          <w:noProof/>
          <w:lang w:val="en-US"/>
        </w:rPr>
        <w:t>Enabling Things to Talk</w:t>
      </w:r>
      <w:r w:rsidRPr="00297874">
        <w:rPr>
          <w:noProof/>
          <w:lang w:val="en-US"/>
        </w:rPr>
        <w:t>. 2013.</w:t>
      </w:r>
    </w:p>
    <w:p w14:paraId="5789011D"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4]</w:t>
      </w:r>
      <w:r w:rsidRPr="00297874">
        <w:rPr>
          <w:noProof/>
          <w:lang w:val="en-US"/>
        </w:rPr>
        <w:tab/>
        <w:t xml:space="preserve">P. Fremantle, “A reference architecture for the internet of things,” </w:t>
      </w:r>
      <w:r w:rsidRPr="00297874">
        <w:rPr>
          <w:i/>
          <w:iCs/>
          <w:noProof/>
          <w:lang w:val="en-US"/>
        </w:rPr>
        <w:t>WSO2 White Pap.</w:t>
      </w:r>
      <w:r w:rsidRPr="00297874">
        <w:rPr>
          <w:noProof/>
          <w:lang w:val="en-US"/>
        </w:rPr>
        <w:t>, no. October 2015, p. 21, 2014, doi: 10.13140/RG.2.2.20158.89922.</w:t>
      </w:r>
    </w:p>
    <w:p w14:paraId="3DFC8EC6"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5]</w:t>
      </w:r>
      <w:r w:rsidRPr="00297874">
        <w:rPr>
          <w:noProof/>
          <w:lang w:val="en-US"/>
        </w:rPr>
        <w:tab/>
        <w:t xml:space="preserve">Cisco, “The Internet of Things Reference Model,” </w:t>
      </w:r>
      <w:r w:rsidRPr="00297874">
        <w:rPr>
          <w:i/>
          <w:iCs/>
          <w:noProof/>
          <w:lang w:val="en-US"/>
        </w:rPr>
        <w:t>Nat. Phys.</w:t>
      </w:r>
      <w:r w:rsidRPr="00297874">
        <w:rPr>
          <w:noProof/>
          <w:lang w:val="en-US"/>
        </w:rPr>
        <w:t>, vol. 10, no. 7, p. 538, 2014, doi: 10.1038/nphys3028.</w:t>
      </w:r>
    </w:p>
    <w:p w14:paraId="1CFE2895"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6]</w:t>
      </w:r>
      <w:r w:rsidRPr="00297874">
        <w:rPr>
          <w:noProof/>
          <w:lang w:val="en-US"/>
        </w:rPr>
        <w:tab/>
        <w:t xml:space="preserve">M. Conti, A. Dehghantanha, K. Franke, and S. Watson, “Internet of Things security and forensics: Challenges and opportunities,” </w:t>
      </w:r>
      <w:r w:rsidRPr="00297874">
        <w:rPr>
          <w:i/>
          <w:iCs/>
          <w:noProof/>
          <w:lang w:val="en-US"/>
        </w:rPr>
        <w:t>Futur. Gener. Comput. Syst.</w:t>
      </w:r>
      <w:r w:rsidRPr="00297874">
        <w:rPr>
          <w:noProof/>
          <w:lang w:val="en-US"/>
        </w:rPr>
        <w:t>, vol. 78, pp. 544–546, 2018, doi: 10.1016/j.future.2017.07.060.</w:t>
      </w:r>
    </w:p>
    <w:p w14:paraId="5D67B01F"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7]</w:t>
      </w:r>
      <w:r w:rsidRPr="00297874">
        <w:rPr>
          <w:noProof/>
          <w:lang w:val="en-US"/>
        </w:rPr>
        <w:tab/>
        <w:t xml:space="preserve">H. T. Nguyen, Q. D. Ngo, D. H. Nguyen, and V. H. Le, “PSI-rooted subgraph: A novel feature for IoT botnet detection using classifier algorithms,” </w:t>
      </w:r>
      <w:r w:rsidRPr="00297874">
        <w:rPr>
          <w:i/>
          <w:iCs/>
          <w:noProof/>
          <w:lang w:val="en-US"/>
        </w:rPr>
        <w:t>ICT Express</w:t>
      </w:r>
      <w:r w:rsidRPr="00297874">
        <w:rPr>
          <w:noProof/>
          <w:lang w:val="en-US"/>
        </w:rPr>
        <w:t>, no. xxxx, 2020, doi: 10.1016/j.icte.2019.12.001.</w:t>
      </w:r>
    </w:p>
    <w:p w14:paraId="6DDC86DA"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8]</w:t>
      </w:r>
      <w:r w:rsidRPr="00297874">
        <w:rPr>
          <w:noProof/>
          <w:lang w:val="en-US"/>
        </w:rPr>
        <w:tab/>
        <w:t>Swati Khandelwal, “Someone is Using Mirai Botnet to Shut Down Internet for an Entire Country,” 2016. [Online]. Available: https://thehackernews.com/2016/11/ddos-attack-mirai-botnet.html.</w:t>
      </w:r>
    </w:p>
    <w:p w14:paraId="402E411F"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9]</w:t>
      </w:r>
      <w:r w:rsidRPr="00297874">
        <w:rPr>
          <w:noProof/>
          <w:lang w:val="en-US"/>
        </w:rPr>
        <w:tab/>
        <w:t xml:space="preserve">M. Antonakakis </w:t>
      </w:r>
      <w:r w:rsidRPr="00297874">
        <w:rPr>
          <w:i/>
          <w:iCs/>
          <w:noProof/>
          <w:lang w:val="en-US"/>
        </w:rPr>
        <w:t>et al.</w:t>
      </w:r>
      <w:r w:rsidRPr="00297874">
        <w:rPr>
          <w:noProof/>
          <w:lang w:val="en-US"/>
        </w:rPr>
        <w:t xml:space="preserve">, “Understanding the Mirai Botnet This paper is included in the Proceedings of the Understanding the Mirai Botnet,” </w:t>
      </w:r>
      <w:r w:rsidRPr="00297874">
        <w:rPr>
          <w:i/>
          <w:iCs/>
          <w:noProof/>
          <w:lang w:val="en-US"/>
        </w:rPr>
        <w:t>USENIX Secur.</w:t>
      </w:r>
      <w:r w:rsidRPr="00297874">
        <w:rPr>
          <w:noProof/>
          <w:lang w:val="en-US"/>
        </w:rPr>
        <w:t>, pp. 1093–1110, 2017.</w:t>
      </w:r>
    </w:p>
    <w:p w14:paraId="498519B4"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0]</w:t>
      </w:r>
      <w:r w:rsidRPr="00297874">
        <w:rPr>
          <w:noProof/>
          <w:lang w:val="en-US"/>
        </w:rPr>
        <w:tab/>
        <w:t>N. Q. Dũng, L. V. Hoàng, and N. H. Trung, “Phát hiện mã độc IoT botnet dựa trên đồ thị PSI với mô hình Skip -gram,” no. 07, pp. 29–36, 2018.</w:t>
      </w:r>
    </w:p>
    <w:p w14:paraId="1237E742"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1]</w:t>
      </w:r>
      <w:r w:rsidRPr="00297874">
        <w:rPr>
          <w:noProof/>
          <w:lang w:val="en-US"/>
        </w:rPr>
        <w:tab/>
        <w:t xml:space="preserve">P. Čeleda, R. Krejčí, J. Vykopal, and M. Drašar, “Embedded malware - An analysis of the Chuck Norris botnet,” </w:t>
      </w:r>
      <w:r w:rsidRPr="00297874">
        <w:rPr>
          <w:i/>
          <w:iCs/>
          <w:noProof/>
          <w:lang w:val="en-US"/>
        </w:rPr>
        <w:t>Proc. - Eur. Conf. Comput. Netw. Defense, EC2ND 2010</w:t>
      </w:r>
      <w:r w:rsidRPr="00297874">
        <w:rPr>
          <w:noProof/>
          <w:lang w:val="en-US"/>
        </w:rPr>
        <w:t>, pp. 3–10, 2010, doi: 10.1109/EC2ND.2010.15.</w:t>
      </w:r>
    </w:p>
    <w:p w14:paraId="05AF92CA"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2]</w:t>
      </w:r>
      <w:r w:rsidRPr="00297874">
        <w:rPr>
          <w:noProof/>
          <w:lang w:val="en-US"/>
        </w:rPr>
        <w:tab/>
        <w:t>J. Zaddach, L. Bruno, A. Francillon, and D. Balzarotti, “Avatar: A Framework to Support Dynamic Security Analysis of Embedded Systems’ Firmwares,” no. February, pp. 23–26, 2014, doi: 10.14722/ndss.2014.23229.</w:t>
      </w:r>
    </w:p>
    <w:p w14:paraId="3B9F119F"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3]</w:t>
      </w:r>
      <w:r w:rsidRPr="00297874">
        <w:rPr>
          <w:noProof/>
          <w:lang w:val="en-US"/>
        </w:rPr>
        <w:tab/>
        <w:t xml:space="preserve">Y. M. P. Pa, S. Suzuki, K. Yoshioka, T. Matsumoto, T. Kasama, and C. Rossow, “IoTPOT: A novel honeypot for revealing current IoT threats,” </w:t>
      </w:r>
      <w:r w:rsidRPr="00297874">
        <w:rPr>
          <w:i/>
          <w:iCs/>
          <w:noProof/>
          <w:lang w:val="en-US"/>
        </w:rPr>
        <w:t>J. Inf. Process.</w:t>
      </w:r>
      <w:r w:rsidRPr="00297874">
        <w:rPr>
          <w:noProof/>
          <w:lang w:val="en-US"/>
        </w:rPr>
        <w:t>, vol. 24, no. 3, pp. 522–533, 2016, doi: 10.2197/ipsjjip.24.522.</w:t>
      </w:r>
    </w:p>
    <w:p w14:paraId="6073CA1D"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4]</w:t>
      </w:r>
      <w:r w:rsidRPr="00297874">
        <w:rPr>
          <w:noProof/>
          <w:lang w:val="en-US"/>
        </w:rPr>
        <w:tab/>
        <w:t xml:space="preserve">A. Darki, C.-Y. Chuang, M. Faloutsos, Z. Qian, and H. Yin, “RARE: A Systematic Augmented Router Emulation for Malware Analysis,” </w:t>
      </w:r>
      <w:r w:rsidRPr="00297874">
        <w:rPr>
          <w:i/>
          <w:iCs/>
          <w:noProof/>
          <w:lang w:val="en-US"/>
        </w:rPr>
        <w:t>Pam</w:t>
      </w:r>
      <w:r w:rsidRPr="00297874">
        <w:rPr>
          <w:noProof/>
          <w:lang w:val="en-US"/>
        </w:rPr>
        <w:t>, vol. 2, no. March, pp. 100–113, 2018, doi: 10.1007/978-3-319-76481-8.</w:t>
      </w:r>
    </w:p>
    <w:p w14:paraId="551DB411"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5]</w:t>
      </w:r>
      <w:r w:rsidRPr="00297874">
        <w:rPr>
          <w:noProof/>
          <w:lang w:val="en-US"/>
        </w:rPr>
        <w:tab/>
        <w:t xml:space="preserve">A. Costin, J. Zaddach, A. Francillon, and D. Balzarotti, “A large-scale analysis of the security of embedded firmwares,” </w:t>
      </w:r>
      <w:r w:rsidRPr="00297874">
        <w:rPr>
          <w:i/>
          <w:iCs/>
          <w:noProof/>
          <w:lang w:val="en-US"/>
        </w:rPr>
        <w:t>Proc. 23rd USENIX Secur. Symp.</w:t>
      </w:r>
      <w:r w:rsidRPr="00297874">
        <w:rPr>
          <w:noProof/>
          <w:lang w:val="en-US"/>
        </w:rPr>
        <w:t>, pp. 95–110, 2014.</w:t>
      </w:r>
    </w:p>
    <w:p w14:paraId="6F91E1D7"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6]</w:t>
      </w:r>
      <w:r w:rsidRPr="00297874">
        <w:rPr>
          <w:noProof/>
          <w:lang w:val="en-US"/>
        </w:rPr>
        <w:tab/>
        <w:t xml:space="preserve">H. T. Nguyen, Q. D. Ngo, and V. H. Le, “IoT Botnet Detection Approach Based on PSI graph and DGCNN classifier,” </w:t>
      </w:r>
      <w:r w:rsidRPr="00297874">
        <w:rPr>
          <w:i/>
          <w:iCs/>
          <w:noProof/>
          <w:lang w:val="en-US"/>
        </w:rPr>
        <w:t>2018 IEEE Int. Conf. Inf. Commun. Signal Process. ICICSP 2018</w:t>
      </w:r>
      <w:r w:rsidRPr="00297874">
        <w:rPr>
          <w:noProof/>
          <w:lang w:val="en-US"/>
        </w:rPr>
        <w:t>, no. Icsp, pp. 118–122, 2018, doi: 10.1109/ICICSP.2018.8549713.</w:t>
      </w:r>
    </w:p>
    <w:p w14:paraId="4A91E400"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7]</w:t>
      </w:r>
      <w:r w:rsidRPr="00297874">
        <w:rPr>
          <w:noProof/>
          <w:lang w:val="en-US"/>
        </w:rPr>
        <w:tab/>
        <w:t xml:space="preserve">M. Defferrard, </w:t>
      </w:r>
      <w:r w:rsidRPr="00297874">
        <w:rPr>
          <w:i/>
          <w:iCs/>
          <w:noProof/>
          <w:lang w:val="en-US"/>
        </w:rPr>
        <w:t>Advances in Deep Learning on Graphs</w:t>
      </w:r>
      <w:r w:rsidRPr="00297874">
        <w:rPr>
          <w:noProof/>
          <w:lang w:val="en-US"/>
        </w:rPr>
        <w:t>. 2018.</w:t>
      </w:r>
    </w:p>
    <w:p w14:paraId="59E4A73E"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8]</w:t>
      </w:r>
      <w:r w:rsidRPr="00297874">
        <w:rPr>
          <w:noProof/>
          <w:lang w:val="en-US"/>
        </w:rPr>
        <w:tab/>
        <w:t xml:space="preserve">Z. Yuan, Y. Lu, Z. Wang, and Y. Xue, “Droid-Sec: Deep learning in android malware detection,” </w:t>
      </w:r>
      <w:r w:rsidRPr="00297874">
        <w:rPr>
          <w:i/>
          <w:iCs/>
          <w:noProof/>
          <w:lang w:val="en-US"/>
        </w:rPr>
        <w:t>Comput. Commun. Rev.</w:t>
      </w:r>
      <w:r w:rsidRPr="00297874">
        <w:rPr>
          <w:noProof/>
          <w:lang w:val="en-US"/>
        </w:rPr>
        <w:t>, vol. 44, no. 4, pp. 371–372, 2015, doi: 10.1145/2619239.2631434.</w:t>
      </w:r>
    </w:p>
    <w:p w14:paraId="33F0EE29"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19]</w:t>
      </w:r>
      <w:r w:rsidRPr="00297874">
        <w:rPr>
          <w:noProof/>
          <w:lang w:val="en-US"/>
        </w:rPr>
        <w:tab/>
        <w:t xml:space="preserve">J. Saxe and K. Berlin, “Deep neural network based malware detection using two dimensional binary program features,” </w:t>
      </w:r>
      <w:r w:rsidRPr="00297874">
        <w:rPr>
          <w:i/>
          <w:iCs/>
          <w:noProof/>
          <w:lang w:val="en-US"/>
        </w:rPr>
        <w:t>2015 10th Int. Conf. Malicious Unwanted Software, MALWARE 2015</w:t>
      </w:r>
      <w:r w:rsidRPr="00297874">
        <w:rPr>
          <w:noProof/>
          <w:lang w:val="en-US"/>
        </w:rPr>
        <w:t>, pp. 11–20, 2016, doi: 10.1109/MALWARE.2015.7413680.</w:t>
      </w:r>
    </w:p>
    <w:p w14:paraId="3CED5F4E"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20]</w:t>
      </w:r>
      <w:r w:rsidRPr="00297874">
        <w:rPr>
          <w:noProof/>
          <w:lang w:val="en-US"/>
        </w:rPr>
        <w:tab/>
        <w:t xml:space="preserve">H. HaddadPajouh, A. Dehghantanha, R. Khayami, and K. K. R. Choo, “A deep Recurrent Neural Network based approach for Internet of Things malware threat hunting,” </w:t>
      </w:r>
      <w:r w:rsidRPr="00297874">
        <w:rPr>
          <w:i/>
          <w:iCs/>
          <w:noProof/>
          <w:lang w:val="en-US"/>
        </w:rPr>
        <w:t>Futur. Gener. Comput. Syst.</w:t>
      </w:r>
      <w:r w:rsidRPr="00297874">
        <w:rPr>
          <w:noProof/>
          <w:lang w:val="en-US"/>
        </w:rPr>
        <w:t>, vol. 85, pp. 88–96, 2018, doi: 10.1016/j.future.2018.03.007.</w:t>
      </w:r>
    </w:p>
    <w:p w14:paraId="796E06F4" w14:textId="77777777" w:rsidR="00297874" w:rsidRPr="00297874" w:rsidRDefault="00297874" w:rsidP="00297874">
      <w:pPr>
        <w:widowControl w:val="0"/>
        <w:autoSpaceDE w:val="0"/>
        <w:autoSpaceDN w:val="0"/>
        <w:adjustRightInd w:val="0"/>
        <w:spacing w:after="120"/>
        <w:ind w:left="640" w:hanging="640"/>
        <w:rPr>
          <w:noProof/>
          <w:lang w:val="en-US"/>
        </w:rPr>
      </w:pPr>
      <w:r w:rsidRPr="00297874">
        <w:rPr>
          <w:noProof/>
          <w:lang w:val="en-US"/>
        </w:rPr>
        <w:t>[21]</w:t>
      </w:r>
      <w:r w:rsidRPr="00297874">
        <w:rPr>
          <w:noProof/>
          <w:lang w:val="en-US"/>
        </w:rPr>
        <w:tab/>
        <w:t xml:space="preserve">S. Chowdhury </w:t>
      </w:r>
      <w:r w:rsidRPr="00297874">
        <w:rPr>
          <w:i/>
          <w:iCs/>
          <w:noProof/>
          <w:lang w:val="en-US"/>
        </w:rPr>
        <w:t>et al.</w:t>
      </w:r>
      <w:r w:rsidRPr="00297874">
        <w:rPr>
          <w:noProof/>
          <w:lang w:val="en-US"/>
        </w:rPr>
        <w:t xml:space="preserve">, “Botnet detection using graph-based feature clustering,” </w:t>
      </w:r>
      <w:r w:rsidRPr="00297874">
        <w:rPr>
          <w:i/>
          <w:iCs/>
          <w:noProof/>
          <w:lang w:val="en-US"/>
        </w:rPr>
        <w:t>J. Big Data</w:t>
      </w:r>
      <w:r w:rsidRPr="00297874">
        <w:rPr>
          <w:noProof/>
          <w:lang w:val="en-US"/>
        </w:rPr>
        <w:t>, vol. 4, no. 1, 2017, doi: 10.1186/s40537-017-0074-7.</w:t>
      </w:r>
    </w:p>
    <w:p w14:paraId="0D0DB3C2" w14:textId="77777777" w:rsidR="00297874" w:rsidRPr="00297874" w:rsidRDefault="00297874" w:rsidP="00297874">
      <w:pPr>
        <w:widowControl w:val="0"/>
        <w:autoSpaceDE w:val="0"/>
        <w:autoSpaceDN w:val="0"/>
        <w:adjustRightInd w:val="0"/>
        <w:spacing w:after="120"/>
        <w:ind w:left="640" w:hanging="640"/>
        <w:rPr>
          <w:noProof/>
        </w:rPr>
      </w:pPr>
      <w:r w:rsidRPr="00297874">
        <w:rPr>
          <w:noProof/>
          <w:lang w:val="en-US"/>
        </w:rPr>
        <w:t>[22]</w:t>
      </w:r>
      <w:r w:rsidRPr="00297874">
        <w:rPr>
          <w:noProof/>
          <w:lang w:val="en-US"/>
        </w:rPr>
        <w:tab/>
        <w:t xml:space="preserve">H. T. Nguyen, D. H. Nguyen, Q. D. Ngo, V. H. Tran, and V. H. Le, “Towards a rooted subgraph classifier for IoT botnet detection,” </w:t>
      </w:r>
      <w:r w:rsidRPr="00297874">
        <w:rPr>
          <w:i/>
          <w:iCs/>
          <w:noProof/>
          <w:lang w:val="en-US"/>
        </w:rPr>
        <w:t>ACM Int. Conf. Proceeding Ser.</w:t>
      </w:r>
      <w:r w:rsidRPr="00297874">
        <w:rPr>
          <w:noProof/>
          <w:lang w:val="en-US"/>
        </w:rPr>
        <w:t>, pp. 247–251, 2019, doi: 10.1145/3348445.3348474.</w:t>
      </w:r>
    </w:p>
    <w:p w14:paraId="6E1B92BB" w14:textId="61B5C95B" w:rsidR="00C25946" w:rsidRPr="00642EBB" w:rsidRDefault="00056921" w:rsidP="00297874">
      <w:pPr>
        <w:widowControl w:val="0"/>
        <w:autoSpaceDE w:val="0"/>
        <w:autoSpaceDN w:val="0"/>
        <w:adjustRightInd w:val="0"/>
        <w:spacing w:after="120"/>
        <w:ind w:left="640" w:hanging="640"/>
        <w:rPr>
          <w:szCs w:val="28"/>
          <w:lang w:val="vi-VN"/>
        </w:rPr>
      </w:pPr>
      <w:r w:rsidRPr="00642EBB">
        <w:rPr>
          <w:szCs w:val="28"/>
          <w:lang w:val="vi-VN"/>
        </w:rPr>
        <w:fldChar w:fldCharType="end"/>
      </w:r>
      <w:r w:rsidR="006A3B03" w:rsidRPr="00642EBB">
        <w:rPr>
          <w:noProof/>
          <w:szCs w:val="28"/>
          <w:lang w:val="en-US"/>
        </w:rPr>
        <w:t xml:space="preserve"> </w:t>
      </w:r>
    </w:p>
    <w:sectPr w:rsidR="00C25946" w:rsidRPr="00642EBB" w:rsidSect="00DE70AA">
      <w:pgSz w:w="11907" w:h="16839" w:code="9"/>
      <w:pgMar w:top="987" w:right="1134" w:bottom="1135"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CCEA61" w14:textId="77777777" w:rsidR="00A31161" w:rsidRDefault="00A31161" w:rsidP="00F96CE0">
      <w:r>
        <w:separator/>
      </w:r>
    </w:p>
  </w:endnote>
  <w:endnote w:type="continuationSeparator" w:id="0">
    <w:p w14:paraId="2005A1E6" w14:textId="77777777" w:rsidR="00A31161" w:rsidRDefault="00A31161" w:rsidP="00F96CE0">
      <w:r>
        <w:continuationSeparator/>
      </w:r>
    </w:p>
  </w:endnote>
  <w:endnote w:type="continuationNotice" w:id="1">
    <w:p w14:paraId="6ADA5E89" w14:textId="77777777" w:rsidR="00A31161" w:rsidRDefault="00A311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Headings C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Bold">
    <w:altName w:val="Times New Roman"/>
    <w:panose1 w:val="00000800000000020000"/>
    <w:charset w:val="00"/>
    <w:family w:val="auto"/>
    <w:pitch w:val="variable"/>
    <w:sig w:usb0="E00002FF" w:usb1="5000205A" w:usb2="00000000" w:usb3="00000000" w:csb0="0000019F" w:csb1="00000000"/>
  </w:font>
  <w:font w:name="TimesNewRomanPS">
    <w:altName w:val="Times New Roman"/>
    <w:panose1 w:val="020B0604020202020204"/>
    <w:charset w:val="00"/>
    <w:family w:val="roman"/>
    <w:notTrueType/>
    <w:pitch w:val="default"/>
  </w:font>
  <w:font w:name="NimbusRomNo9L">
    <w:altName w:val="Cambria"/>
    <w:panose1 w:val="020B0604020202020204"/>
    <w:charset w:val="00"/>
    <w:family w:val="roman"/>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4236C9" w14:textId="77777777" w:rsidR="003B451B" w:rsidRDefault="003B451B" w:rsidP="00F96C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9323885"/>
      <w:docPartObj>
        <w:docPartGallery w:val="Page Numbers (Bottom of Page)"/>
        <w:docPartUnique/>
      </w:docPartObj>
    </w:sdtPr>
    <w:sdtEndPr>
      <w:rPr>
        <w:rStyle w:val="PageNumber"/>
      </w:rPr>
    </w:sdtEndPr>
    <w:sdtContent>
      <w:p w14:paraId="4E885143" w14:textId="77777777" w:rsidR="00D243BF" w:rsidRDefault="00D243BF" w:rsidP="00FE44F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5EA24A95" w14:textId="77777777" w:rsidR="00D243BF" w:rsidRDefault="00D243BF" w:rsidP="00F96C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389C2" w14:textId="77777777" w:rsidR="00A31161" w:rsidRDefault="00A31161" w:rsidP="00F96CE0">
      <w:r>
        <w:separator/>
      </w:r>
    </w:p>
  </w:footnote>
  <w:footnote w:type="continuationSeparator" w:id="0">
    <w:p w14:paraId="51C7BE7A" w14:textId="77777777" w:rsidR="00A31161" w:rsidRDefault="00A31161" w:rsidP="00F96CE0">
      <w:r>
        <w:continuationSeparator/>
      </w:r>
    </w:p>
  </w:footnote>
  <w:footnote w:type="continuationNotice" w:id="1">
    <w:p w14:paraId="036BBFDD" w14:textId="77777777" w:rsidR="00A31161" w:rsidRDefault="00A3116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5252A"/>
    <w:multiLevelType w:val="hybridMultilevel"/>
    <w:tmpl w:val="AF9A1242"/>
    <w:lvl w:ilvl="0" w:tplc="C06ED7EA">
      <w:start w:val="1"/>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 w15:restartNumberingAfterBreak="0">
    <w:nsid w:val="166423D2"/>
    <w:multiLevelType w:val="multilevel"/>
    <w:tmpl w:val="0EECF72E"/>
    <w:lvl w:ilvl="0">
      <w:start w:val="1"/>
      <w:numFmt w:val="decimal"/>
      <w:pStyle w:val="Heading1"/>
      <w:suff w:val="space"/>
      <w:lvlText w:val="Chương %1. "/>
      <w:lvlJc w:val="left"/>
      <w:pPr>
        <w:ind w:left="0" w:firstLine="0"/>
      </w:pPr>
      <w:rPr>
        <w:rFonts w:cs="Times New Roman (Headings CS)" w:hint="default"/>
        <w:caps/>
        <w:strike w:val="0"/>
        <w:dstrike w:val="0"/>
        <w:vanish w:val="0"/>
        <w:vertAlign w:val="baseline"/>
      </w:rPr>
    </w:lvl>
    <w:lvl w:ilvl="1">
      <w:start w:val="1"/>
      <w:numFmt w:val="decimal"/>
      <w:pStyle w:val="Heading2"/>
      <w:suff w:val="space"/>
      <w:lvlText w:val="%1.%2. "/>
      <w:lvlJc w:val="left"/>
      <w:pPr>
        <w:ind w:left="0" w:firstLine="0"/>
      </w:pPr>
      <w:rPr>
        <w:rFonts w:hint="default"/>
      </w:rPr>
    </w:lvl>
    <w:lvl w:ilvl="2">
      <w:start w:val="1"/>
      <w:numFmt w:val="decimal"/>
      <w:pStyle w:val="Heading3"/>
      <w:suff w:val="space"/>
      <w:lvlText w:val="%1.%2.%3. "/>
      <w:lvlJc w:val="left"/>
      <w:pPr>
        <w:ind w:left="0" w:firstLine="0"/>
      </w:pPr>
      <w:rPr>
        <w:rFonts w:hint="default"/>
        <w:sz w:val="28"/>
      </w:rPr>
    </w:lvl>
    <w:lvl w:ilvl="3">
      <w:start w:val="1"/>
      <w:numFmt w:val="decimal"/>
      <w:pStyle w:val="Heading4"/>
      <w:suff w:val="space"/>
      <w:lvlText w:val="%1.%2.%3.%4. "/>
      <w:lvlJc w:val="left"/>
      <w:pPr>
        <w:ind w:left="0" w:firstLine="0"/>
      </w:pPr>
      <w:rPr>
        <w:rFonts w:hint="default"/>
      </w:rPr>
    </w:lvl>
    <w:lvl w:ilvl="4">
      <w:start w:val="1"/>
      <w:numFmt w:val="decimal"/>
      <w:lvlRestart w:val="1"/>
      <w:pStyle w:val="Caption"/>
      <w:suff w:val="space"/>
      <w:lvlText w:val="Hình %1.%5. "/>
      <w:lvlJc w:val="center"/>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C330F15"/>
    <w:multiLevelType w:val="hybridMultilevel"/>
    <w:tmpl w:val="A092AA8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FF7DC0"/>
    <w:multiLevelType w:val="hybridMultilevel"/>
    <w:tmpl w:val="007CF1C4"/>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4" w15:restartNumberingAfterBreak="0">
    <w:nsid w:val="2B8B2B44"/>
    <w:multiLevelType w:val="hybridMultilevel"/>
    <w:tmpl w:val="007CF1C4"/>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5" w15:restartNumberingAfterBreak="0">
    <w:nsid w:val="2D9C689E"/>
    <w:multiLevelType w:val="hybridMultilevel"/>
    <w:tmpl w:val="55AAE09C"/>
    <w:lvl w:ilvl="0" w:tplc="BA02669E">
      <w:start w:val="3"/>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cs="Wingdings" w:hint="default"/>
      </w:rPr>
    </w:lvl>
    <w:lvl w:ilvl="3" w:tplc="04090001" w:tentative="1">
      <w:start w:val="1"/>
      <w:numFmt w:val="bullet"/>
      <w:lvlText w:val=""/>
      <w:lvlJc w:val="left"/>
      <w:pPr>
        <w:ind w:left="2917" w:hanging="360"/>
      </w:pPr>
      <w:rPr>
        <w:rFonts w:ascii="Symbol" w:hAnsi="Symbol" w:cs="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cs="Wingdings" w:hint="default"/>
      </w:rPr>
    </w:lvl>
    <w:lvl w:ilvl="6" w:tplc="04090001" w:tentative="1">
      <w:start w:val="1"/>
      <w:numFmt w:val="bullet"/>
      <w:lvlText w:val=""/>
      <w:lvlJc w:val="left"/>
      <w:pPr>
        <w:ind w:left="5077" w:hanging="360"/>
      </w:pPr>
      <w:rPr>
        <w:rFonts w:ascii="Symbol" w:hAnsi="Symbol" w:cs="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cs="Wingdings" w:hint="default"/>
      </w:rPr>
    </w:lvl>
  </w:abstractNum>
  <w:abstractNum w:abstractNumId="6" w15:restartNumberingAfterBreak="0">
    <w:nsid w:val="3BCC5155"/>
    <w:multiLevelType w:val="hybridMultilevel"/>
    <w:tmpl w:val="50263966"/>
    <w:lvl w:ilvl="0" w:tplc="F6AA9674">
      <w:start w:val="1"/>
      <w:numFmt w:val="bullet"/>
      <w:lvlText w:val="-"/>
      <w:lvlJc w:val="left"/>
      <w:pPr>
        <w:ind w:left="927" w:hanging="360"/>
      </w:pPr>
      <w:rPr>
        <w:rFonts w:ascii="Times New Roman" w:eastAsia="Times New Roman" w:hAnsi="Times New Roman" w:cs="Times New Roman" w:hint="default"/>
      </w:rPr>
    </w:lvl>
    <w:lvl w:ilvl="1" w:tplc="04090001">
      <w:start w:val="1"/>
      <w:numFmt w:val="bullet"/>
      <w:lvlText w:val=""/>
      <w:lvlJc w:val="left"/>
      <w:pPr>
        <w:ind w:left="1647" w:hanging="360"/>
      </w:pPr>
      <w:rPr>
        <w:rFonts w:ascii="Symbol" w:hAnsi="Symbol"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7" w15:restartNumberingAfterBreak="0">
    <w:nsid w:val="3D0C3A87"/>
    <w:multiLevelType w:val="hybridMultilevel"/>
    <w:tmpl w:val="3C608B26"/>
    <w:lvl w:ilvl="0" w:tplc="04090001">
      <w:start w:val="1"/>
      <w:numFmt w:val="bullet"/>
      <w:lvlText w:val=""/>
      <w:lvlJc w:val="left"/>
      <w:pPr>
        <w:ind w:left="1578" w:hanging="360"/>
      </w:pPr>
      <w:rPr>
        <w:rFonts w:ascii="Symbol" w:hAnsi="Symbol" w:hint="default"/>
      </w:rPr>
    </w:lvl>
    <w:lvl w:ilvl="1" w:tplc="04090003" w:tentative="1">
      <w:start w:val="1"/>
      <w:numFmt w:val="bullet"/>
      <w:lvlText w:val="o"/>
      <w:lvlJc w:val="left"/>
      <w:pPr>
        <w:ind w:left="2298" w:hanging="360"/>
      </w:pPr>
      <w:rPr>
        <w:rFonts w:ascii="Courier New" w:hAnsi="Courier New" w:cs="Courier New" w:hint="default"/>
      </w:rPr>
    </w:lvl>
    <w:lvl w:ilvl="2" w:tplc="04090005" w:tentative="1">
      <w:start w:val="1"/>
      <w:numFmt w:val="bullet"/>
      <w:lvlText w:val=""/>
      <w:lvlJc w:val="left"/>
      <w:pPr>
        <w:ind w:left="3018" w:hanging="360"/>
      </w:pPr>
      <w:rPr>
        <w:rFonts w:ascii="Wingdings" w:hAnsi="Wingdings" w:hint="default"/>
      </w:rPr>
    </w:lvl>
    <w:lvl w:ilvl="3" w:tplc="04090001" w:tentative="1">
      <w:start w:val="1"/>
      <w:numFmt w:val="bullet"/>
      <w:lvlText w:val=""/>
      <w:lvlJc w:val="left"/>
      <w:pPr>
        <w:ind w:left="3738" w:hanging="360"/>
      </w:pPr>
      <w:rPr>
        <w:rFonts w:ascii="Symbol" w:hAnsi="Symbol" w:hint="default"/>
      </w:rPr>
    </w:lvl>
    <w:lvl w:ilvl="4" w:tplc="04090003" w:tentative="1">
      <w:start w:val="1"/>
      <w:numFmt w:val="bullet"/>
      <w:lvlText w:val="o"/>
      <w:lvlJc w:val="left"/>
      <w:pPr>
        <w:ind w:left="4458" w:hanging="360"/>
      </w:pPr>
      <w:rPr>
        <w:rFonts w:ascii="Courier New" w:hAnsi="Courier New" w:cs="Courier New" w:hint="default"/>
      </w:rPr>
    </w:lvl>
    <w:lvl w:ilvl="5" w:tplc="04090005" w:tentative="1">
      <w:start w:val="1"/>
      <w:numFmt w:val="bullet"/>
      <w:lvlText w:val=""/>
      <w:lvlJc w:val="left"/>
      <w:pPr>
        <w:ind w:left="5178" w:hanging="360"/>
      </w:pPr>
      <w:rPr>
        <w:rFonts w:ascii="Wingdings" w:hAnsi="Wingdings" w:hint="default"/>
      </w:rPr>
    </w:lvl>
    <w:lvl w:ilvl="6" w:tplc="04090001" w:tentative="1">
      <w:start w:val="1"/>
      <w:numFmt w:val="bullet"/>
      <w:lvlText w:val=""/>
      <w:lvlJc w:val="left"/>
      <w:pPr>
        <w:ind w:left="5898" w:hanging="360"/>
      </w:pPr>
      <w:rPr>
        <w:rFonts w:ascii="Symbol" w:hAnsi="Symbol" w:hint="default"/>
      </w:rPr>
    </w:lvl>
    <w:lvl w:ilvl="7" w:tplc="04090003" w:tentative="1">
      <w:start w:val="1"/>
      <w:numFmt w:val="bullet"/>
      <w:lvlText w:val="o"/>
      <w:lvlJc w:val="left"/>
      <w:pPr>
        <w:ind w:left="6618" w:hanging="360"/>
      </w:pPr>
      <w:rPr>
        <w:rFonts w:ascii="Courier New" w:hAnsi="Courier New" w:cs="Courier New" w:hint="default"/>
      </w:rPr>
    </w:lvl>
    <w:lvl w:ilvl="8" w:tplc="04090005" w:tentative="1">
      <w:start w:val="1"/>
      <w:numFmt w:val="bullet"/>
      <w:lvlText w:val=""/>
      <w:lvlJc w:val="left"/>
      <w:pPr>
        <w:ind w:left="7338" w:hanging="360"/>
      </w:pPr>
      <w:rPr>
        <w:rFonts w:ascii="Wingdings" w:hAnsi="Wingdings" w:hint="default"/>
      </w:rPr>
    </w:lvl>
  </w:abstractNum>
  <w:abstractNum w:abstractNumId="8" w15:restartNumberingAfterBreak="0">
    <w:nsid w:val="3E797274"/>
    <w:multiLevelType w:val="hybridMultilevel"/>
    <w:tmpl w:val="68A88E78"/>
    <w:lvl w:ilvl="0" w:tplc="F12A8226">
      <w:start w:val="2"/>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9" w15:restartNumberingAfterBreak="0">
    <w:nsid w:val="410B758E"/>
    <w:multiLevelType w:val="hybridMultilevel"/>
    <w:tmpl w:val="26D86FDA"/>
    <w:lvl w:ilvl="0" w:tplc="2CE84634">
      <w:start w:val="1"/>
      <w:numFmt w:val="decimal"/>
      <w:lvlText w:val="%1."/>
      <w:lvlJc w:val="left"/>
      <w:pPr>
        <w:ind w:left="720" w:hanging="360"/>
      </w:pPr>
      <w:rPr>
        <w:rFonts w:ascii="Times New Roman" w:hAnsi="Times New Roman" w:hint="default"/>
        <w:w w:val="99"/>
        <w:sz w:val="26"/>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98002E"/>
    <w:multiLevelType w:val="hybridMultilevel"/>
    <w:tmpl w:val="1258FF62"/>
    <w:lvl w:ilvl="0" w:tplc="042A0001">
      <w:start w:val="1"/>
      <w:numFmt w:val="bullet"/>
      <w:lvlText w:val=""/>
      <w:lvlJc w:val="left"/>
      <w:pPr>
        <w:ind w:left="1429" w:hanging="360"/>
      </w:pPr>
      <w:rPr>
        <w:rFonts w:ascii="Symbol" w:hAnsi="Symbol" w:hint="default"/>
      </w:rPr>
    </w:lvl>
    <w:lvl w:ilvl="1" w:tplc="042A0003" w:tentative="1">
      <w:start w:val="1"/>
      <w:numFmt w:val="bullet"/>
      <w:lvlText w:val="o"/>
      <w:lvlJc w:val="left"/>
      <w:pPr>
        <w:ind w:left="2149" w:hanging="360"/>
      </w:pPr>
      <w:rPr>
        <w:rFonts w:ascii="Courier New" w:hAnsi="Courier New" w:cs="Courier New" w:hint="default"/>
      </w:rPr>
    </w:lvl>
    <w:lvl w:ilvl="2" w:tplc="042A0005" w:tentative="1">
      <w:start w:val="1"/>
      <w:numFmt w:val="bullet"/>
      <w:lvlText w:val=""/>
      <w:lvlJc w:val="left"/>
      <w:pPr>
        <w:ind w:left="2869" w:hanging="360"/>
      </w:pPr>
      <w:rPr>
        <w:rFonts w:ascii="Wingdings" w:hAnsi="Wingdings" w:hint="default"/>
      </w:rPr>
    </w:lvl>
    <w:lvl w:ilvl="3" w:tplc="042A0001" w:tentative="1">
      <w:start w:val="1"/>
      <w:numFmt w:val="bullet"/>
      <w:lvlText w:val=""/>
      <w:lvlJc w:val="left"/>
      <w:pPr>
        <w:ind w:left="3589" w:hanging="360"/>
      </w:pPr>
      <w:rPr>
        <w:rFonts w:ascii="Symbol" w:hAnsi="Symbol" w:hint="default"/>
      </w:rPr>
    </w:lvl>
    <w:lvl w:ilvl="4" w:tplc="042A0003" w:tentative="1">
      <w:start w:val="1"/>
      <w:numFmt w:val="bullet"/>
      <w:lvlText w:val="o"/>
      <w:lvlJc w:val="left"/>
      <w:pPr>
        <w:ind w:left="4309" w:hanging="360"/>
      </w:pPr>
      <w:rPr>
        <w:rFonts w:ascii="Courier New" w:hAnsi="Courier New" w:cs="Courier New" w:hint="default"/>
      </w:rPr>
    </w:lvl>
    <w:lvl w:ilvl="5" w:tplc="042A0005" w:tentative="1">
      <w:start w:val="1"/>
      <w:numFmt w:val="bullet"/>
      <w:lvlText w:val=""/>
      <w:lvlJc w:val="left"/>
      <w:pPr>
        <w:ind w:left="5029" w:hanging="360"/>
      </w:pPr>
      <w:rPr>
        <w:rFonts w:ascii="Wingdings" w:hAnsi="Wingdings" w:hint="default"/>
      </w:rPr>
    </w:lvl>
    <w:lvl w:ilvl="6" w:tplc="042A0001" w:tentative="1">
      <w:start w:val="1"/>
      <w:numFmt w:val="bullet"/>
      <w:lvlText w:val=""/>
      <w:lvlJc w:val="left"/>
      <w:pPr>
        <w:ind w:left="5749" w:hanging="360"/>
      </w:pPr>
      <w:rPr>
        <w:rFonts w:ascii="Symbol" w:hAnsi="Symbol" w:hint="default"/>
      </w:rPr>
    </w:lvl>
    <w:lvl w:ilvl="7" w:tplc="042A0003" w:tentative="1">
      <w:start w:val="1"/>
      <w:numFmt w:val="bullet"/>
      <w:lvlText w:val="o"/>
      <w:lvlJc w:val="left"/>
      <w:pPr>
        <w:ind w:left="6469" w:hanging="360"/>
      </w:pPr>
      <w:rPr>
        <w:rFonts w:ascii="Courier New" w:hAnsi="Courier New" w:cs="Courier New" w:hint="default"/>
      </w:rPr>
    </w:lvl>
    <w:lvl w:ilvl="8" w:tplc="042A0005" w:tentative="1">
      <w:start w:val="1"/>
      <w:numFmt w:val="bullet"/>
      <w:lvlText w:val=""/>
      <w:lvlJc w:val="left"/>
      <w:pPr>
        <w:ind w:left="7189" w:hanging="360"/>
      </w:pPr>
      <w:rPr>
        <w:rFonts w:ascii="Wingdings" w:hAnsi="Wingdings" w:hint="default"/>
      </w:rPr>
    </w:lvl>
  </w:abstractNum>
  <w:abstractNum w:abstractNumId="11" w15:restartNumberingAfterBreak="0">
    <w:nsid w:val="5717597A"/>
    <w:multiLevelType w:val="hybridMultilevel"/>
    <w:tmpl w:val="18B8A32A"/>
    <w:lvl w:ilvl="0" w:tplc="9DA8C974">
      <w:numFmt w:val="bullet"/>
      <w:lvlText w:val="-"/>
      <w:lvlJc w:val="left"/>
      <w:pPr>
        <w:ind w:left="757" w:hanging="360"/>
      </w:pPr>
      <w:rPr>
        <w:rFonts w:ascii="Times New Roman" w:eastAsia="Times New Roman" w:hAnsi="Times New Roman" w:cs="Times New Roman"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2" w15:restartNumberingAfterBreak="0">
    <w:nsid w:val="59584723"/>
    <w:multiLevelType w:val="hybridMultilevel"/>
    <w:tmpl w:val="A7EC75E4"/>
    <w:lvl w:ilvl="0" w:tplc="324AA0AE">
      <w:start w:val="1"/>
      <w:numFmt w:val="decimal"/>
      <w:lvlText w:val="%1."/>
      <w:lvlJc w:val="left"/>
      <w:pPr>
        <w:ind w:left="757" w:hanging="360"/>
      </w:pPr>
      <w:rPr>
        <w:rFonts w:ascii="Times New Roman" w:eastAsia="Times New Roman" w:hAnsi="Times New Roman" w:cs="Times New Roman"/>
      </w:rPr>
    </w:lvl>
    <w:lvl w:ilvl="1" w:tplc="F6AA9674">
      <w:start w:val="1"/>
      <w:numFmt w:val="bullet"/>
      <w:lvlText w:val="-"/>
      <w:lvlJc w:val="left"/>
      <w:pPr>
        <w:ind w:left="1477" w:hanging="360"/>
      </w:pPr>
      <w:rPr>
        <w:rFonts w:ascii="Times New Roman" w:eastAsia="Times New Roman" w:hAnsi="Times New Roman" w:cs="Times New Roman" w:hint="default"/>
      </w:rPr>
    </w:lvl>
    <w:lvl w:ilvl="2" w:tplc="04090005" w:tentative="1">
      <w:start w:val="1"/>
      <w:numFmt w:val="bullet"/>
      <w:lvlText w:val=""/>
      <w:lvlJc w:val="left"/>
      <w:pPr>
        <w:ind w:left="2197" w:hanging="360"/>
      </w:pPr>
      <w:rPr>
        <w:rFonts w:ascii="Wingdings" w:hAnsi="Wingdings" w:cs="Wingdings" w:hint="default"/>
      </w:rPr>
    </w:lvl>
    <w:lvl w:ilvl="3" w:tplc="04090001" w:tentative="1">
      <w:start w:val="1"/>
      <w:numFmt w:val="bullet"/>
      <w:lvlText w:val=""/>
      <w:lvlJc w:val="left"/>
      <w:pPr>
        <w:ind w:left="2917" w:hanging="360"/>
      </w:pPr>
      <w:rPr>
        <w:rFonts w:ascii="Symbol" w:hAnsi="Symbol" w:cs="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cs="Wingdings" w:hint="default"/>
      </w:rPr>
    </w:lvl>
    <w:lvl w:ilvl="6" w:tplc="04090001" w:tentative="1">
      <w:start w:val="1"/>
      <w:numFmt w:val="bullet"/>
      <w:lvlText w:val=""/>
      <w:lvlJc w:val="left"/>
      <w:pPr>
        <w:ind w:left="5077" w:hanging="360"/>
      </w:pPr>
      <w:rPr>
        <w:rFonts w:ascii="Symbol" w:hAnsi="Symbol" w:cs="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cs="Wingdings" w:hint="default"/>
      </w:rPr>
    </w:lvl>
  </w:abstractNum>
  <w:abstractNum w:abstractNumId="13" w15:restartNumberingAfterBreak="0">
    <w:nsid w:val="5D1E0A31"/>
    <w:multiLevelType w:val="hybridMultilevel"/>
    <w:tmpl w:val="EA6840D2"/>
    <w:lvl w:ilvl="0" w:tplc="042A0001">
      <w:start w:val="1"/>
      <w:numFmt w:val="bullet"/>
      <w:lvlText w:val=""/>
      <w:lvlJc w:val="left"/>
      <w:pPr>
        <w:ind w:left="1429"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62B51317"/>
    <w:multiLevelType w:val="hybridMultilevel"/>
    <w:tmpl w:val="D6E0FF68"/>
    <w:lvl w:ilvl="0" w:tplc="49AEFEC0">
      <w:start w:val="1"/>
      <w:numFmt w:val="decimal"/>
      <w:lvlText w:val="%1."/>
      <w:lvlJc w:val="left"/>
      <w:pPr>
        <w:ind w:left="757" w:hanging="360"/>
      </w:pPr>
      <w:rPr>
        <w:rFonts w:hint="default"/>
      </w:rPr>
    </w:lvl>
    <w:lvl w:ilvl="1" w:tplc="04090019" w:tentative="1">
      <w:start w:val="1"/>
      <w:numFmt w:val="lowerLetter"/>
      <w:lvlText w:val="%2."/>
      <w:lvlJc w:val="left"/>
      <w:pPr>
        <w:ind w:left="1477" w:hanging="360"/>
      </w:pPr>
    </w:lvl>
    <w:lvl w:ilvl="2" w:tplc="0409001B" w:tentative="1">
      <w:start w:val="1"/>
      <w:numFmt w:val="lowerRoman"/>
      <w:lvlText w:val="%3."/>
      <w:lvlJc w:val="right"/>
      <w:pPr>
        <w:ind w:left="2197" w:hanging="180"/>
      </w:pPr>
    </w:lvl>
    <w:lvl w:ilvl="3" w:tplc="0409000F" w:tentative="1">
      <w:start w:val="1"/>
      <w:numFmt w:val="decimal"/>
      <w:lvlText w:val="%4."/>
      <w:lvlJc w:val="left"/>
      <w:pPr>
        <w:ind w:left="2917" w:hanging="360"/>
      </w:pPr>
    </w:lvl>
    <w:lvl w:ilvl="4" w:tplc="04090019" w:tentative="1">
      <w:start w:val="1"/>
      <w:numFmt w:val="lowerLetter"/>
      <w:lvlText w:val="%5."/>
      <w:lvlJc w:val="left"/>
      <w:pPr>
        <w:ind w:left="3637" w:hanging="360"/>
      </w:pPr>
    </w:lvl>
    <w:lvl w:ilvl="5" w:tplc="0409001B" w:tentative="1">
      <w:start w:val="1"/>
      <w:numFmt w:val="lowerRoman"/>
      <w:lvlText w:val="%6."/>
      <w:lvlJc w:val="right"/>
      <w:pPr>
        <w:ind w:left="4357" w:hanging="180"/>
      </w:pPr>
    </w:lvl>
    <w:lvl w:ilvl="6" w:tplc="0409000F" w:tentative="1">
      <w:start w:val="1"/>
      <w:numFmt w:val="decimal"/>
      <w:lvlText w:val="%7."/>
      <w:lvlJc w:val="left"/>
      <w:pPr>
        <w:ind w:left="5077" w:hanging="360"/>
      </w:pPr>
    </w:lvl>
    <w:lvl w:ilvl="7" w:tplc="04090019" w:tentative="1">
      <w:start w:val="1"/>
      <w:numFmt w:val="lowerLetter"/>
      <w:lvlText w:val="%8."/>
      <w:lvlJc w:val="left"/>
      <w:pPr>
        <w:ind w:left="5797" w:hanging="360"/>
      </w:pPr>
    </w:lvl>
    <w:lvl w:ilvl="8" w:tplc="0409001B" w:tentative="1">
      <w:start w:val="1"/>
      <w:numFmt w:val="lowerRoman"/>
      <w:lvlText w:val="%9."/>
      <w:lvlJc w:val="right"/>
      <w:pPr>
        <w:ind w:left="6517" w:hanging="180"/>
      </w:pPr>
    </w:lvl>
  </w:abstractNum>
  <w:abstractNum w:abstractNumId="15" w15:restartNumberingAfterBreak="0">
    <w:nsid w:val="63A03E92"/>
    <w:multiLevelType w:val="hybridMultilevel"/>
    <w:tmpl w:val="43C8E4FE"/>
    <w:lvl w:ilvl="0" w:tplc="F6AA9674">
      <w:start w:val="1"/>
      <w:numFmt w:val="bullet"/>
      <w:lvlText w:val="-"/>
      <w:lvlJc w:val="left"/>
      <w:pPr>
        <w:ind w:left="1117" w:hanging="360"/>
      </w:pPr>
      <w:rPr>
        <w:rFonts w:ascii="Times New Roman" w:eastAsia="Times New Roman" w:hAnsi="Times New Roman" w:cs="Times New Roman"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6" w15:restartNumberingAfterBreak="0">
    <w:nsid w:val="69720DC0"/>
    <w:multiLevelType w:val="hybridMultilevel"/>
    <w:tmpl w:val="6F06A1E0"/>
    <w:lvl w:ilvl="0" w:tplc="042A0001">
      <w:start w:val="1"/>
      <w:numFmt w:val="bullet"/>
      <w:lvlText w:val=""/>
      <w:lvlJc w:val="left"/>
      <w:pPr>
        <w:ind w:left="1429"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7A155982"/>
    <w:multiLevelType w:val="hybridMultilevel"/>
    <w:tmpl w:val="68F4E1FE"/>
    <w:lvl w:ilvl="0" w:tplc="EBE69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7"/>
  </w:num>
  <w:num w:numId="2">
    <w:abstractNumId w:val="1"/>
  </w:num>
  <w:num w:numId="3">
    <w:abstractNumId w:val="6"/>
  </w:num>
  <w:num w:numId="4">
    <w:abstractNumId w:val="10"/>
  </w:num>
  <w:num w:numId="5">
    <w:abstractNumId w:val="13"/>
  </w:num>
  <w:num w:numId="6">
    <w:abstractNumId w:val="16"/>
  </w:num>
  <w:num w:numId="7">
    <w:abstractNumId w:val="2"/>
  </w:num>
  <w:num w:numId="8">
    <w:abstractNumId w:val="1"/>
  </w:num>
  <w:num w:numId="9">
    <w:abstractNumId w:val="1"/>
  </w:num>
  <w:num w:numId="10">
    <w:abstractNumId w:val="1"/>
  </w:num>
  <w:num w:numId="11">
    <w:abstractNumId w:val="17"/>
  </w:num>
  <w:num w:numId="12">
    <w:abstractNumId w:val="1"/>
  </w:num>
  <w:num w:numId="13">
    <w:abstractNumId w:val="12"/>
  </w:num>
  <w:num w:numId="14">
    <w:abstractNumId w:val="14"/>
  </w:num>
  <w:num w:numId="15">
    <w:abstractNumId w:val="9"/>
  </w:num>
  <w:num w:numId="16">
    <w:abstractNumId w:val="1"/>
  </w:num>
  <w:num w:numId="17">
    <w:abstractNumId w:val="1"/>
  </w:num>
  <w:num w:numId="18">
    <w:abstractNumId w:val="1"/>
  </w:num>
  <w:num w:numId="19">
    <w:abstractNumId w:val="1"/>
  </w:num>
  <w:num w:numId="20">
    <w:abstractNumId w:val="1"/>
  </w:num>
  <w:num w:numId="21">
    <w:abstractNumId w:val="5"/>
  </w:num>
  <w:num w:numId="22">
    <w:abstractNumId w:val="0"/>
  </w:num>
  <w:num w:numId="23">
    <w:abstractNumId w:val="4"/>
  </w:num>
  <w:num w:numId="24">
    <w:abstractNumId w:val="1"/>
  </w:num>
  <w:num w:numId="25">
    <w:abstractNumId w:val="15"/>
  </w:num>
  <w:num w:numId="26">
    <w:abstractNumId w:val="11"/>
  </w:num>
  <w:num w:numId="27">
    <w:abstractNumId w:val="8"/>
  </w:num>
  <w:num w:numId="28">
    <w:abstractNumId w:val="1"/>
  </w:num>
  <w:num w:numId="29">
    <w:abstractNumId w:val="3"/>
  </w:num>
  <w:num w:numId="30">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5BE"/>
    <w:rsid w:val="000005A2"/>
    <w:rsid w:val="00000942"/>
    <w:rsid w:val="0000179A"/>
    <w:rsid w:val="000017D2"/>
    <w:rsid w:val="0000182F"/>
    <w:rsid w:val="000019D4"/>
    <w:rsid w:val="00001A51"/>
    <w:rsid w:val="000023D0"/>
    <w:rsid w:val="000036D4"/>
    <w:rsid w:val="00003F80"/>
    <w:rsid w:val="000040FD"/>
    <w:rsid w:val="0000493E"/>
    <w:rsid w:val="00005381"/>
    <w:rsid w:val="000055F7"/>
    <w:rsid w:val="000065ED"/>
    <w:rsid w:val="0000764F"/>
    <w:rsid w:val="000102F4"/>
    <w:rsid w:val="000104A3"/>
    <w:rsid w:val="0001061D"/>
    <w:rsid w:val="000108AA"/>
    <w:rsid w:val="0001139A"/>
    <w:rsid w:val="00011C49"/>
    <w:rsid w:val="00013F4E"/>
    <w:rsid w:val="00014522"/>
    <w:rsid w:val="00016662"/>
    <w:rsid w:val="00017E3D"/>
    <w:rsid w:val="00017F74"/>
    <w:rsid w:val="000206FE"/>
    <w:rsid w:val="00020D84"/>
    <w:rsid w:val="00021445"/>
    <w:rsid w:val="00021512"/>
    <w:rsid w:val="00021F28"/>
    <w:rsid w:val="00021F31"/>
    <w:rsid w:val="000220CC"/>
    <w:rsid w:val="000224FE"/>
    <w:rsid w:val="0002354F"/>
    <w:rsid w:val="00024D76"/>
    <w:rsid w:val="00025292"/>
    <w:rsid w:val="000253EC"/>
    <w:rsid w:val="00026AFE"/>
    <w:rsid w:val="00031645"/>
    <w:rsid w:val="00031DB8"/>
    <w:rsid w:val="00031F90"/>
    <w:rsid w:val="000324BF"/>
    <w:rsid w:val="00032954"/>
    <w:rsid w:val="000332C3"/>
    <w:rsid w:val="000336D9"/>
    <w:rsid w:val="0003465F"/>
    <w:rsid w:val="00034924"/>
    <w:rsid w:val="00036374"/>
    <w:rsid w:val="0003655C"/>
    <w:rsid w:val="00036B03"/>
    <w:rsid w:val="00036B0E"/>
    <w:rsid w:val="00037574"/>
    <w:rsid w:val="00037CB0"/>
    <w:rsid w:val="00040A23"/>
    <w:rsid w:val="0004201C"/>
    <w:rsid w:val="000422F7"/>
    <w:rsid w:val="00042432"/>
    <w:rsid w:val="0004263A"/>
    <w:rsid w:val="00043C69"/>
    <w:rsid w:val="000443FF"/>
    <w:rsid w:val="00044563"/>
    <w:rsid w:val="00045FF7"/>
    <w:rsid w:val="0004626E"/>
    <w:rsid w:val="00046D53"/>
    <w:rsid w:val="000518AB"/>
    <w:rsid w:val="00051DBE"/>
    <w:rsid w:val="00051F50"/>
    <w:rsid w:val="0005320A"/>
    <w:rsid w:val="00053BBD"/>
    <w:rsid w:val="000553F7"/>
    <w:rsid w:val="00055BDC"/>
    <w:rsid w:val="00056921"/>
    <w:rsid w:val="00060421"/>
    <w:rsid w:val="0006158A"/>
    <w:rsid w:val="00061886"/>
    <w:rsid w:val="0006376F"/>
    <w:rsid w:val="00064B04"/>
    <w:rsid w:val="000657DC"/>
    <w:rsid w:val="0006622D"/>
    <w:rsid w:val="000668DF"/>
    <w:rsid w:val="000710B0"/>
    <w:rsid w:val="0007284F"/>
    <w:rsid w:val="00072DC0"/>
    <w:rsid w:val="000745D8"/>
    <w:rsid w:val="0007473C"/>
    <w:rsid w:val="00075D64"/>
    <w:rsid w:val="000763FE"/>
    <w:rsid w:val="00076B36"/>
    <w:rsid w:val="00076CA1"/>
    <w:rsid w:val="0007772F"/>
    <w:rsid w:val="00080046"/>
    <w:rsid w:val="00080A46"/>
    <w:rsid w:val="00080E6D"/>
    <w:rsid w:val="0008142E"/>
    <w:rsid w:val="00082EBB"/>
    <w:rsid w:val="0008305E"/>
    <w:rsid w:val="0008334A"/>
    <w:rsid w:val="0008346E"/>
    <w:rsid w:val="00083CC3"/>
    <w:rsid w:val="00083E83"/>
    <w:rsid w:val="00084691"/>
    <w:rsid w:val="00084B00"/>
    <w:rsid w:val="00084C6B"/>
    <w:rsid w:val="0008565F"/>
    <w:rsid w:val="00085D48"/>
    <w:rsid w:val="0008613E"/>
    <w:rsid w:val="0008686B"/>
    <w:rsid w:val="00086885"/>
    <w:rsid w:val="00086CF6"/>
    <w:rsid w:val="00090278"/>
    <w:rsid w:val="00092339"/>
    <w:rsid w:val="000924BF"/>
    <w:rsid w:val="00093471"/>
    <w:rsid w:val="00093B26"/>
    <w:rsid w:val="00095798"/>
    <w:rsid w:val="000960AD"/>
    <w:rsid w:val="00096166"/>
    <w:rsid w:val="00096297"/>
    <w:rsid w:val="00096CCA"/>
    <w:rsid w:val="00096F63"/>
    <w:rsid w:val="00096FAE"/>
    <w:rsid w:val="00097CC6"/>
    <w:rsid w:val="000A0EBB"/>
    <w:rsid w:val="000A0EC0"/>
    <w:rsid w:val="000A1B60"/>
    <w:rsid w:val="000A30F6"/>
    <w:rsid w:val="000A3242"/>
    <w:rsid w:val="000A3D4F"/>
    <w:rsid w:val="000A46D6"/>
    <w:rsid w:val="000A5FA7"/>
    <w:rsid w:val="000A7A5D"/>
    <w:rsid w:val="000A7C99"/>
    <w:rsid w:val="000B1F8D"/>
    <w:rsid w:val="000B2EAA"/>
    <w:rsid w:val="000B7433"/>
    <w:rsid w:val="000C17E1"/>
    <w:rsid w:val="000C27BE"/>
    <w:rsid w:val="000C2B3A"/>
    <w:rsid w:val="000C3EDD"/>
    <w:rsid w:val="000C415F"/>
    <w:rsid w:val="000C4E9B"/>
    <w:rsid w:val="000C4F62"/>
    <w:rsid w:val="000C5FA8"/>
    <w:rsid w:val="000C5FFC"/>
    <w:rsid w:val="000D0537"/>
    <w:rsid w:val="000D0748"/>
    <w:rsid w:val="000D21EA"/>
    <w:rsid w:val="000D23BD"/>
    <w:rsid w:val="000D2A9D"/>
    <w:rsid w:val="000D2AA2"/>
    <w:rsid w:val="000D2F25"/>
    <w:rsid w:val="000D3236"/>
    <w:rsid w:val="000D32F6"/>
    <w:rsid w:val="000D3CC7"/>
    <w:rsid w:val="000D3F2A"/>
    <w:rsid w:val="000D4197"/>
    <w:rsid w:val="000D4E51"/>
    <w:rsid w:val="000D5D74"/>
    <w:rsid w:val="000D6C4D"/>
    <w:rsid w:val="000D7B8B"/>
    <w:rsid w:val="000D7DFA"/>
    <w:rsid w:val="000E1C6F"/>
    <w:rsid w:val="000E2F0F"/>
    <w:rsid w:val="000E2FFF"/>
    <w:rsid w:val="000E4A99"/>
    <w:rsid w:val="000E5FA1"/>
    <w:rsid w:val="000E686A"/>
    <w:rsid w:val="000E739F"/>
    <w:rsid w:val="000E74FF"/>
    <w:rsid w:val="000E76DB"/>
    <w:rsid w:val="000F02E4"/>
    <w:rsid w:val="000F0549"/>
    <w:rsid w:val="000F130F"/>
    <w:rsid w:val="000F2D76"/>
    <w:rsid w:val="000F49DB"/>
    <w:rsid w:val="000F5325"/>
    <w:rsid w:val="000F5535"/>
    <w:rsid w:val="000F6188"/>
    <w:rsid w:val="000F6BB7"/>
    <w:rsid w:val="000F6C8E"/>
    <w:rsid w:val="001006A8"/>
    <w:rsid w:val="001008BB"/>
    <w:rsid w:val="0010103E"/>
    <w:rsid w:val="0010140D"/>
    <w:rsid w:val="0010273D"/>
    <w:rsid w:val="001027C8"/>
    <w:rsid w:val="00102D8C"/>
    <w:rsid w:val="00102DAB"/>
    <w:rsid w:val="00103CB1"/>
    <w:rsid w:val="00104603"/>
    <w:rsid w:val="00104FCB"/>
    <w:rsid w:val="0010556F"/>
    <w:rsid w:val="001108C8"/>
    <w:rsid w:val="00110970"/>
    <w:rsid w:val="00111318"/>
    <w:rsid w:val="00111700"/>
    <w:rsid w:val="00111A8A"/>
    <w:rsid w:val="00112CB6"/>
    <w:rsid w:val="00112E2C"/>
    <w:rsid w:val="00114ED5"/>
    <w:rsid w:val="00116039"/>
    <w:rsid w:val="00116260"/>
    <w:rsid w:val="001206D8"/>
    <w:rsid w:val="0012096B"/>
    <w:rsid w:val="00120C39"/>
    <w:rsid w:val="00120C3F"/>
    <w:rsid w:val="00120F0E"/>
    <w:rsid w:val="00121CFC"/>
    <w:rsid w:val="0012318D"/>
    <w:rsid w:val="00123AC3"/>
    <w:rsid w:val="001249FF"/>
    <w:rsid w:val="00124A0B"/>
    <w:rsid w:val="001276D0"/>
    <w:rsid w:val="00130F65"/>
    <w:rsid w:val="00131161"/>
    <w:rsid w:val="00132505"/>
    <w:rsid w:val="00132E23"/>
    <w:rsid w:val="001332C3"/>
    <w:rsid w:val="00135106"/>
    <w:rsid w:val="001353E7"/>
    <w:rsid w:val="00135AAF"/>
    <w:rsid w:val="001368AA"/>
    <w:rsid w:val="00137992"/>
    <w:rsid w:val="0014053D"/>
    <w:rsid w:val="00140D56"/>
    <w:rsid w:val="00141B65"/>
    <w:rsid w:val="00141CD5"/>
    <w:rsid w:val="00142111"/>
    <w:rsid w:val="001430DB"/>
    <w:rsid w:val="00143401"/>
    <w:rsid w:val="00143F0E"/>
    <w:rsid w:val="00144BF0"/>
    <w:rsid w:val="0014533A"/>
    <w:rsid w:val="00145A71"/>
    <w:rsid w:val="00147068"/>
    <w:rsid w:val="001474F1"/>
    <w:rsid w:val="001478E5"/>
    <w:rsid w:val="00147E2D"/>
    <w:rsid w:val="00147FED"/>
    <w:rsid w:val="001523D6"/>
    <w:rsid w:val="00153035"/>
    <w:rsid w:val="00153C8F"/>
    <w:rsid w:val="00154EE4"/>
    <w:rsid w:val="001608C0"/>
    <w:rsid w:val="0016093F"/>
    <w:rsid w:val="0016125E"/>
    <w:rsid w:val="00162C24"/>
    <w:rsid w:val="001647AE"/>
    <w:rsid w:val="00164A2F"/>
    <w:rsid w:val="00164BA2"/>
    <w:rsid w:val="00165F25"/>
    <w:rsid w:val="00165FE2"/>
    <w:rsid w:val="00170739"/>
    <w:rsid w:val="00170D95"/>
    <w:rsid w:val="00171058"/>
    <w:rsid w:val="00171F05"/>
    <w:rsid w:val="00171F4A"/>
    <w:rsid w:val="00172356"/>
    <w:rsid w:val="00172744"/>
    <w:rsid w:val="00172885"/>
    <w:rsid w:val="00172D29"/>
    <w:rsid w:val="001739D6"/>
    <w:rsid w:val="001743C0"/>
    <w:rsid w:val="00174C0F"/>
    <w:rsid w:val="00175133"/>
    <w:rsid w:val="00176F12"/>
    <w:rsid w:val="0017727F"/>
    <w:rsid w:val="00177F3E"/>
    <w:rsid w:val="0018038B"/>
    <w:rsid w:val="00180729"/>
    <w:rsid w:val="001818C5"/>
    <w:rsid w:val="00182A04"/>
    <w:rsid w:val="00182DA9"/>
    <w:rsid w:val="001834A7"/>
    <w:rsid w:val="001837A5"/>
    <w:rsid w:val="00183C45"/>
    <w:rsid w:val="001847DF"/>
    <w:rsid w:val="001852C5"/>
    <w:rsid w:val="001858C2"/>
    <w:rsid w:val="001864EE"/>
    <w:rsid w:val="0018651A"/>
    <w:rsid w:val="00192000"/>
    <w:rsid w:val="00192974"/>
    <w:rsid w:val="001930B6"/>
    <w:rsid w:val="00194FD7"/>
    <w:rsid w:val="00195B0F"/>
    <w:rsid w:val="001960B4"/>
    <w:rsid w:val="001977F4"/>
    <w:rsid w:val="001A0615"/>
    <w:rsid w:val="001A09F9"/>
    <w:rsid w:val="001A0FF1"/>
    <w:rsid w:val="001A131E"/>
    <w:rsid w:val="001A2460"/>
    <w:rsid w:val="001A2F86"/>
    <w:rsid w:val="001A357A"/>
    <w:rsid w:val="001A416A"/>
    <w:rsid w:val="001A4603"/>
    <w:rsid w:val="001A46BD"/>
    <w:rsid w:val="001A47DC"/>
    <w:rsid w:val="001A5BE2"/>
    <w:rsid w:val="001A5D95"/>
    <w:rsid w:val="001A60F3"/>
    <w:rsid w:val="001B23E4"/>
    <w:rsid w:val="001B3C34"/>
    <w:rsid w:val="001B3D60"/>
    <w:rsid w:val="001B53BF"/>
    <w:rsid w:val="001B638B"/>
    <w:rsid w:val="001B7216"/>
    <w:rsid w:val="001B73A4"/>
    <w:rsid w:val="001B773A"/>
    <w:rsid w:val="001B7BCB"/>
    <w:rsid w:val="001B7D8B"/>
    <w:rsid w:val="001B7E15"/>
    <w:rsid w:val="001B7F3A"/>
    <w:rsid w:val="001C174C"/>
    <w:rsid w:val="001C1CD1"/>
    <w:rsid w:val="001C2C61"/>
    <w:rsid w:val="001C3468"/>
    <w:rsid w:val="001C370F"/>
    <w:rsid w:val="001C4350"/>
    <w:rsid w:val="001C4E3F"/>
    <w:rsid w:val="001C4FD5"/>
    <w:rsid w:val="001C5688"/>
    <w:rsid w:val="001C5884"/>
    <w:rsid w:val="001C6E7D"/>
    <w:rsid w:val="001C7EDD"/>
    <w:rsid w:val="001D0258"/>
    <w:rsid w:val="001D06FA"/>
    <w:rsid w:val="001D0DEA"/>
    <w:rsid w:val="001D11DA"/>
    <w:rsid w:val="001D1586"/>
    <w:rsid w:val="001D2D3D"/>
    <w:rsid w:val="001D2D8A"/>
    <w:rsid w:val="001D30FC"/>
    <w:rsid w:val="001D3470"/>
    <w:rsid w:val="001D4ED5"/>
    <w:rsid w:val="001D5276"/>
    <w:rsid w:val="001D54AB"/>
    <w:rsid w:val="001D578B"/>
    <w:rsid w:val="001D5939"/>
    <w:rsid w:val="001D5953"/>
    <w:rsid w:val="001D6144"/>
    <w:rsid w:val="001D64F1"/>
    <w:rsid w:val="001E0BF9"/>
    <w:rsid w:val="001E14FD"/>
    <w:rsid w:val="001E1919"/>
    <w:rsid w:val="001E19EE"/>
    <w:rsid w:val="001E2520"/>
    <w:rsid w:val="001E41CC"/>
    <w:rsid w:val="001E427E"/>
    <w:rsid w:val="001E602D"/>
    <w:rsid w:val="001E6727"/>
    <w:rsid w:val="001E7F58"/>
    <w:rsid w:val="001F1245"/>
    <w:rsid w:val="001F37DB"/>
    <w:rsid w:val="001F469E"/>
    <w:rsid w:val="001F5326"/>
    <w:rsid w:val="001F5B56"/>
    <w:rsid w:val="001F631B"/>
    <w:rsid w:val="001F65BA"/>
    <w:rsid w:val="001F7112"/>
    <w:rsid w:val="002012A3"/>
    <w:rsid w:val="002015A8"/>
    <w:rsid w:val="00202EF7"/>
    <w:rsid w:val="00203362"/>
    <w:rsid w:val="002035C8"/>
    <w:rsid w:val="00203FF5"/>
    <w:rsid w:val="00205046"/>
    <w:rsid w:val="0020547F"/>
    <w:rsid w:val="00205BCA"/>
    <w:rsid w:val="00205C1E"/>
    <w:rsid w:val="0020605B"/>
    <w:rsid w:val="002066F2"/>
    <w:rsid w:val="002070DE"/>
    <w:rsid w:val="00212D8F"/>
    <w:rsid w:val="00212F7B"/>
    <w:rsid w:val="00213DA0"/>
    <w:rsid w:val="00213DB1"/>
    <w:rsid w:val="00213EAC"/>
    <w:rsid w:val="00214569"/>
    <w:rsid w:val="002149DE"/>
    <w:rsid w:val="00215FF3"/>
    <w:rsid w:val="00216998"/>
    <w:rsid w:val="00217CE0"/>
    <w:rsid w:val="00217DFD"/>
    <w:rsid w:val="00220169"/>
    <w:rsid w:val="00220E57"/>
    <w:rsid w:val="00221C8B"/>
    <w:rsid w:val="0022212F"/>
    <w:rsid w:val="00223085"/>
    <w:rsid w:val="002238A5"/>
    <w:rsid w:val="00226024"/>
    <w:rsid w:val="0022786D"/>
    <w:rsid w:val="00227E59"/>
    <w:rsid w:val="00231E43"/>
    <w:rsid w:val="002331CD"/>
    <w:rsid w:val="002334DC"/>
    <w:rsid w:val="0023473F"/>
    <w:rsid w:val="0023551C"/>
    <w:rsid w:val="002358F3"/>
    <w:rsid w:val="002361EF"/>
    <w:rsid w:val="002363C1"/>
    <w:rsid w:val="00237B1F"/>
    <w:rsid w:val="002403D1"/>
    <w:rsid w:val="00240A71"/>
    <w:rsid w:val="00241157"/>
    <w:rsid w:val="0024389B"/>
    <w:rsid w:val="00243A5C"/>
    <w:rsid w:val="00243F76"/>
    <w:rsid w:val="002446E5"/>
    <w:rsid w:val="00244E29"/>
    <w:rsid w:val="00245002"/>
    <w:rsid w:val="00245896"/>
    <w:rsid w:val="00246EA3"/>
    <w:rsid w:val="00247FD9"/>
    <w:rsid w:val="00251164"/>
    <w:rsid w:val="002519AE"/>
    <w:rsid w:val="002527FC"/>
    <w:rsid w:val="00252BF8"/>
    <w:rsid w:val="002530A8"/>
    <w:rsid w:val="002530C1"/>
    <w:rsid w:val="00253F4F"/>
    <w:rsid w:val="00254A6D"/>
    <w:rsid w:val="00257778"/>
    <w:rsid w:val="002607B8"/>
    <w:rsid w:val="00260ACA"/>
    <w:rsid w:val="0026213D"/>
    <w:rsid w:val="002635AA"/>
    <w:rsid w:val="00263EC6"/>
    <w:rsid w:val="00264AA1"/>
    <w:rsid w:val="002651A8"/>
    <w:rsid w:val="00265958"/>
    <w:rsid w:val="002670E1"/>
    <w:rsid w:val="00270A63"/>
    <w:rsid w:val="002714FC"/>
    <w:rsid w:val="0027198F"/>
    <w:rsid w:val="00272BC5"/>
    <w:rsid w:val="0027325C"/>
    <w:rsid w:val="002735A6"/>
    <w:rsid w:val="00275326"/>
    <w:rsid w:val="00275522"/>
    <w:rsid w:val="00276A2D"/>
    <w:rsid w:val="002805C1"/>
    <w:rsid w:val="002814BF"/>
    <w:rsid w:val="002838A5"/>
    <w:rsid w:val="0028499F"/>
    <w:rsid w:val="0028572B"/>
    <w:rsid w:val="00285EBA"/>
    <w:rsid w:val="00286868"/>
    <w:rsid w:val="00286AC3"/>
    <w:rsid w:val="00286BCD"/>
    <w:rsid w:val="00287475"/>
    <w:rsid w:val="002874DA"/>
    <w:rsid w:val="002878FB"/>
    <w:rsid w:val="002909D3"/>
    <w:rsid w:val="00293F17"/>
    <w:rsid w:val="002942C6"/>
    <w:rsid w:val="00294D02"/>
    <w:rsid w:val="00294EAB"/>
    <w:rsid w:val="00295414"/>
    <w:rsid w:val="0029571B"/>
    <w:rsid w:val="0029670E"/>
    <w:rsid w:val="00297874"/>
    <w:rsid w:val="00297B43"/>
    <w:rsid w:val="002A1E2E"/>
    <w:rsid w:val="002A237D"/>
    <w:rsid w:val="002A2FF6"/>
    <w:rsid w:val="002A324A"/>
    <w:rsid w:val="002A54C7"/>
    <w:rsid w:val="002B11E7"/>
    <w:rsid w:val="002B1498"/>
    <w:rsid w:val="002B1803"/>
    <w:rsid w:val="002B1A2D"/>
    <w:rsid w:val="002B20EF"/>
    <w:rsid w:val="002B3297"/>
    <w:rsid w:val="002B4643"/>
    <w:rsid w:val="002B52A0"/>
    <w:rsid w:val="002B6182"/>
    <w:rsid w:val="002C1509"/>
    <w:rsid w:val="002C175D"/>
    <w:rsid w:val="002C3C08"/>
    <w:rsid w:val="002C54B8"/>
    <w:rsid w:val="002C5637"/>
    <w:rsid w:val="002C5ADD"/>
    <w:rsid w:val="002C73F4"/>
    <w:rsid w:val="002D0F91"/>
    <w:rsid w:val="002D10D6"/>
    <w:rsid w:val="002D1959"/>
    <w:rsid w:val="002D2861"/>
    <w:rsid w:val="002D2A8C"/>
    <w:rsid w:val="002D3289"/>
    <w:rsid w:val="002D33DA"/>
    <w:rsid w:val="002D37BD"/>
    <w:rsid w:val="002D3BDB"/>
    <w:rsid w:val="002D4126"/>
    <w:rsid w:val="002D431F"/>
    <w:rsid w:val="002D4B80"/>
    <w:rsid w:val="002D6BCB"/>
    <w:rsid w:val="002D7381"/>
    <w:rsid w:val="002E0492"/>
    <w:rsid w:val="002E0DEB"/>
    <w:rsid w:val="002E1223"/>
    <w:rsid w:val="002E16D0"/>
    <w:rsid w:val="002E2144"/>
    <w:rsid w:val="002E2C6F"/>
    <w:rsid w:val="002E33BA"/>
    <w:rsid w:val="002E3C7A"/>
    <w:rsid w:val="002E478A"/>
    <w:rsid w:val="002E4A78"/>
    <w:rsid w:val="002E6CEC"/>
    <w:rsid w:val="002E7314"/>
    <w:rsid w:val="002E7701"/>
    <w:rsid w:val="002F0562"/>
    <w:rsid w:val="002F3559"/>
    <w:rsid w:val="002F3AA5"/>
    <w:rsid w:val="002F4793"/>
    <w:rsid w:val="002F4A76"/>
    <w:rsid w:val="00300428"/>
    <w:rsid w:val="00300719"/>
    <w:rsid w:val="00300A84"/>
    <w:rsid w:val="00301950"/>
    <w:rsid w:val="003021A1"/>
    <w:rsid w:val="003023F5"/>
    <w:rsid w:val="00302A1A"/>
    <w:rsid w:val="00302D5F"/>
    <w:rsid w:val="003030D1"/>
    <w:rsid w:val="003031DE"/>
    <w:rsid w:val="003032BC"/>
    <w:rsid w:val="00305799"/>
    <w:rsid w:val="00305BF7"/>
    <w:rsid w:val="00305D43"/>
    <w:rsid w:val="00306001"/>
    <w:rsid w:val="00306AF5"/>
    <w:rsid w:val="00306E4C"/>
    <w:rsid w:val="003109B5"/>
    <w:rsid w:val="00311050"/>
    <w:rsid w:val="00314EF0"/>
    <w:rsid w:val="0031578D"/>
    <w:rsid w:val="00315D95"/>
    <w:rsid w:val="00315EE1"/>
    <w:rsid w:val="00320EF4"/>
    <w:rsid w:val="00321AF8"/>
    <w:rsid w:val="00322A4E"/>
    <w:rsid w:val="00324399"/>
    <w:rsid w:val="003259E9"/>
    <w:rsid w:val="00325FFE"/>
    <w:rsid w:val="00327411"/>
    <w:rsid w:val="00330FAA"/>
    <w:rsid w:val="00331A2E"/>
    <w:rsid w:val="00332716"/>
    <w:rsid w:val="00332C51"/>
    <w:rsid w:val="003331D2"/>
    <w:rsid w:val="003333EA"/>
    <w:rsid w:val="00334AB6"/>
    <w:rsid w:val="00336F1E"/>
    <w:rsid w:val="0033773A"/>
    <w:rsid w:val="003379E8"/>
    <w:rsid w:val="00340A13"/>
    <w:rsid w:val="00341E8B"/>
    <w:rsid w:val="00342DDC"/>
    <w:rsid w:val="0034321A"/>
    <w:rsid w:val="00343800"/>
    <w:rsid w:val="00343AE9"/>
    <w:rsid w:val="003448F5"/>
    <w:rsid w:val="00346AE8"/>
    <w:rsid w:val="0035105B"/>
    <w:rsid w:val="00352478"/>
    <w:rsid w:val="003529A6"/>
    <w:rsid w:val="00352E1E"/>
    <w:rsid w:val="00353E8D"/>
    <w:rsid w:val="00354ECB"/>
    <w:rsid w:val="00354F06"/>
    <w:rsid w:val="003555A0"/>
    <w:rsid w:val="003559B4"/>
    <w:rsid w:val="00355C35"/>
    <w:rsid w:val="003601EF"/>
    <w:rsid w:val="003621AD"/>
    <w:rsid w:val="003632D6"/>
    <w:rsid w:val="00363316"/>
    <w:rsid w:val="00365788"/>
    <w:rsid w:val="003667E4"/>
    <w:rsid w:val="00366F6A"/>
    <w:rsid w:val="003677C0"/>
    <w:rsid w:val="00367C15"/>
    <w:rsid w:val="00370271"/>
    <w:rsid w:val="00370391"/>
    <w:rsid w:val="00371492"/>
    <w:rsid w:val="00372EBA"/>
    <w:rsid w:val="0037366A"/>
    <w:rsid w:val="00373C75"/>
    <w:rsid w:val="00373DF0"/>
    <w:rsid w:val="003747AA"/>
    <w:rsid w:val="003752EC"/>
    <w:rsid w:val="00375A77"/>
    <w:rsid w:val="00375F2C"/>
    <w:rsid w:val="00376904"/>
    <w:rsid w:val="00377943"/>
    <w:rsid w:val="00380485"/>
    <w:rsid w:val="00380514"/>
    <w:rsid w:val="003807FF"/>
    <w:rsid w:val="00382873"/>
    <w:rsid w:val="00382A29"/>
    <w:rsid w:val="0038349A"/>
    <w:rsid w:val="0038449C"/>
    <w:rsid w:val="003846B5"/>
    <w:rsid w:val="003855E1"/>
    <w:rsid w:val="0038613E"/>
    <w:rsid w:val="0039067C"/>
    <w:rsid w:val="00390812"/>
    <w:rsid w:val="0039140F"/>
    <w:rsid w:val="00391746"/>
    <w:rsid w:val="00393242"/>
    <w:rsid w:val="00393732"/>
    <w:rsid w:val="00393816"/>
    <w:rsid w:val="003955B4"/>
    <w:rsid w:val="00395C8E"/>
    <w:rsid w:val="00396030"/>
    <w:rsid w:val="003966FC"/>
    <w:rsid w:val="00396BD0"/>
    <w:rsid w:val="00397BD7"/>
    <w:rsid w:val="003A036D"/>
    <w:rsid w:val="003A049D"/>
    <w:rsid w:val="003A292C"/>
    <w:rsid w:val="003A3201"/>
    <w:rsid w:val="003A3387"/>
    <w:rsid w:val="003A3485"/>
    <w:rsid w:val="003A3A05"/>
    <w:rsid w:val="003A543D"/>
    <w:rsid w:val="003A6BA3"/>
    <w:rsid w:val="003A6EDD"/>
    <w:rsid w:val="003B08BF"/>
    <w:rsid w:val="003B0BF7"/>
    <w:rsid w:val="003B0FB3"/>
    <w:rsid w:val="003B10F5"/>
    <w:rsid w:val="003B1639"/>
    <w:rsid w:val="003B1884"/>
    <w:rsid w:val="003B2D59"/>
    <w:rsid w:val="003B30E7"/>
    <w:rsid w:val="003B3890"/>
    <w:rsid w:val="003B4121"/>
    <w:rsid w:val="003B451B"/>
    <w:rsid w:val="003B4A4F"/>
    <w:rsid w:val="003B4EB6"/>
    <w:rsid w:val="003B511B"/>
    <w:rsid w:val="003B6313"/>
    <w:rsid w:val="003B7C5A"/>
    <w:rsid w:val="003C0FE1"/>
    <w:rsid w:val="003C113E"/>
    <w:rsid w:val="003C20B6"/>
    <w:rsid w:val="003C273F"/>
    <w:rsid w:val="003C3FA5"/>
    <w:rsid w:val="003C4662"/>
    <w:rsid w:val="003C53F5"/>
    <w:rsid w:val="003C5A49"/>
    <w:rsid w:val="003C6DE9"/>
    <w:rsid w:val="003C6E8C"/>
    <w:rsid w:val="003C7EED"/>
    <w:rsid w:val="003D0127"/>
    <w:rsid w:val="003D14C9"/>
    <w:rsid w:val="003D1B77"/>
    <w:rsid w:val="003D243F"/>
    <w:rsid w:val="003D2553"/>
    <w:rsid w:val="003D2879"/>
    <w:rsid w:val="003D29A4"/>
    <w:rsid w:val="003D329F"/>
    <w:rsid w:val="003D3696"/>
    <w:rsid w:val="003D4062"/>
    <w:rsid w:val="003D40E6"/>
    <w:rsid w:val="003D431D"/>
    <w:rsid w:val="003D68D0"/>
    <w:rsid w:val="003D6B0F"/>
    <w:rsid w:val="003E0E60"/>
    <w:rsid w:val="003E1A41"/>
    <w:rsid w:val="003E1BAA"/>
    <w:rsid w:val="003E31EE"/>
    <w:rsid w:val="003E3A4B"/>
    <w:rsid w:val="003E3F92"/>
    <w:rsid w:val="003E4222"/>
    <w:rsid w:val="003E4AE0"/>
    <w:rsid w:val="003E50A5"/>
    <w:rsid w:val="003E556F"/>
    <w:rsid w:val="003E660C"/>
    <w:rsid w:val="003E6EA7"/>
    <w:rsid w:val="003E7968"/>
    <w:rsid w:val="003E7E12"/>
    <w:rsid w:val="003F0462"/>
    <w:rsid w:val="003F0D46"/>
    <w:rsid w:val="003F1917"/>
    <w:rsid w:val="003F202D"/>
    <w:rsid w:val="003F2F6B"/>
    <w:rsid w:val="003F4F31"/>
    <w:rsid w:val="003F510E"/>
    <w:rsid w:val="003F56C3"/>
    <w:rsid w:val="003F59C1"/>
    <w:rsid w:val="003F6093"/>
    <w:rsid w:val="003F6937"/>
    <w:rsid w:val="003F71D5"/>
    <w:rsid w:val="003F7AD3"/>
    <w:rsid w:val="004006D8"/>
    <w:rsid w:val="004011B8"/>
    <w:rsid w:val="004012BC"/>
    <w:rsid w:val="00402D93"/>
    <w:rsid w:val="004035E1"/>
    <w:rsid w:val="00403629"/>
    <w:rsid w:val="00403AE8"/>
    <w:rsid w:val="004073F2"/>
    <w:rsid w:val="00407997"/>
    <w:rsid w:val="00407AE9"/>
    <w:rsid w:val="00410133"/>
    <w:rsid w:val="00412A87"/>
    <w:rsid w:val="00412D49"/>
    <w:rsid w:val="00413105"/>
    <w:rsid w:val="00413203"/>
    <w:rsid w:val="00413D00"/>
    <w:rsid w:val="004143CC"/>
    <w:rsid w:val="00414512"/>
    <w:rsid w:val="004146A5"/>
    <w:rsid w:val="00414A0C"/>
    <w:rsid w:val="00415042"/>
    <w:rsid w:val="004151B6"/>
    <w:rsid w:val="0041580A"/>
    <w:rsid w:val="00415CB5"/>
    <w:rsid w:val="00415DA9"/>
    <w:rsid w:val="0041742F"/>
    <w:rsid w:val="00421045"/>
    <w:rsid w:val="00422A98"/>
    <w:rsid w:val="00423F76"/>
    <w:rsid w:val="004272F9"/>
    <w:rsid w:val="0043002C"/>
    <w:rsid w:val="0043165E"/>
    <w:rsid w:val="00432A26"/>
    <w:rsid w:val="00432CDA"/>
    <w:rsid w:val="00432E0E"/>
    <w:rsid w:val="00433CB1"/>
    <w:rsid w:val="00433D09"/>
    <w:rsid w:val="00433EE4"/>
    <w:rsid w:val="004341E8"/>
    <w:rsid w:val="004356BC"/>
    <w:rsid w:val="00435D90"/>
    <w:rsid w:val="00435DB9"/>
    <w:rsid w:val="004365CA"/>
    <w:rsid w:val="00437207"/>
    <w:rsid w:val="00437426"/>
    <w:rsid w:val="00440181"/>
    <w:rsid w:val="004401DC"/>
    <w:rsid w:val="0044100F"/>
    <w:rsid w:val="004412B0"/>
    <w:rsid w:val="00441708"/>
    <w:rsid w:val="00441F27"/>
    <w:rsid w:val="004424AC"/>
    <w:rsid w:val="0044278F"/>
    <w:rsid w:val="0044391D"/>
    <w:rsid w:val="00443E99"/>
    <w:rsid w:val="00444B71"/>
    <w:rsid w:val="00444F16"/>
    <w:rsid w:val="00446251"/>
    <w:rsid w:val="004472B9"/>
    <w:rsid w:val="004476E2"/>
    <w:rsid w:val="00447B7F"/>
    <w:rsid w:val="00447C9B"/>
    <w:rsid w:val="0045024C"/>
    <w:rsid w:val="00450D74"/>
    <w:rsid w:val="004515BE"/>
    <w:rsid w:val="00452537"/>
    <w:rsid w:val="00452984"/>
    <w:rsid w:val="00453023"/>
    <w:rsid w:val="004547B0"/>
    <w:rsid w:val="00455184"/>
    <w:rsid w:val="004569DD"/>
    <w:rsid w:val="00460513"/>
    <w:rsid w:val="00461D9E"/>
    <w:rsid w:val="00463E28"/>
    <w:rsid w:val="00464234"/>
    <w:rsid w:val="004656B0"/>
    <w:rsid w:val="00466351"/>
    <w:rsid w:val="0046661E"/>
    <w:rsid w:val="00467111"/>
    <w:rsid w:val="004712E9"/>
    <w:rsid w:val="004714EA"/>
    <w:rsid w:val="004717C2"/>
    <w:rsid w:val="00475AAD"/>
    <w:rsid w:val="00480177"/>
    <w:rsid w:val="00480D9A"/>
    <w:rsid w:val="0048116F"/>
    <w:rsid w:val="00482ACF"/>
    <w:rsid w:val="00482EEE"/>
    <w:rsid w:val="00482F65"/>
    <w:rsid w:val="00484358"/>
    <w:rsid w:val="0048492B"/>
    <w:rsid w:val="00484F49"/>
    <w:rsid w:val="00485326"/>
    <w:rsid w:val="00487B76"/>
    <w:rsid w:val="00491D66"/>
    <w:rsid w:val="00492B45"/>
    <w:rsid w:val="00493867"/>
    <w:rsid w:val="004939EC"/>
    <w:rsid w:val="00494A00"/>
    <w:rsid w:val="0049566F"/>
    <w:rsid w:val="004962F6"/>
    <w:rsid w:val="00497631"/>
    <w:rsid w:val="004A09D1"/>
    <w:rsid w:val="004A1580"/>
    <w:rsid w:val="004A1622"/>
    <w:rsid w:val="004A1D20"/>
    <w:rsid w:val="004A1F77"/>
    <w:rsid w:val="004A26DF"/>
    <w:rsid w:val="004A4D15"/>
    <w:rsid w:val="004A5A8C"/>
    <w:rsid w:val="004A6EE7"/>
    <w:rsid w:val="004A771F"/>
    <w:rsid w:val="004B2FC2"/>
    <w:rsid w:val="004B31CA"/>
    <w:rsid w:val="004B4D6C"/>
    <w:rsid w:val="004B4F66"/>
    <w:rsid w:val="004B5ADC"/>
    <w:rsid w:val="004B5CC0"/>
    <w:rsid w:val="004B62A5"/>
    <w:rsid w:val="004B6356"/>
    <w:rsid w:val="004B75BC"/>
    <w:rsid w:val="004C1033"/>
    <w:rsid w:val="004C22A2"/>
    <w:rsid w:val="004C3158"/>
    <w:rsid w:val="004C3B76"/>
    <w:rsid w:val="004C5212"/>
    <w:rsid w:val="004C5D0A"/>
    <w:rsid w:val="004C6EF6"/>
    <w:rsid w:val="004C74BA"/>
    <w:rsid w:val="004C7707"/>
    <w:rsid w:val="004D040B"/>
    <w:rsid w:val="004D0CBD"/>
    <w:rsid w:val="004D12F9"/>
    <w:rsid w:val="004D17C2"/>
    <w:rsid w:val="004D2490"/>
    <w:rsid w:val="004D27C6"/>
    <w:rsid w:val="004D39BE"/>
    <w:rsid w:val="004D4675"/>
    <w:rsid w:val="004D4FC4"/>
    <w:rsid w:val="004D524D"/>
    <w:rsid w:val="004D5A1E"/>
    <w:rsid w:val="004D6D1E"/>
    <w:rsid w:val="004E0E5F"/>
    <w:rsid w:val="004E28D5"/>
    <w:rsid w:val="004E36F3"/>
    <w:rsid w:val="004E4A7F"/>
    <w:rsid w:val="004E55CD"/>
    <w:rsid w:val="004E61DC"/>
    <w:rsid w:val="004E6909"/>
    <w:rsid w:val="004E6A46"/>
    <w:rsid w:val="004F1041"/>
    <w:rsid w:val="004F1A3E"/>
    <w:rsid w:val="004F20D1"/>
    <w:rsid w:val="004F2312"/>
    <w:rsid w:val="004F2447"/>
    <w:rsid w:val="004F3914"/>
    <w:rsid w:val="004F58FA"/>
    <w:rsid w:val="004F6299"/>
    <w:rsid w:val="004F6714"/>
    <w:rsid w:val="005003C6"/>
    <w:rsid w:val="005004E8"/>
    <w:rsid w:val="00500698"/>
    <w:rsid w:val="00500E38"/>
    <w:rsid w:val="0050202F"/>
    <w:rsid w:val="0050258E"/>
    <w:rsid w:val="0050313A"/>
    <w:rsid w:val="0050330A"/>
    <w:rsid w:val="00503547"/>
    <w:rsid w:val="00505222"/>
    <w:rsid w:val="00505599"/>
    <w:rsid w:val="00505D7E"/>
    <w:rsid w:val="00506287"/>
    <w:rsid w:val="00506491"/>
    <w:rsid w:val="005116D5"/>
    <w:rsid w:val="0051191B"/>
    <w:rsid w:val="00511CC9"/>
    <w:rsid w:val="00511E1A"/>
    <w:rsid w:val="00512913"/>
    <w:rsid w:val="00514AC4"/>
    <w:rsid w:val="00515786"/>
    <w:rsid w:val="00515E9E"/>
    <w:rsid w:val="005166D7"/>
    <w:rsid w:val="005168E9"/>
    <w:rsid w:val="0051690B"/>
    <w:rsid w:val="005208BC"/>
    <w:rsid w:val="00524589"/>
    <w:rsid w:val="005246AC"/>
    <w:rsid w:val="00525C59"/>
    <w:rsid w:val="00526E76"/>
    <w:rsid w:val="005272C5"/>
    <w:rsid w:val="00530463"/>
    <w:rsid w:val="00531365"/>
    <w:rsid w:val="00531A62"/>
    <w:rsid w:val="005360C4"/>
    <w:rsid w:val="005365F3"/>
    <w:rsid w:val="00536ABC"/>
    <w:rsid w:val="005377A2"/>
    <w:rsid w:val="0054014F"/>
    <w:rsid w:val="005401CB"/>
    <w:rsid w:val="005418A1"/>
    <w:rsid w:val="00542C51"/>
    <w:rsid w:val="00543513"/>
    <w:rsid w:val="00543AE8"/>
    <w:rsid w:val="0054710D"/>
    <w:rsid w:val="00547B34"/>
    <w:rsid w:val="0055072A"/>
    <w:rsid w:val="00550D10"/>
    <w:rsid w:val="00552212"/>
    <w:rsid w:val="005537CB"/>
    <w:rsid w:val="0055380F"/>
    <w:rsid w:val="00553BCF"/>
    <w:rsid w:val="00554392"/>
    <w:rsid w:val="00554467"/>
    <w:rsid w:val="00554B58"/>
    <w:rsid w:val="005553FF"/>
    <w:rsid w:val="00555AF0"/>
    <w:rsid w:val="00555C8F"/>
    <w:rsid w:val="005560ED"/>
    <w:rsid w:val="005561EF"/>
    <w:rsid w:val="0055754F"/>
    <w:rsid w:val="0056031B"/>
    <w:rsid w:val="00560C61"/>
    <w:rsid w:val="005614E2"/>
    <w:rsid w:val="00561554"/>
    <w:rsid w:val="00561B5A"/>
    <w:rsid w:val="005623A0"/>
    <w:rsid w:val="005627A6"/>
    <w:rsid w:val="005634E5"/>
    <w:rsid w:val="005638E2"/>
    <w:rsid w:val="0056426E"/>
    <w:rsid w:val="00564A5C"/>
    <w:rsid w:val="0056508A"/>
    <w:rsid w:val="00566D8C"/>
    <w:rsid w:val="00566DCC"/>
    <w:rsid w:val="00567923"/>
    <w:rsid w:val="00567941"/>
    <w:rsid w:val="0057059B"/>
    <w:rsid w:val="00570D7D"/>
    <w:rsid w:val="0057222C"/>
    <w:rsid w:val="005726DC"/>
    <w:rsid w:val="00573391"/>
    <w:rsid w:val="00573398"/>
    <w:rsid w:val="00573B1A"/>
    <w:rsid w:val="00573E42"/>
    <w:rsid w:val="00574B00"/>
    <w:rsid w:val="00575380"/>
    <w:rsid w:val="005758CB"/>
    <w:rsid w:val="0057619A"/>
    <w:rsid w:val="005767AB"/>
    <w:rsid w:val="00577AC6"/>
    <w:rsid w:val="00580C96"/>
    <w:rsid w:val="0058104D"/>
    <w:rsid w:val="00582547"/>
    <w:rsid w:val="00582E46"/>
    <w:rsid w:val="00582F7F"/>
    <w:rsid w:val="00583ED9"/>
    <w:rsid w:val="00584315"/>
    <w:rsid w:val="0058445D"/>
    <w:rsid w:val="00584F91"/>
    <w:rsid w:val="00585822"/>
    <w:rsid w:val="00586FAF"/>
    <w:rsid w:val="005912D2"/>
    <w:rsid w:val="00591F5E"/>
    <w:rsid w:val="00592BF1"/>
    <w:rsid w:val="00593353"/>
    <w:rsid w:val="00593B97"/>
    <w:rsid w:val="00593F20"/>
    <w:rsid w:val="005941D3"/>
    <w:rsid w:val="0059445E"/>
    <w:rsid w:val="005945BE"/>
    <w:rsid w:val="005948A3"/>
    <w:rsid w:val="00594ED3"/>
    <w:rsid w:val="0059573D"/>
    <w:rsid w:val="00597990"/>
    <w:rsid w:val="00597F1C"/>
    <w:rsid w:val="005A0A98"/>
    <w:rsid w:val="005A0E47"/>
    <w:rsid w:val="005A17F3"/>
    <w:rsid w:val="005A1CB0"/>
    <w:rsid w:val="005A2027"/>
    <w:rsid w:val="005A20C5"/>
    <w:rsid w:val="005A2C7D"/>
    <w:rsid w:val="005A3185"/>
    <w:rsid w:val="005A5C8B"/>
    <w:rsid w:val="005A6545"/>
    <w:rsid w:val="005A79AE"/>
    <w:rsid w:val="005B0E26"/>
    <w:rsid w:val="005B1151"/>
    <w:rsid w:val="005B316D"/>
    <w:rsid w:val="005B42FD"/>
    <w:rsid w:val="005B4A81"/>
    <w:rsid w:val="005B6289"/>
    <w:rsid w:val="005B6991"/>
    <w:rsid w:val="005B6CB6"/>
    <w:rsid w:val="005C0450"/>
    <w:rsid w:val="005C0AE4"/>
    <w:rsid w:val="005C236C"/>
    <w:rsid w:val="005C2846"/>
    <w:rsid w:val="005C6A5D"/>
    <w:rsid w:val="005C7B96"/>
    <w:rsid w:val="005D0B07"/>
    <w:rsid w:val="005D0FD4"/>
    <w:rsid w:val="005D13C2"/>
    <w:rsid w:val="005D185D"/>
    <w:rsid w:val="005D1A65"/>
    <w:rsid w:val="005D361C"/>
    <w:rsid w:val="005D3EDA"/>
    <w:rsid w:val="005D450C"/>
    <w:rsid w:val="005D5DAF"/>
    <w:rsid w:val="005E0230"/>
    <w:rsid w:val="005E155C"/>
    <w:rsid w:val="005E2573"/>
    <w:rsid w:val="005E4F91"/>
    <w:rsid w:val="005E52CF"/>
    <w:rsid w:val="005E5860"/>
    <w:rsid w:val="005E593E"/>
    <w:rsid w:val="005E6B7C"/>
    <w:rsid w:val="005E7337"/>
    <w:rsid w:val="005F0CC8"/>
    <w:rsid w:val="005F12D1"/>
    <w:rsid w:val="005F22F1"/>
    <w:rsid w:val="005F2A93"/>
    <w:rsid w:val="005F30F3"/>
    <w:rsid w:val="005F3A52"/>
    <w:rsid w:val="005F3FDF"/>
    <w:rsid w:val="005F4016"/>
    <w:rsid w:val="005F4D74"/>
    <w:rsid w:val="005F4F33"/>
    <w:rsid w:val="005F5A0C"/>
    <w:rsid w:val="005F70A4"/>
    <w:rsid w:val="005F78F4"/>
    <w:rsid w:val="005F7F10"/>
    <w:rsid w:val="006012F4"/>
    <w:rsid w:val="00602EBB"/>
    <w:rsid w:val="00603673"/>
    <w:rsid w:val="00603B56"/>
    <w:rsid w:val="00605606"/>
    <w:rsid w:val="00605B57"/>
    <w:rsid w:val="00607B4A"/>
    <w:rsid w:val="00610ADD"/>
    <w:rsid w:val="0061320F"/>
    <w:rsid w:val="006140E9"/>
    <w:rsid w:val="00614783"/>
    <w:rsid w:val="0062117F"/>
    <w:rsid w:val="00622335"/>
    <w:rsid w:val="00622E13"/>
    <w:rsid w:val="006246D4"/>
    <w:rsid w:val="00624A60"/>
    <w:rsid w:val="00625264"/>
    <w:rsid w:val="00625E8B"/>
    <w:rsid w:val="00626294"/>
    <w:rsid w:val="0063098E"/>
    <w:rsid w:val="00631384"/>
    <w:rsid w:val="00631AF9"/>
    <w:rsid w:val="00631B37"/>
    <w:rsid w:val="00631CE1"/>
    <w:rsid w:val="00631FD3"/>
    <w:rsid w:val="006320FB"/>
    <w:rsid w:val="0063272A"/>
    <w:rsid w:val="00633865"/>
    <w:rsid w:val="00633BCE"/>
    <w:rsid w:val="00635FEB"/>
    <w:rsid w:val="00636BC4"/>
    <w:rsid w:val="00642CC6"/>
    <w:rsid w:val="00642EBB"/>
    <w:rsid w:val="006450EC"/>
    <w:rsid w:val="00645469"/>
    <w:rsid w:val="006457FC"/>
    <w:rsid w:val="00646CBA"/>
    <w:rsid w:val="006477DA"/>
    <w:rsid w:val="006504F7"/>
    <w:rsid w:val="00650CA4"/>
    <w:rsid w:val="00651434"/>
    <w:rsid w:val="00652791"/>
    <w:rsid w:val="006529C4"/>
    <w:rsid w:val="00653938"/>
    <w:rsid w:val="00654FE0"/>
    <w:rsid w:val="0065511C"/>
    <w:rsid w:val="0065571F"/>
    <w:rsid w:val="00656FB9"/>
    <w:rsid w:val="00657605"/>
    <w:rsid w:val="00657776"/>
    <w:rsid w:val="00657F39"/>
    <w:rsid w:val="006605EB"/>
    <w:rsid w:val="00660E5C"/>
    <w:rsid w:val="00661213"/>
    <w:rsid w:val="00661E01"/>
    <w:rsid w:val="00662428"/>
    <w:rsid w:val="0066256A"/>
    <w:rsid w:val="00662D3C"/>
    <w:rsid w:val="006634AD"/>
    <w:rsid w:val="00663782"/>
    <w:rsid w:val="0066380C"/>
    <w:rsid w:val="00663B7D"/>
    <w:rsid w:val="00664936"/>
    <w:rsid w:val="006651A6"/>
    <w:rsid w:val="00665338"/>
    <w:rsid w:val="00665DD0"/>
    <w:rsid w:val="0067035C"/>
    <w:rsid w:val="0067047A"/>
    <w:rsid w:val="00670E76"/>
    <w:rsid w:val="00671180"/>
    <w:rsid w:val="00672100"/>
    <w:rsid w:val="00672BA4"/>
    <w:rsid w:val="0067380D"/>
    <w:rsid w:val="0067403D"/>
    <w:rsid w:val="00674BE4"/>
    <w:rsid w:val="006752B7"/>
    <w:rsid w:val="0067565D"/>
    <w:rsid w:val="006756F7"/>
    <w:rsid w:val="006758F7"/>
    <w:rsid w:val="006768E2"/>
    <w:rsid w:val="00676E54"/>
    <w:rsid w:val="006771C3"/>
    <w:rsid w:val="00680AD8"/>
    <w:rsid w:val="00680BAF"/>
    <w:rsid w:val="006827FA"/>
    <w:rsid w:val="00684158"/>
    <w:rsid w:val="0068493C"/>
    <w:rsid w:val="00684FFC"/>
    <w:rsid w:val="00685692"/>
    <w:rsid w:val="00686D53"/>
    <w:rsid w:val="0068712F"/>
    <w:rsid w:val="00687DA8"/>
    <w:rsid w:val="006909E4"/>
    <w:rsid w:val="00691547"/>
    <w:rsid w:val="00693225"/>
    <w:rsid w:val="00694DFF"/>
    <w:rsid w:val="00694EB1"/>
    <w:rsid w:val="00696035"/>
    <w:rsid w:val="00696DC1"/>
    <w:rsid w:val="0069758A"/>
    <w:rsid w:val="00697761"/>
    <w:rsid w:val="006A3B03"/>
    <w:rsid w:val="006A3C93"/>
    <w:rsid w:val="006A43CF"/>
    <w:rsid w:val="006A58D9"/>
    <w:rsid w:val="006A5A88"/>
    <w:rsid w:val="006A6223"/>
    <w:rsid w:val="006A67A6"/>
    <w:rsid w:val="006A68BC"/>
    <w:rsid w:val="006A6B32"/>
    <w:rsid w:val="006B05B6"/>
    <w:rsid w:val="006B12BD"/>
    <w:rsid w:val="006B2283"/>
    <w:rsid w:val="006B27FF"/>
    <w:rsid w:val="006B2B71"/>
    <w:rsid w:val="006B2FD8"/>
    <w:rsid w:val="006B3AD8"/>
    <w:rsid w:val="006B58E5"/>
    <w:rsid w:val="006B5B38"/>
    <w:rsid w:val="006C16FA"/>
    <w:rsid w:val="006C2ABD"/>
    <w:rsid w:val="006C2F07"/>
    <w:rsid w:val="006C3B48"/>
    <w:rsid w:val="006C5120"/>
    <w:rsid w:val="006C7045"/>
    <w:rsid w:val="006C7ED9"/>
    <w:rsid w:val="006D0F2E"/>
    <w:rsid w:val="006D1281"/>
    <w:rsid w:val="006D2562"/>
    <w:rsid w:val="006D264A"/>
    <w:rsid w:val="006D2ADD"/>
    <w:rsid w:val="006D3899"/>
    <w:rsid w:val="006D4996"/>
    <w:rsid w:val="006D4A06"/>
    <w:rsid w:val="006D516F"/>
    <w:rsid w:val="006D57CC"/>
    <w:rsid w:val="006D5F8A"/>
    <w:rsid w:val="006D6448"/>
    <w:rsid w:val="006D7AA5"/>
    <w:rsid w:val="006D7E16"/>
    <w:rsid w:val="006E06CB"/>
    <w:rsid w:val="006E29DD"/>
    <w:rsid w:val="006E2C74"/>
    <w:rsid w:val="006E3390"/>
    <w:rsid w:val="006E375F"/>
    <w:rsid w:val="006E3862"/>
    <w:rsid w:val="006E38CB"/>
    <w:rsid w:val="006E3E1A"/>
    <w:rsid w:val="006E445C"/>
    <w:rsid w:val="006E468B"/>
    <w:rsid w:val="006E4702"/>
    <w:rsid w:val="006E4F69"/>
    <w:rsid w:val="006E61A8"/>
    <w:rsid w:val="006E73F2"/>
    <w:rsid w:val="006E76DF"/>
    <w:rsid w:val="006E7C95"/>
    <w:rsid w:val="006F02DB"/>
    <w:rsid w:val="006F0513"/>
    <w:rsid w:val="006F0AC9"/>
    <w:rsid w:val="006F0F15"/>
    <w:rsid w:val="006F13E8"/>
    <w:rsid w:val="006F1B44"/>
    <w:rsid w:val="006F3364"/>
    <w:rsid w:val="006F4283"/>
    <w:rsid w:val="006F76E1"/>
    <w:rsid w:val="006F773A"/>
    <w:rsid w:val="006F7DA5"/>
    <w:rsid w:val="00700157"/>
    <w:rsid w:val="007007D7"/>
    <w:rsid w:val="0070169D"/>
    <w:rsid w:val="00702672"/>
    <w:rsid w:val="00703CC5"/>
    <w:rsid w:val="00703EA8"/>
    <w:rsid w:val="00705F69"/>
    <w:rsid w:val="007065E2"/>
    <w:rsid w:val="0070788B"/>
    <w:rsid w:val="00710A30"/>
    <w:rsid w:val="00710ACF"/>
    <w:rsid w:val="0071206D"/>
    <w:rsid w:val="0071263B"/>
    <w:rsid w:val="00712EE0"/>
    <w:rsid w:val="00714336"/>
    <w:rsid w:val="00715B33"/>
    <w:rsid w:val="00715B70"/>
    <w:rsid w:val="00716909"/>
    <w:rsid w:val="0072032E"/>
    <w:rsid w:val="00720987"/>
    <w:rsid w:val="0072181F"/>
    <w:rsid w:val="00722E79"/>
    <w:rsid w:val="0072381D"/>
    <w:rsid w:val="00723CEC"/>
    <w:rsid w:val="00724338"/>
    <w:rsid w:val="0072458A"/>
    <w:rsid w:val="00726E0A"/>
    <w:rsid w:val="00727D1E"/>
    <w:rsid w:val="00730265"/>
    <w:rsid w:val="00731A2A"/>
    <w:rsid w:val="00732275"/>
    <w:rsid w:val="00732850"/>
    <w:rsid w:val="00732982"/>
    <w:rsid w:val="00732C4B"/>
    <w:rsid w:val="00734551"/>
    <w:rsid w:val="00735A25"/>
    <w:rsid w:val="00735D95"/>
    <w:rsid w:val="00735F35"/>
    <w:rsid w:val="007370AB"/>
    <w:rsid w:val="00737322"/>
    <w:rsid w:val="00741169"/>
    <w:rsid w:val="00743EA3"/>
    <w:rsid w:val="00745389"/>
    <w:rsid w:val="00746CC8"/>
    <w:rsid w:val="007470A3"/>
    <w:rsid w:val="007501F9"/>
    <w:rsid w:val="0075070B"/>
    <w:rsid w:val="00750B25"/>
    <w:rsid w:val="00750E10"/>
    <w:rsid w:val="0075122C"/>
    <w:rsid w:val="0075295C"/>
    <w:rsid w:val="00753687"/>
    <w:rsid w:val="00753F8E"/>
    <w:rsid w:val="00755315"/>
    <w:rsid w:val="00757419"/>
    <w:rsid w:val="007575B2"/>
    <w:rsid w:val="007576F6"/>
    <w:rsid w:val="0075783A"/>
    <w:rsid w:val="00757F4F"/>
    <w:rsid w:val="007613BB"/>
    <w:rsid w:val="00761C1E"/>
    <w:rsid w:val="00763747"/>
    <w:rsid w:val="00763A8B"/>
    <w:rsid w:val="00764D66"/>
    <w:rsid w:val="00765147"/>
    <w:rsid w:val="00765E92"/>
    <w:rsid w:val="007660FA"/>
    <w:rsid w:val="0076641B"/>
    <w:rsid w:val="00766464"/>
    <w:rsid w:val="00766AD0"/>
    <w:rsid w:val="00771D32"/>
    <w:rsid w:val="007743C4"/>
    <w:rsid w:val="00774C7C"/>
    <w:rsid w:val="00775ECF"/>
    <w:rsid w:val="007762C3"/>
    <w:rsid w:val="007763CE"/>
    <w:rsid w:val="00776676"/>
    <w:rsid w:val="0077680B"/>
    <w:rsid w:val="00776DCF"/>
    <w:rsid w:val="00776ECD"/>
    <w:rsid w:val="007771CA"/>
    <w:rsid w:val="007803A6"/>
    <w:rsid w:val="00780AFC"/>
    <w:rsid w:val="00780DCB"/>
    <w:rsid w:val="0078112E"/>
    <w:rsid w:val="0078261D"/>
    <w:rsid w:val="00783AA1"/>
    <w:rsid w:val="007853A6"/>
    <w:rsid w:val="00786B44"/>
    <w:rsid w:val="00786BB2"/>
    <w:rsid w:val="00787DC3"/>
    <w:rsid w:val="00790052"/>
    <w:rsid w:val="007900C1"/>
    <w:rsid w:val="00790E13"/>
    <w:rsid w:val="007930DE"/>
    <w:rsid w:val="0079350B"/>
    <w:rsid w:val="0079487A"/>
    <w:rsid w:val="007965A5"/>
    <w:rsid w:val="007A034C"/>
    <w:rsid w:val="007A132D"/>
    <w:rsid w:val="007A44E4"/>
    <w:rsid w:val="007A45AA"/>
    <w:rsid w:val="007A4C08"/>
    <w:rsid w:val="007A5AF1"/>
    <w:rsid w:val="007A5E33"/>
    <w:rsid w:val="007A5EC5"/>
    <w:rsid w:val="007A632F"/>
    <w:rsid w:val="007A68B7"/>
    <w:rsid w:val="007A6CE8"/>
    <w:rsid w:val="007A6F72"/>
    <w:rsid w:val="007B05FF"/>
    <w:rsid w:val="007B0618"/>
    <w:rsid w:val="007B20C5"/>
    <w:rsid w:val="007B20ED"/>
    <w:rsid w:val="007B290B"/>
    <w:rsid w:val="007B2F6F"/>
    <w:rsid w:val="007B3C93"/>
    <w:rsid w:val="007B3F62"/>
    <w:rsid w:val="007B49B1"/>
    <w:rsid w:val="007B4B6D"/>
    <w:rsid w:val="007B55F0"/>
    <w:rsid w:val="007B5679"/>
    <w:rsid w:val="007B6788"/>
    <w:rsid w:val="007B7242"/>
    <w:rsid w:val="007B78EF"/>
    <w:rsid w:val="007C1A2D"/>
    <w:rsid w:val="007C20B6"/>
    <w:rsid w:val="007C20BD"/>
    <w:rsid w:val="007C3EAB"/>
    <w:rsid w:val="007C53EB"/>
    <w:rsid w:val="007C6036"/>
    <w:rsid w:val="007C7A72"/>
    <w:rsid w:val="007D05D3"/>
    <w:rsid w:val="007D130A"/>
    <w:rsid w:val="007D1326"/>
    <w:rsid w:val="007D156C"/>
    <w:rsid w:val="007D266A"/>
    <w:rsid w:val="007D6AF8"/>
    <w:rsid w:val="007D7341"/>
    <w:rsid w:val="007D793E"/>
    <w:rsid w:val="007D7C60"/>
    <w:rsid w:val="007E025E"/>
    <w:rsid w:val="007E250E"/>
    <w:rsid w:val="007E35C5"/>
    <w:rsid w:val="007E400D"/>
    <w:rsid w:val="007E55E6"/>
    <w:rsid w:val="007E620D"/>
    <w:rsid w:val="007E72C3"/>
    <w:rsid w:val="007E78F1"/>
    <w:rsid w:val="007E7BAF"/>
    <w:rsid w:val="007F0332"/>
    <w:rsid w:val="007F0E93"/>
    <w:rsid w:val="007F2392"/>
    <w:rsid w:val="007F47A4"/>
    <w:rsid w:val="007F4976"/>
    <w:rsid w:val="007F532F"/>
    <w:rsid w:val="007F633B"/>
    <w:rsid w:val="007F7137"/>
    <w:rsid w:val="007F719C"/>
    <w:rsid w:val="007F768D"/>
    <w:rsid w:val="007F7F33"/>
    <w:rsid w:val="0080041B"/>
    <w:rsid w:val="00802387"/>
    <w:rsid w:val="008028A5"/>
    <w:rsid w:val="00803151"/>
    <w:rsid w:val="008031CD"/>
    <w:rsid w:val="00803310"/>
    <w:rsid w:val="008048B1"/>
    <w:rsid w:val="008049F4"/>
    <w:rsid w:val="00804A4E"/>
    <w:rsid w:val="0080534F"/>
    <w:rsid w:val="008059D1"/>
    <w:rsid w:val="008069F8"/>
    <w:rsid w:val="00807F20"/>
    <w:rsid w:val="008109A7"/>
    <w:rsid w:val="00810C3B"/>
    <w:rsid w:val="0081101C"/>
    <w:rsid w:val="00812096"/>
    <w:rsid w:val="00812394"/>
    <w:rsid w:val="00812632"/>
    <w:rsid w:val="00812D43"/>
    <w:rsid w:val="0081411B"/>
    <w:rsid w:val="008141A2"/>
    <w:rsid w:val="00814517"/>
    <w:rsid w:val="0081461C"/>
    <w:rsid w:val="0081469F"/>
    <w:rsid w:val="00814A95"/>
    <w:rsid w:val="00815964"/>
    <w:rsid w:val="0081686D"/>
    <w:rsid w:val="00817E6E"/>
    <w:rsid w:val="00820304"/>
    <w:rsid w:val="00820877"/>
    <w:rsid w:val="00820C0C"/>
    <w:rsid w:val="00822295"/>
    <w:rsid w:val="00822696"/>
    <w:rsid w:val="008232BB"/>
    <w:rsid w:val="008247C9"/>
    <w:rsid w:val="0082487C"/>
    <w:rsid w:val="00824996"/>
    <w:rsid w:val="00826990"/>
    <w:rsid w:val="00826C72"/>
    <w:rsid w:val="00827F06"/>
    <w:rsid w:val="008318BC"/>
    <w:rsid w:val="00831E52"/>
    <w:rsid w:val="00832DEE"/>
    <w:rsid w:val="008330F1"/>
    <w:rsid w:val="00833BDD"/>
    <w:rsid w:val="008348CD"/>
    <w:rsid w:val="008369D1"/>
    <w:rsid w:val="00836BFD"/>
    <w:rsid w:val="00836E69"/>
    <w:rsid w:val="0083700E"/>
    <w:rsid w:val="0083756C"/>
    <w:rsid w:val="00840456"/>
    <w:rsid w:val="00840546"/>
    <w:rsid w:val="00840818"/>
    <w:rsid w:val="00840982"/>
    <w:rsid w:val="00841421"/>
    <w:rsid w:val="00841703"/>
    <w:rsid w:val="00842885"/>
    <w:rsid w:val="00842A9A"/>
    <w:rsid w:val="00843D5B"/>
    <w:rsid w:val="00844346"/>
    <w:rsid w:val="0084498D"/>
    <w:rsid w:val="0084560F"/>
    <w:rsid w:val="00845C79"/>
    <w:rsid w:val="00845CA6"/>
    <w:rsid w:val="00845FFA"/>
    <w:rsid w:val="0084646A"/>
    <w:rsid w:val="00846F4B"/>
    <w:rsid w:val="008512D2"/>
    <w:rsid w:val="00852469"/>
    <w:rsid w:val="008527B2"/>
    <w:rsid w:val="00852DA6"/>
    <w:rsid w:val="00853AC6"/>
    <w:rsid w:val="00855954"/>
    <w:rsid w:val="00855B90"/>
    <w:rsid w:val="00856013"/>
    <w:rsid w:val="008563B6"/>
    <w:rsid w:val="00856F63"/>
    <w:rsid w:val="008571B4"/>
    <w:rsid w:val="00857974"/>
    <w:rsid w:val="00857D75"/>
    <w:rsid w:val="00860BA5"/>
    <w:rsid w:val="00860BC0"/>
    <w:rsid w:val="008612E5"/>
    <w:rsid w:val="00861EF2"/>
    <w:rsid w:val="00863227"/>
    <w:rsid w:val="00863E45"/>
    <w:rsid w:val="00864633"/>
    <w:rsid w:val="00864CDA"/>
    <w:rsid w:val="008651C3"/>
    <w:rsid w:val="00865B2E"/>
    <w:rsid w:val="00865DF3"/>
    <w:rsid w:val="008660AF"/>
    <w:rsid w:val="00866239"/>
    <w:rsid w:val="008668AA"/>
    <w:rsid w:val="0086790C"/>
    <w:rsid w:val="00867F46"/>
    <w:rsid w:val="00871DFF"/>
    <w:rsid w:val="00872DBD"/>
    <w:rsid w:val="00873219"/>
    <w:rsid w:val="00873554"/>
    <w:rsid w:val="00873D0D"/>
    <w:rsid w:val="00875D18"/>
    <w:rsid w:val="0087674E"/>
    <w:rsid w:val="00876836"/>
    <w:rsid w:val="00877726"/>
    <w:rsid w:val="00877DB6"/>
    <w:rsid w:val="008803B9"/>
    <w:rsid w:val="008806F7"/>
    <w:rsid w:val="0088371A"/>
    <w:rsid w:val="008839D1"/>
    <w:rsid w:val="008844FE"/>
    <w:rsid w:val="00884B60"/>
    <w:rsid w:val="00884C66"/>
    <w:rsid w:val="00887755"/>
    <w:rsid w:val="008878D7"/>
    <w:rsid w:val="00887CF4"/>
    <w:rsid w:val="00887DCD"/>
    <w:rsid w:val="00890609"/>
    <w:rsid w:val="00890DDC"/>
    <w:rsid w:val="00891A2C"/>
    <w:rsid w:val="00891C38"/>
    <w:rsid w:val="00891CE5"/>
    <w:rsid w:val="008938F5"/>
    <w:rsid w:val="0089485B"/>
    <w:rsid w:val="00894879"/>
    <w:rsid w:val="008948D4"/>
    <w:rsid w:val="008951EC"/>
    <w:rsid w:val="008955A5"/>
    <w:rsid w:val="00895C9D"/>
    <w:rsid w:val="00896029"/>
    <w:rsid w:val="0089613B"/>
    <w:rsid w:val="00896CC4"/>
    <w:rsid w:val="008970C1"/>
    <w:rsid w:val="008A284C"/>
    <w:rsid w:val="008A335F"/>
    <w:rsid w:val="008A3791"/>
    <w:rsid w:val="008A3CA1"/>
    <w:rsid w:val="008A5A8B"/>
    <w:rsid w:val="008A648B"/>
    <w:rsid w:val="008B2C77"/>
    <w:rsid w:val="008B5276"/>
    <w:rsid w:val="008B532C"/>
    <w:rsid w:val="008B66BC"/>
    <w:rsid w:val="008B68CC"/>
    <w:rsid w:val="008B7F9E"/>
    <w:rsid w:val="008C0054"/>
    <w:rsid w:val="008C103E"/>
    <w:rsid w:val="008C254B"/>
    <w:rsid w:val="008C2B19"/>
    <w:rsid w:val="008C41D2"/>
    <w:rsid w:val="008C474C"/>
    <w:rsid w:val="008C4E4A"/>
    <w:rsid w:val="008C5136"/>
    <w:rsid w:val="008C5B56"/>
    <w:rsid w:val="008C634F"/>
    <w:rsid w:val="008C761E"/>
    <w:rsid w:val="008C7FB2"/>
    <w:rsid w:val="008D07A4"/>
    <w:rsid w:val="008D10E2"/>
    <w:rsid w:val="008D25F1"/>
    <w:rsid w:val="008D2916"/>
    <w:rsid w:val="008D2E72"/>
    <w:rsid w:val="008D37A6"/>
    <w:rsid w:val="008D387B"/>
    <w:rsid w:val="008D3FDD"/>
    <w:rsid w:val="008D4AD1"/>
    <w:rsid w:val="008D5F8C"/>
    <w:rsid w:val="008D6EE6"/>
    <w:rsid w:val="008D74EE"/>
    <w:rsid w:val="008D7B0D"/>
    <w:rsid w:val="008D7EBA"/>
    <w:rsid w:val="008E05A7"/>
    <w:rsid w:val="008E09E8"/>
    <w:rsid w:val="008E0A46"/>
    <w:rsid w:val="008E1209"/>
    <w:rsid w:val="008E160A"/>
    <w:rsid w:val="008E1A74"/>
    <w:rsid w:val="008E1BFA"/>
    <w:rsid w:val="008E2900"/>
    <w:rsid w:val="008E36BF"/>
    <w:rsid w:val="008E5197"/>
    <w:rsid w:val="008E558E"/>
    <w:rsid w:val="008E61C1"/>
    <w:rsid w:val="008E6216"/>
    <w:rsid w:val="008E62E4"/>
    <w:rsid w:val="008E639C"/>
    <w:rsid w:val="008E6855"/>
    <w:rsid w:val="008E73C3"/>
    <w:rsid w:val="008E7BC9"/>
    <w:rsid w:val="008F1AA4"/>
    <w:rsid w:val="008F1BCA"/>
    <w:rsid w:val="008F21CA"/>
    <w:rsid w:val="008F274C"/>
    <w:rsid w:val="008F2951"/>
    <w:rsid w:val="008F3006"/>
    <w:rsid w:val="008F30AB"/>
    <w:rsid w:val="008F4F79"/>
    <w:rsid w:val="008F5737"/>
    <w:rsid w:val="008F67AE"/>
    <w:rsid w:val="008F689A"/>
    <w:rsid w:val="008F792A"/>
    <w:rsid w:val="008F7E8B"/>
    <w:rsid w:val="00901997"/>
    <w:rsid w:val="00901C76"/>
    <w:rsid w:val="00902358"/>
    <w:rsid w:val="00902539"/>
    <w:rsid w:val="00902A79"/>
    <w:rsid w:val="00903378"/>
    <w:rsid w:val="00904DE4"/>
    <w:rsid w:val="00905151"/>
    <w:rsid w:val="00905AAE"/>
    <w:rsid w:val="0090652F"/>
    <w:rsid w:val="009067AB"/>
    <w:rsid w:val="009073E6"/>
    <w:rsid w:val="0090763D"/>
    <w:rsid w:val="00907705"/>
    <w:rsid w:val="0091001D"/>
    <w:rsid w:val="00910A1E"/>
    <w:rsid w:val="00910FF2"/>
    <w:rsid w:val="00911187"/>
    <w:rsid w:val="0091127F"/>
    <w:rsid w:val="009119EC"/>
    <w:rsid w:val="00912927"/>
    <w:rsid w:val="0091353C"/>
    <w:rsid w:val="00913972"/>
    <w:rsid w:val="00914FAE"/>
    <w:rsid w:val="009158BF"/>
    <w:rsid w:val="00915D42"/>
    <w:rsid w:val="00916F8A"/>
    <w:rsid w:val="0091799B"/>
    <w:rsid w:val="00921A13"/>
    <w:rsid w:val="00923688"/>
    <w:rsid w:val="00925D65"/>
    <w:rsid w:val="009263B3"/>
    <w:rsid w:val="009266C3"/>
    <w:rsid w:val="00926D46"/>
    <w:rsid w:val="0092751D"/>
    <w:rsid w:val="00930085"/>
    <w:rsid w:val="00931AD5"/>
    <w:rsid w:val="009322D5"/>
    <w:rsid w:val="00933164"/>
    <w:rsid w:val="009371C0"/>
    <w:rsid w:val="0093755D"/>
    <w:rsid w:val="00942542"/>
    <w:rsid w:val="00944DAC"/>
    <w:rsid w:val="0094502E"/>
    <w:rsid w:val="00945522"/>
    <w:rsid w:val="00945A0E"/>
    <w:rsid w:val="00945DDD"/>
    <w:rsid w:val="00946122"/>
    <w:rsid w:val="0095044A"/>
    <w:rsid w:val="00950A27"/>
    <w:rsid w:val="00951425"/>
    <w:rsid w:val="00951494"/>
    <w:rsid w:val="0095160F"/>
    <w:rsid w:val="009528E3"/>
    <w:rsid w:val="00952CBD"/>
    <w:rsid w:val="00953C3F"/>
    <w:rsid w:val="00954CC3"/>
    <w:rsid w:val="009553E3"/>
    <w:rsid w:val="0095625D"/>
    <w:rsid w:val="00957475"/>
    <w:rsid w:val="00957ED9"/>
    <w:rsid w:val="00957FD0"/>
    <w:rsid w:val="00960800"/>
    <w:rsid w:val="00960AAB"/>
    <w:rsid w:val="00960B95"/>
    <w:rsid w:val="0096155D"/>
    <w:rsid w:val="00961F13"/>
    <w:rsid w:val="00962A07"/>
    <w:rsid w:val="00962E01"/>
    <w:rsid w:val="00963E11"/>
    <w:rsid w:val="00965187"/>
    <w:rsid w:val="009661A9"/>
    <w:rsid w:val="009664B8"/>
    <w:rsid w:val="0096682C"/>
    <w:rsid w:val="00966F2F"/>
    <w:rsid w:val="00970044"/>
    <w:rsid w:val="009707D3"/>
    <w:rsid w:val="009719CA"/>
    <w:rsid w:val="0097295D"/>
    <w:rsid w:val="009733E9"/>
    <w:rsid w:val="00973516"/>
    <w:rsid w:val="00974BA9"/>
    <w:rsid w:val="009760B1"/>
    <w:rsid w:val="00976B14"/>
    <w:rsid w:val="0097717E"/>
    <w:rsid w:val="00980620"/>
    <w:rsid w:val="009809B4"/>
    <w:rsid w:val="0098124E"/>
    <w:rsid w:val="009820F1"/>
    <w:rsid w:val="00982A8F"/>
    <w:rsid w:val="00982FF4"/>
    <w:rsid w:val="00983F40"/>
    <w:rsid w:val="009842C9"/>
    <w:rsid w:val="009846CD"/>
    <w:rsid w:val="00985AEE"/>
    <w:rsid w:val="0098725E"/>
    <w:rsid w:val="00990293"/>
    <w:rsid w:val="009909D6"/>
    <w:rsid w:val="00990CA6"/>
    <w:rsid w:val="009912F6"/>
    <w:rsid w:val="009918DD"/>
    <w:rsid w:val="00991DAE"/>
    <w:rsid w:val="00992514"/>
    <w:rsid w:val="0099252F"/>
    <w:rsid w:val="0099382D"/>
    <w:rsid w:val="00994309"/>
    <w:rsid w:val="00994805"/>
    <w:rsid w:val="00994F74"/>
    <w:rsid w:val="009959C8"/>
    <w:rsid w:val="0099633A"/>
    <w:rsid w:val="0099676E"/>
    <w:rsid w:val="00996E8E"/>
    <w:rsid w:val="00996EC0"/>
    <w:rsid w:val="00997721"/>
    <w:rsid w:val="00997E02"/>
    <w:rsid w:val="009A16E9"/>
    <w:rsid w:val="009A1C28"/>
    <w:rsid w:val="009A28EE"/>
    <w:rsid w:val="009A3318"/>
    <w:rsid w:val="009A360C"/>
    <w:rsid w:val="009A3E42"/>
    <w:rsid w:val="009A3F1D"/>
    <w:rsid w:val="009A4302"/>
    <w:rsid w:val="009A4CCF"/>
    <w:rsid w:val="009A5D88"/>
    <w:rsid w:val="009A5EE1"/>
    <w:rsid w:val="009A67D8"/>
    <w:rsid w:val="009A6B8E"/>
    <w:rsid w:val="009A6F22"/>
    <w:rsid w:val="009B00F3"/>
    <w:rsid w:val="009B1FF0"/>
    <w:rsid w:val="009B2458"/>
    <w:rsid w:val="009B38A8"/>
    <w:rsid w:val="009B3F56"/>
    <w:rsid w:val="009B40D9"/>
    <w:rsid w:val="009B4E0B"/>
    <w:rsid w:val="009B5C3E"/>
    <w:rsid w:val="009B698F"/>
    <w:rsid w:val="009B711D"/>
    <w:rsid w:val="009C3460"/>
    <w:rsid w:val="009C36EE"/>
    <w:rsid w:val="009C5C10"/>
    <w:rsid w:val="009C6612"/>
    <w:rsid w:val="009C6646"/>
    <w:rsid w:val="009C7156"/>
    <w:rsid w:val="009C7317"/>
    <w:rsid w:val="009C768A"/>
    <w:rsid w:val="009C7EFB"/>
    <w:rsid w:val="009D02FE"/>
    <w:rsid w:val="009D0324"/>
    <w:rsid w:val="009D1B46"/>
    <w:rsid w:val="009D356D"/>
    <w:rsid w:val="009D3794"/>
    <w:rsid w:val="009D3A67"/>
    <w:rsid w:val="009D4054"/>
    <w:rsid w:val="009D411A"/>
    <w:rsid w:val="009D4B78"/>
    <w:rsid w:val="009D4BCC"/>
    <w:rsid w:val="009D5A30"/>
    <w:rsid w:val="009D721A"/>
    <w:rsid w:val="009D736A"/>
    <w:rsid w:val="009E18D1"/>
    <w:rsid w:val="009E2CAB"/>
    <w:rsid w:val="009E2F8C"/>
    <w:rsid w:val="009E3A8F"/>
    <w:rsid w:val="009E6BDD"/>
    <w:rsid w:val="009E71A3"/>
    <w:rsid w:val="009F0079"/>
    <w:rsid w:val="009F0109"/>
    <w:rsid w:val="009F03D8"/>
    <w:rsid w:val="009F0549"/>
    <w:rsid w:val="009F08D8"/>
    <w:rsid w:val="009F32EC"/>
    <w:rsid w:val="009F3655"/>
    <w:rsid w:val="009F46B9"/>
    <w:rsid w:val="009F4CCB"/>
    <w:rsid w:val="009F53AB"/>
    <w:rsid w:val="009F57BB"/>
    <w:rsid w:val="009F5A01"/>
    <w:rsid w:val="009F756D"/>
    <w:rsid w:val="00A001ED"/>
    <w:rsid w:val="00A01009"/>
    <w:rsid w:val="00A0108C"/>
    <w:rsid w:val="00A01DF2"/>
    <w:rsid w:val="00A021D6"/>
    <w:rsid w:val="00A02A60"/>
    <w:rsid w:val="00A035B5"/>
    <w:rsid w:val="00A0405E"/>
    <w:rsid w:val="00A0535A"/>
    <w:rsid w:val="00A07359"/>
    <w:rsid w:val="00A073FA"/>
    <w:rsid w:val="00A07525"/>
    <w:rsid w:val="00A07FD6"/>
    <w:rsid w:val="00A11178"/>
    <w:rsid w:val="00A111C4"/>
    <w:rsid w:val="00A12E82"/>
    <w:rsid w:val="00A1375A"/>
    <w:rsid w:val="00A1376D"/>
    <w:rsid w:val="00A16869"/>
    <w:rsid w:val="00A16F5E"/>
    <w:rsid w:val="00A20F4E"/>
    <w:rsid w:val="00A213B0"/>
    <w:rsid w:val="00A21FA5"/>
    <w:rsid w:val="00A22480"/>
    <w:rsid w:val="00A225C0"/>
    <w:rsid w:val="00A24E9B"/>
    <w:rsid w:val="00A26019"/>
    <w:rsid w:val="00A261F1"/>
    <w:rsid w:val="00A26F5A"/>
    <w:rsid w:val="00A27A77"/>
    <w:rsid w:val="00A3050B"/>
    <w:rsid w:val="00A30B1A"/>
    <w:rsid w:val="00A30C86"/>
    <w:rsid w:val="00A31161"/>
    <w:rsid w:val="00A31411"/>
    <w:rsid w:val="00A31B9F"/>
    <w:rsid w:val="00A3326F"/>
    <w:rsid w:val="00A33412"/>
    <w:rsid w:val="00A33548"/>
    <w:rsid w:val="00A33FC2"/>
    <w:rsid w:val="00A351D5"/>
    <w:rsid w:val="00A35A4A"/>
    <w:rsid w:val="00A3607B"/>
    <w:rsid w:val="00A36A5E"/>
    <w:rsid w:val="00A370D1"/>
    <w:rsid w:val="00A37258"/>
    <w:rsid w:val="00A37920"/>
    <w:rsid w:val="00A37E00"/>
    <w:rsid w:val="00A404A1"/>
    <w:rsid w:val="00A40CDF"/>
    <w:rsid w:val="00A4120E"/>
    <w:rsid w:val="00A414FF"/>
    <w:rsid w:val="00A41CBC"/>
    <w:rsid w:val="00A41FA0"/>
    <w:rsid w:val="00A42129"/>
    <w:rsid w:val="00A42626"/>
    <w:rsid w:val="00A4264B"/>
    <w:rsid w:val="00A43C1F"/>
    <w:rsid w:val="00A441E0"/>
    <w:rsid w:val="00A455AE"/>
    <w:rsid w:val="00A464BE"/>
    <w:rsid w:val="00A51DC4"/>
    <w:rsid w:val="00A52AAF"/>
    <w:rsid w:val="00A5300A"/>
    <w:rsid w:val="00A53AAC"/>
    <w:rsid w:val="00A53CEB"/>
    <w:rsid w:val="00A54273"/>
    <w:rsid w:val="00A54EE4"/>
    <w:rsid w:val="00A60561"/>
    <w:rsid w:val="00A60A06"/>
    <w:rsid w:val="00A60BE0"/>
    <w:rsid w:val="00A61B44"/>
    <w:rsid w:val="00A62931"/>
    <w:rsid w:val="00A6333B"/>
    <w:rsid w:val="00A64590"/>
    <w:rsid w:val="00A64D3A"/>
    <w:rsid w:val="00A65043"/>
    <w:rsid w:val="00A650B2"/>
    <w:rsid w:val="00A65EBE"/>
    <w:rsid w:val="00A65FF6"/>
    <w:rsid w:val="00A671D3"/>
    <w:rsid w:val="00A67727"/>
    <w:rsid w:val="00A6773F"/>
    <w:rsid w:val="00A67D61"/>
    <w:rsid w:val="00A67E95"/>
    <w:rsid w:val="00A70B3A"/>
    <w:rsid w:val="00A715D4"/>
    <w:rsid w:val="00A717D3"/>
    <w:rsid w:val="00A7334B"/>
    <w:rsid w:val="00A73638"/>
    <w:rsid w:val="00A7423B"/>
    <w:rsid w:val="00A74622"/>
    <w:rsid w:val="00A750BE"/>
    <w:rsid w:val="00A75555"/>
    <w:rsid w:val="00A76280"/>
    <w:rsid w:val="00A76E4C"/>
    <w:rsid w:val="00A772BA"/>
    <w:rsid w:val="00A772DD"/>
    <w:rsid w:val="00A772E8"/>
    <w:rsid w:val="00A775E8"/>
    <w:rsid w:val="00A77A4F"/>
    <w:rsid w:val="00A817EF"/>
    <w:rsid w:val="00A82496"/>
    <w:rsid w:val="00A83426"/>
    <w:rsid w:val="00A8388A"/>
    <w:rsid w:val="00A83DCB"/>
    <w:rsid w:val="00A84557"/>
    <w:rsid w:val="00A84EBB"/>
    <w:rsid w:val="00A86114"/>
    <w:rsid w:val="00A91D7A"/>
    <w:rsid w:val="00A94566"/>
    <w:rsid w:val="00A94BD8"/>
    <w:rsid w:val="00A94CB1"/>
    <w:rsid w:val="00A9566F"/>
    <w:rsid w:val="00A95E04"/>
    <w:rsid w:val="00A963BE"/>
    <w:rsid w:val="00A9704A"/>
    <w:rsid w:val="00A976E1"/>
    <w:rsid w:val="00A97F14"/>
    <w:rsid w:val="00AA09F0"/>
    <w:rsid w:val="00AA122C"/>
    <w:rsid w:val="00AA199B"/>
    <w:rsid w:val="00AA1CAC"/>
    <w:rsid w:val="00AA1D3A"/>
    <w:rsid w:val="00AA2C92"/>
    <w:rsid w:val="00AA35F1"/>
    <w:rsid w:val="00AA3708"/>
    <w:rsid w:val="00AA3751"/>
    <w:rsid w:val="00AA5B50"/>
    <w:rsid w:val="00AA72D1"/>
    <w:rsid w:val="00AB05F9"/>
    <w:rsid w:val="00AB14A3"/>
    <w:rsid w:val="00AB1669"/>
    <w:rsid w:val="00AB247B"/>
    <w:rsid w:val="00AB2938"/>
    <w:rsid w:val="00AB2C7F"/>
    <w:rsid w:val="00AB3F92"/>
    <w:rsid w:val="00AB40A2"/>
    <w:rsid w:val="00AB4104"/>
    <w:rsid w:val="00AB41F8"/>
    <w:rsid w:val="00AB4B77"/>
    <w:rsid w:val="00AB637E"/>
    <w:rsid w:val="00AB6C35"/>
    <w:rsid w:val="00AB7E7D"/>
    <w:rsid w:val="00AC2ADC"/>
    <w:rsid w:val="00AC2B8F"/>
    <w:rsid w:val="00AC3ACE"/>
    <w:rsid w:val="00AC3D84"/>
    <w:rsid w:val="00AC45E3"/>
    <w:rsid w:val="00AC469A"/>
    <w:rsid w:val="00AC4A53"/>
    <w:rsid w:val="00AC51BF"/>
    <w:rsid w:val="00AC531D"/>
    <w:rsid w:val="00AC5E22"/>
    <w:rsid w:val="00AC6F35"/>
    <w:rsid w:val="00AC72EF"/>
    <w:rsid w:val="00AC7710"/>
    <w:rsid w:val="00AD0524"/>
    <w:rsid w:val="00AD0DD8"/>
    <w:rsid w:val="00AD0F7F"/>
    <w:rsid w:val="00AD1025"/>
    <w:rsid w:val="00AD17A8"/>
    <w:rsid w:val="00AD2250"/>
    <w:rsid w:val="00AD2C61"/>
    <w:rsid w:val="00AD383F"/>
    <w:rsid w:val="00AD3876"/>
    <w:rsid w:val="00AD3D72"/>
    <w:rsid w:val="00AD3DE2"/>
    <w:rsid w:val="00AD626C"/>
    <w:rsid w:val="00AD694A"/>
    <w:rsid w:val="00AD6F03"/>
    <w:rsid w:val="00AD723A"/>
    <w:rsid w:val="00AE08F8"/>
    <w:rsid w:val="00AE103F"/>
    <w:rsid w:val="00AE1790"/>
    <w:rsid w:val="00AE1B68"/>
    <w:rsid w:val="00AE2309"/>
    <w:rsid w:val="00AE258B"/>
    <w:rsid w:val="00AE4731"/>
    <w:rsid w:val="00AE5492"/>
    <w:rsid w:val="00AE5A8F"/>
    <w:rsid w:val="00AE5D4D"/>
    <w:rsid w:val="00AE6675"/>
    <w:rsid w:val="00AE6D68"/>
    <w:rsid w:val="00AE73A1"/>
    <w:rsid w:val="00AE75E5"/>
    <w:rsid w:val="00AE77A9"/>
    <w:rsid w:val="00AE7878"/>
    <w:rsid w:val="00AE7AE6"/>
    <w:rsid w:val="00AF07BC"/>
    <w:rsid w:val="00AF1E7D"/>
    <w:rsid w:val="00AF2339"/>
    <w:rsid w:val="00AF25D8"/>
    <w:rsid w:val="00AF2956"/>
    <w:rsid w:val="00AF2E11"/>
    <w:rsid w:val="00AF6175"/>
    <w:rsid w:val="00AF6D45"/>
    <w:rsid w:val="00AF72BE"/>
    <w:rsid w:val="00B0068E"/>
    <w:rsid w:val="00B00A91"/>
    <w:rsid w:val="00B02E51"/>
    <w:rsid w:val="00B03458"/>
    <w:rsid w:val="00B039DE"/>
    <w:rsid w:val="00B04A57"/>
    <w:rsid w:val="00B0512E"/>
    <w:rsid w:val="00B05B1E"/>
    <w:rsid w:val="00B06748"/>
    <w:rsid w:val="00B06C20"/>
    <w:rsid w:val="00B07C12"/>
    <w:rsid w:val="00B07CD5"/>
    <w:rsid w:val="00B07DA0"/>
    <w:rsid w:val="00B10824"/>
    <w:rsid w:val="00B12A2C"/>
    <w:rsid w:val="00B134FD"/>
    <w:rsid w:val="00B1394E"/>
    <w:rsid w:val="00B1476E"/>
    <w:rsid w:val="00B17992"/>
    <w:rsid w:val="00B17ABA"/>
    <w:rsid w:val="00B22AEB"/>
    <w:rsid w:val="00B235F7"/>
    <w:rsid w:val="00B2367B"/>
    <w:rsid w:val="00B266CC"/>
    <w:rsid w:val="00B27CDA"/>
    <w:rsid w:val="00B3158E"/>
    <w:rsid w:val="00B31BEA"/>
    <w:rsid w:val="00B31BF3"/>
    <w:rsid w:val="00B32CFF"/>
    <w:rsid w:val="00B32D88"/>
    <w:rsid w:val="00B3488F"/>
    <w:rsid w:val="00B3496F"/>
    <w:rsid w:val="00B34F39"/>
    <w:rsid w:val="00B35046"/>
    <w:rsid w:val="00B35432"/>
    <w:rsid w:val="00B3588A"/>
    <w:rsid w:val="00B36671"/>
    <w:rsid w:val="00B3735E"/>
    <w:rsid w:val="00B374E6"/>
    <w:rsid w:val="00B408B6"/>
    <w:rsid w:val="00B425BB"/>
    <w:rsid w:val="00B42857"/>
    <w:rsid w:val="00B42CAD"/>
    <w:rsid w:val="00B43DD7"/>
    <w:rsid w:val="00B44704"/>
    <w:rsid w:val="00B462BF"/>
    <w:rsid w:val="00B4657A"/>
    <w:rsid w:val="00B47563"/>
    <w:rsid w:val="00B500F0"/>
    <w:rsid w:val="00B5081F"/>
    <w:rsid w:val="00B50A78"/>
    <w:rsid w:val="00B50F6F"/>
    <w:rsid w:val="00B511CC"/>
    <w:rsid w:val="00B514EB"/>
    <w:rsid w:val="00B52C27"/>
    <w:rsid w:val="00B5382C"/>
    <w:rsid w:val="00B54218"/>
    <w:rsid w:val="00B5433E"/>
    <w:rsid w:val="00B5512E"/>
    <w:rsid w:val="00B55279"/>
    <w:rsid w:val="00B55947"/>
    <w:rsid w:val="00B55BFC"/>
    <w:rsid w:val="00B56072"/>
    <w:rsid w:val="00B56245"/>
    <w:rsid w:val="00B564F7"/>
    <w:rsid w:val="00B565A1"/>
    <w:rsid w:val="00B56CE0"/>
    <w:rsid w:val="00B613AF"/>
    <w:rsid w:val="00B62097"/>
    <w:rsid w:val="00B62667"/>
    <w:rsid w:val="00B62BF1"/>
    <w:rsid w:val="00B630F2"/>
    <w:rsid w:val="00B64319"/>
    <w:rsid w:val="00B65765"/>
    <w:rsid w:val="00B65BCF"/>
    <w:rsid w:val="00B701CD"/>
    <w:rsid w:val="00B705F6"/>
    <w:rsid w:val="00B70F38"/>
    <w:rsid w:val="00B7104D"/>
    <w:rsid w:val="00B71341"/>
    <w:rsid w:val="00B7178A"/>
    <w:rsid w:val="00B71F3F"/>
    <w:rsid w:val="00B73310"/>
    <w:rsid w:val="00B73E91"/>
    <w:rsid w:val="00B742C3"/>
    <w:rsid w:val="00B7468E"/>
    <w:rsid w:val="00B750A0"/>
    <w:rsid w:val="00B75FBA"/>
    <w:rsid w:val="00B76285"/>
    <w:rsid w:val="00B76411"/>
    <w:rsid w:val="00B77403"/>
    <w:rsid w:val="00B77697"/>
    <w:rsid w:val="00B77806"/>
    <w:rsid w:val="00B77F7A"/>
    <w:rsid w:val="00B80067"/>
    <w:rsid w:val="00B8238E"/>
    <w:rsid w:val="00B82521"/>
    <w:rsid w:val="00B83709"/>
    <w:rsid w:val="00B83D28"/>
    <w:rsid w:val="00B83DF5"/>
    <w:rsid w:val="00B85332"/>
    <w:rsid w:val="00B85CAB"/>
    <w:rsid w:val="00B860EE"/>
    <w:rsid w:val="00B861D9"/>
    <w:rsid w:val="00B86763"/>
    <w:rsid w:val="00B90CEB"/>
    <w:rsid w:val="00B91542"/>
    <w:rsid w:val="00B91F6D"/>
    <w:rsid w:val="00B92D1C"/>
    <w:rsid w:val="00B9306A"/>
    <w:rsid w:val="00B93981"/>
    <w:rsid w:val="00B93C18"/>
    <w:rsid w:val="00B94043"/>
    <w:rsid w:val="00B943A9"/>
    <w:rsid w:val="00B9547E"/>
    <w:rsid w:val="00B958F7"/>
    <w:rsid w:val="00B96AFF"/>
    <w:rsid w:val="00B97418"/>
    <w:rsid w:val="00B979A6"/>
    <w:rsid w:val="00BA135C"/>
    <w:rsid w:val="00BA2677"/>
    <w:rsid w:val="00BA2E28"/>
    <w:rsid w:val="00BA6B44"/>
    <w:rsid w:val="00BA704B"/>
    <w:rsid w:val="00BB17A7"/>
    <w:rsid w:val="00BB1D62"/>
    <w:rsid w:val="00BB5261"/>
    <w:rsid w:val="00BB60F8"/>
    <w:rsid w:val="00BB63AA"/>
    <w:rsid w:val="00BC0118"/>
    <w:rsid w:val="00BC065D"/>
    <w:rsid w:val="00BC0EB3"/>
    <w:rsid w:val="00BC0F08"/>
    <w:rsid w:val="00BC1D53"/>
    <w:rsid w:val="00BC340A"/>
    <w:rsid w:val="00BC3ADF"/>
    <w:rsid w:val="00BC47F3"/>
    <w:rsid w:val="00BC5E44"/>
    <w:rsid w:val="00BC5F8D"/>
    <w:rsid w:val="00BC61A0"/>
    <w:rsid w:val="00BC6610"/>
    <w:rsid w:val="00BC6671"/>
    <w:rsid w:val="00BC6B58"/>
    <w:rsid w:val="00BC6ECB"/>
    <w:rsid w:val="00BC79CB"/>
    <w:rsid w:val="00BC79D7"/>
    <w:rsid w:val="00BD0BAB"/>
    <w:rsid w:val="00BD19E0"/>
    <w:rsid w:val="00BD2195"/>
    <w:rsid w:val="00BD2592"/>
    <w:rsid w:val="00BD380E"/>
    <w:rsid w:val="00BD39A2"/>
    <w:rsid w:val="00BD48F5"/>
    <w:rsid w:val="00BD4A6F"/>
    <w:rsid w:val="00BD4D48"/>
    <w:rsid w:val="00BD530F"/>
    <w:rsid w:val="00BD581E"/>
    <w:rsid w:val="00BD6563"/>
    <w:rsid w:val="00BD6897"/>
    <w:rsid w:val="00BD76CF"/>
    <w:rsid w:val="00BE2591"/>
    <w:rsid w:val="00BE37E7"/>
    <w:rsid w:val="00BE3AF5"/>
    <w:rsid w:val="00BE3D6C"/>
    <w:rsid w:val="00BE3D81"/>
    <w:rsid w:val="00BE4817"/>
    <w:rsid w:val="00BE481E"/>
    <w:rsid w:val="00BE5A16"/>
    <w:rsid w:val="00BE7253"/>
    <w:rsid w:val="00BE753B"/>
    <w:rsid w:val="00BE7676"/>
    <w:rsid w:val="00BF1279"/>
    <w:rsid w:val="00BF13C6"/>
    <w:rsid w:val="00BF170F"/>
    <w:rsid w:val="00BF1D63"/>
    <w:rsid w:val="00BF301A"/>
    <w:rsid w:val="00BF404F"/>
    <w:rsid w:val="00BF4207"/>
    <w:rsid w:val="00BF4DAC"/>
    <w:rsid w:val="00BF5DA0"/>
    <w:rsid w:val="00BF63C7"/>
    <w:rsid w:val="00BF70FE"/>
    <w:rsid w:val="00C002A8"/>
    <w:rsid w:val="00C008E2"/>
    <w:rsid w:val="00C0299C"/>
    <w:rsid w:val="00C036D9"/>
    <w:rsid w:val="00C047FD"/>
    <w:rsid w:val="00C04A8F"/>
    <w:rsid w:val="00C04C3E"/>
    <w:rsid w:val="00C051E1"/>
    <w:rsid w:val="00C062D8"/>
    <w:rsid w:val="00C07A34"/>
    <w:rsid w:val="00C07BE4"/>
    <w:rsid w:val="00C1051D"/>
    <w:rsid w:val="00C105BC"/>
    <w:rsid w:val="00C107AB"/>
    <w:rsid w:val="00C10B54"/>
    <w:rsid w:val="00C12986"/>
    <w:rsid w:val="00C12A51"/>
    <w:rsid w:val="00C12F4B"/>
    <w:rsid w:val="00C13585"/>
    <w:rsid w:val="00C13BB6"/>
    <w:rsid w:val="00C14620"/>
    <w:rsid w:val="00C148B7"/>
    <w:rsid w:val="00C1671C"/>
    <w:rsid w:val="00C17E99"/>
    <w:rsid w:val="00C2017A"/>
    <w:rsid w:val="00C207E2"/>
    <w:rsid w:val="00C20EB6"/>
    <w:rsid w:val="00C214D1"/>
    <w:rsid w:val="00C217A9"/>
    <w:rsid w:val="00C21D5D"/>
    <w:rsid w:val="00C2232D"/>
    <w:rsid w:val="00C22A20"/>
    <w:rsid w:val="00C22BDB"/>
    <w:rsid w:val="00C22C12"/>
    <w:rsid w:val="00C22E48"/>
    <w:rsid w:val="00C23054"/>
    <w:rsid w:val="00C2471D"/>
    <w:rsid w:val="00C24C0A"/>
    <w:rsid w:val="00C25946"/>
    <w:rsid w:val="00C25A61"/>
    <w:rsid w:val="00C25B8B"/>
    <w:rsid w:val="00C26697"/>
    <w:rsid w:val="00C304D1"/>
    <w:rsid w:val="00C30B81"/>
    <w:rsid w:val="00C30C03"/>
    <w:rsid w:val="00C30CC9"/>
    <w:rsid w:val="00C311E1"/>
    <w:rsid w:val="00C32E7E"/>
    <w:rsid w:val="00C33BDA"/>
    <w:rsid w:val="00C340D6"/>
    <w:rsid w:val="00C3419C"/>
    <w:rsid w:val="00C341EF"/>
    <w:rsid w:val="00C3473E"/>
    <w:rsid w:val="00C35553"/>
    <w:rsid w:val="00C35C62"/>
    <w:rsid w:val="00C37F0D"/>
    <w:rsid w:val="00C4102A"/>
    <w:rsid w:val="00C4129B"/>
    <w:rsid w:val="00C42A9C"/>
    <w:rsid w:val="00C44AAB"/>
    <w:rsid w:val="00C44F13"/>
    <w:rsid w:val="00C45809"/>
    <w:rsid w:val="00C45B14"/>
    <w:rsid w:val="00C504C0"/>
    <w:rsid w:val="00C52002"/>
    <w:rsid w:val="00C526CB"/>
    <w:rsid w:val="00C53A2C"/>
    <w:rsid w:val="00C54382"/>
    <w:rsid w:val="00C54C0C"/>
    <w:rsid w:val="00C559AB"/>
    <w:rsid w:val="00C55DFB"/>
    <w:rsid w:val="00C56879"/>
    <w:rsid w:val="00C5694B"/>
    <w:rsid w:val="00C604ED"/>
    <w:rsid w:val="00C60800"/>
    <w:rsid w:val="00C60C99"/>
    <w:rsid w:val="00C61DC3"/>
    <w:rsid w:val="00C62412"/>
    <w:rsid w:val="00C62571"/>
    <w:rsid w:val="00C62890"/>
    <w:rsid w:val="00C62914"/>
    <w:rsid w:val="00C62E68"/>
    <w:rsid w:val="00C638C8"/>
    <w:rsid w:val="00C644D9"/>
    <w:rsid w:val="00C64E86"/>
    <w:rsid w:val="00C65F26"/>
    <w:rsid w:val="00C700CD"/>
    <w:rsid w:val="00C70185"/>
    <w:rsid w:val="00C71B81"/>
    <w:rsid w:val="00C71DFF"/>
    <w:rsid w:val="00C728DB"/>
    <w:rsid w:val="00C72D9D"/>
    <w:rsid w:val="00C73077"/>
    <w:rsid w:val="00C73A44"/>
    <w:rsid w:val="00C73AB7"/>
    <w:rsid w:val="00C75411"/>
    <w:rsid w:val="00C758C8"/>
    <w:rsid w:val="00C7713F"/>
    <w:rsid w:val="00C77865"/>
    <w:rsid w:val="00C77A91"/>
    <w:rsid w:val="00C77BDC"/>
    <w:rsid w:val="00C809BE"/>
    <w:rsid w:val="00C81EB7"/>
    <w:rsid w:val="00C81EC4"/>
    <w:rsid w:val="00C82048"/>
    <w:rsid w:val="00C82CEE"/>
    <w:rsid w:val="00C835DD"/>
    <w:rsid w:val="00C85D66"/>
    <w:rsid w:val="00C860F6"/>
    <w:rsid w:val="00C870F8"/>
    <w:rsid w:val="00C90E75"/>
    <w:rsid w:val="00C92422"/>
    <w:rsid w:val="00C92A47"/>
    <w:rsid w:val="00C94033"/>
    <w:rsid w:val="00C94C5A"/>
    <w:rsid w:val="00C964DD"/>
    <w:rsid w:val="00CA198B"/>
    <w:rsid w:val="00CA1C87"/>
    <w:rsid w:val="00CA1E12"/>
    <w:rsid w:val="00CA2730"/>
    <w:rsid w:val="00CA3582"/>
    <w:rsid w:val="00CA35C1"/>
    <w:rsid w:val="00CA37CA"/>
    <w:rsid w:val="00CA3A48"/>
    <w:rsid w:val="00CA4A3F"/>
    <w:rsid w:val="00CA5885"/>
    <w:rsid w:val="00CA5F78"/>
    <w:rsid w:val="00CB152A"/>
    <w:rsid w:val="00CB2D0D"/>
    <w:rsid w:val="00CB3122"/>
    <w:rsid w:val="00CB397E"/>
    <w:rsid w:val="00CB50F8"/>
    <w:rsid w:val="00CB5AED"/>
    <w:rsid w:val="00CB61BE"/>
    <w:rsid w:val="00CB6501"/>
    <w:rsid w:val="00CB6F3B"/>
    <w:rsid w:val="00CC1399"/>
    <w:rsid w:val="00CC21A8"/>
    <w:rsid w:val="00CC26D9"/>
    <w:rsid w:val="00CC3798"/>
    <w:rsid w:val="00CC44B7"/>
    <w:rsid w:val="00CC5998"/>
    <w:rsid w:val="00CC64AA"/>
    <w:rsid w:val="00CC6A58"/>
    <w:rsid w:val="00CD1216"/>
    <w:rsid w:val="00CD18AD"/>
    <w:rsid w:val="00CD1A78"/>
    <w:rsid w:val="00CD1ACF"/>
    <w:rsid w:val="00CD2D48"/>
    <w:rsid w:val="00CD4EDA"/>
    <w:rsid w:val="00CD6155"/>
    <w:rsid w:val="00CD75B9"/>
    <w:rsid w:val="00CE053F"/>
    <w:rsid w:val="00CE31C8"/>
    <w:rsid w:val="00CE46C6"/>
    <w:rsid w:val="00CE473B"/>
    <w:rsid w:val="00CE55FD"/>
    <w:rsid w:val="00CE645B"/>
    <w:rsid w:val="00CF0820"/>
    <w:rsid w:val="00CF085D"/>
    <w:rsid w:val="00CF1267"/>
    <w:rsid w:val="00CF18F4"/>
    <w:rsid w:val="00CF2EC4"/>
    <w:rsid w:val="00CF3D9D"/>
    <w:rsid w:val="00CF3F24"/>
    <w:rsid w:val="00CF3FC3"/>
    <w:rsid w:val="00CF4C43"/>
    <w:rsid w:val="00CF575A"/>
    <w:rsid w:val="00CF5F93"/>
    <w:rsid w:val="00CF6B9C"/>
    <w:rsid w:val="00CF6EE8"/>
    <w:rsid w:val="00CF749D"/>
    <w:rsid w:val="00D0045B"/>
    <w:rsid w:val="00D01296"/>
    <w:rsid w:val="00D01903"/>
    <w:rsid w:val="00D023E6"/>
    <w:rsid w:val="00D02E7F"/>
    <w:rsid w:val="00D03354"/>
    <w:rsid w:val="00D03EEB"/>
    <w:rsid w:val="00D04E3D"/>
    <w:rsid w:val="00D065F6"/>
    <w:rsid w:val="00D103C6"/>
    <w:rsid w:val="00D1163C"/>
    <w:rsid w:val="00D11F9C"/>
    <w:rsid w:val="00D12D4C"/>
    <w:rsid w:val="00D13C06"/>
    <w:rsid w:val="00D1498B"/>
    <w:rsid w:val="00D15947"/>
    <w:rsid w:val="00D16D6E"/>
    <w:rsid w:val="00D17096"/>
    <w:rsid w:val="00D2011B"/>
    <w:rsid w:val="00D20985"/>
    <w:rsid w:val="00D210D6"/>
    <w:rsid w:val="00D229F7"/>
    <w:rsid w:val="00D23FC8"/>
    <w:rsid w:val="00D243BF"/>
    <w:rsid w:val="00D2448A"/>
    <w:rsid w:val="00D24E01"/>
    <w:rsid w:val="00D253EF"/>
    <w:rsid w:val="00D313A9"/>
    <w:rsid w:val="00D322ED"/>
    <w:rsid w:val="00D32DD7"/>
    <w:rsid w:val="00D3350A"/>
    <w:rsid w:val="00D338F0"/>
    <w:rsid w:val="00D33A79"/>
    <w:rsid w:val="00D33ACD"/>
    <w:rsid w:val="00D34D1D"/>
    <w:rsid w:val="00D3513C"/>
    <w:rsid w:val="00D36342"/>
    <w:rsid w:val="00D36E9B"/>
    <w:rsid w:val="00D371BA"/>
    <w:rsid w:val="00D37772"/>
    <w:rsid w:val="00D40C7E"/>
    <w:rsid w:val="00D43349"/>
    <w:rsid w:val="00D43506"/>
    <w:rsid w:val="00D446BB"/>
    <w:rsid w:val="00D448F5"/>
    <w:rsid w:val="00D45AA3"/>
    <w:rsid w:val="00D46DD0"/>
    <w:rsid w:val="00D47211"/>
    <w:rsid w:val="00D503E7"/>
    <w:rsid w:val="00D50857"/>
    <w:rsid w:val="00D5168E"/>
    <w:rsid w:val="00D517DE"/>
    <w:rsid w:val="00D52237"/>
    <w:rsid w:val="00D53158"/>
    <w:rsid w:val="00D53770"/>
    <w:rsid w:val="00D53D2E"/>
    <w:rsid w:val="00D53DF8"/>
    <w:rsid w:val="00D551C4"/>
    <w:rsid w:val="00D5534E"/>
    <w:rsid w:val="00D553AE"/>
    <w:rsid w:val="00D558F3"/>
    <w:rsid w:val="00D5603E"/>
    <w:rsid w:val="00D560FB"/>
    <w:rsid w:val="00D5612F"/>
    <w:rsid w:val="00D57343"/>
    <w:rsid w:val="00D57AFE"/>
    <w:rsid w:val="00D57F26"/>
    <w:rsid w:val="00D61B15"/>
    <w:rsid w:val="00D6206B"/>
    <w:rsid w:val="00D62442"/>
    <w:rsid w:val="00D6366E"/>
    <w:rsid w:val="00D64553"/>
    <w:rsid w:val="00D647DE"/>
    <w:rsid w:val="00D64D1A"/>
    <w:rsid w:val="00D64D9C"/>
    <w:rsid w:val="00D65BBA"/>
    <w:rsid w:val="00D66171"/>
    <w:rsid w:val="00D66270"/>
    <w:rsid w:val="00D66ABB"/>
    <w:rsid w:val="00D6743C"/>
    <w:rsid w:val="00D67759"/>
    <w:rsid w:val="00D67A95"/>
    <w:rsid w:val="00D70397"/>
    <w:rsid w:val="00D7242C"/>
    <w:rsid w:val="00D72D4E"/>
    <w:rsid w:val="00D73197"/>
    <w:rsid w:val="00D73419"/>
    <w:rsid w:val="00D7370B"/>
    <w:rsid w:val="00D76D4E"/>
    <w:rsid w:val="00D7722D"/>
    <w:rsid w:val="00D77EF0"/>
    <w:rsid w:val="00D77FB2"/>
    <w:rsid w:val="00D80038"/>
    <w:rsid w:val="00D80F10"/>
    <w:rsid w:val="00D81F2C"/>
    <w:rsid w:val="00D82A1D"/>
    <w:rsid w:val="00D82C38"/>
    <w:rsid w:val="00D84C5D"/>
    <w:rsid w:val="00D84DCF"/>
    <w:rsid w:val="00D85358"/>
    <w:rsid w:val="00D874E7"/>
    <w:rsid w:val="00D87ADE"/>
    <w:rsid w:val="00D90303"/>
    <w:rsid w:val="00D90BF1"/>
    <w:rsid w:val="00D91577"/>
    <w:rsid w:val="00D9217D"/>
    <w:rsid w:val="00D92BAA"/>
    <w:rsid w:val="00D92D23"/>
    <w:rsid w:val="00D9351D"/>
    <w:rsid w:val="00D95933"/>
    <w:rsid w:val="00D9746E"/>
    <w:rsid w:val="00D97D68"/>
    <w:rsid w:val="00D97E09"/>
    <w:rsid w:val="00DA0714"/>
    <w:rsid w:val="00DA0E8D"/>
    <w:rsid w:val="00DA11FE"/>
    <w:rsid w:val="00DA190D"/>
    <w:rsid w:val="00DA2013"/>
    <w:rsid w:val="00DA2043"/>
    <w:rsid w:val="00DA3402"/>
    <w:rsid w:val="00DA3754"/>
    <w:rsid w:val="00DA4447"/>
    <w:rsid w:val="00DA4643"/>
    <w:rsid w:val="00DA4DAE"/>
    <w:rsid w:val="00DA61AC"/>
    <w:rsid w:val="00DA61C0"/>
    <w:rsid w:val="00DA63CC"/>
    <w:rsid w:val="00DA655B"/>
    <w:rsid w:val="00DA6A2D"/>
    <w:rsid w:val="00DA7DD4"/>
    <w:rsid w:val="00DB22BE"/>
    <w:rsid w:val="00DB2391"/>
    <w:rsid w:val="00DB4B51"/>
    <w:rsid w:val="00DB5F1D"/>
    <w:rsid w:val="00DB75CE"/>
    <w:rsid w:val="00DC17EB"/>
    <w:rsid w:val="00DC1FA4"/>
    <w:rsid w:val="00DC1FF0"/>
    <w:rsid w:val="00DC2F44"/>
    <w:rsid w:val="00DC3720"/>
    <w:rsid w:val="00DC3916"/>
    <w:rsid w:val="00DC4BF8"/>
    <w:rsid w:val="00DC5983"/>
    <w:rsid w:val="00DC5CE5"/>
    <w:rsid w:val="00DC692E"/>
    <w:rsid w:val="00DD0089"/>
    <w:rsid w:val="00DD0F76"/>
    <w:rsid w:val="00DD25BB"/>
    <w:rsid w:val="00DD41A3"/>
    <w:rsid w:val="00DD425E"/>
    <w:rsid w:val="00DD43D8"/>
    <w:rsid w:val="00DD5BB8"/>
    <w:rsid w:val="00DD6776"/>
    <w:rsid w:val="00DD6FEE"/>
    <w:rsid w:val="00DE0FBF"/>
    <w:rsid w:val="00DE1813"/>
    <w:rsid w:val="00DE2EDC"/>
    <w:rsid w:val="00DE31EE"/>
    <w:rsid w:val="00DE32F3"/>
    <w:rsid w:val="00DE5B88"/>
    <w:rsid w:val="00DE6A6C"/>
    <w:rsid w:val="00DE7038"/>
    <w:rsid w:val="00DE70AA"/>
    <w:rsid w:val="00DE711D"/>
    <w:rsid w:val="00DE7E97"/>
    <w:rsid w:val="00DF065E"/>
    <w:rsid w:val="00DF0849"/>
    <w:rsid w:val="00DF0C9C"/>
    <w:rsid w:val="00DF104A"/>
    <w:rsid w:val="00DF18C1"/>
    <w:rsid w:val="00DF1D56"/>
    <w:rsid w:val="00DF27C3"/>
    <w:rsid w:val="00DF2886"/>
    <w:rsid w:val="00DF4502"/>
    <w:rsid w:val="00DF4C73"/>
    <w:rsid w:val="00DF5A05"/>
    <w:rsid w:val="00DF5F0A"/>
    <w:rsid w:val="00DF6233"/>
    <w:rsid w:val="00DF6E80"/>
    <w:rsid w:val="00E02EB4"/>
    <w:rsid w:val="00E03295"/>
    <w:rsid w:val="00E03CF6"/>
    <w:rsid w:val="00E042C4"/>
    <w:rsid w:val="00E05A85"/>
    <w:rsid w:val="00E05C7C"/>
    <w:rsid w:val="00E06DFF"/>
    <w:rsid w:val="00E072FD"/>
    <w:rsid w:val="00E12427"/>
    <w:rsid w:val="00E12971"/>
    <w:rsid w:val="00E12C75"/>
    <w:rsid w:val="00E13E0D"/>
    <w:rsid w:val="00E15E32"/>
    <w:rsid w:val="00E17FF4"/>
    <w:rsid w:val="00E20ADF"/>
    <w:rsid w:val="00E20B51"/>
    <w:rsid w:val="00E20BFD"/>
    <w:rsid w:val="00E215A7"/>
    <w:rsid w:val="00E223EE"/>
    <w:rsid w:val="00E23C0F"/>
    <w:rsid w:val="00E2400C"/>
    <w:rsid w:val="00E246FA"/>
    <w:rsid w:val="00E249CC"/>
    <w:rsid w:val="00E24ED5"/>
    <w:rsid w:val="00E25A65"/>
    <w:rsid w:val="00E263BE"/>
    <w:rsid w:val="00E26E4D"/>
    <w:rsid w:val="00E3008B"/>
    <w:rsid w:val="00E30D11"/>
    <w:rsid w:val="00E30EA9"/>
    <w:rsid w:val="00E31599"/>
    <w:rsid w:val="00E31933"/>
    <w:rsid w:val="00E32E1E"/>
    <w:rsid w:val="00E32FA8"/>
    <w:rsid w:val="00E333D8"/>
    <w:rsid w:val="00E33AD2"/>
    <w:rsid w:val="00E33C4F"/>
    <w:rsid w:val="00E33DDC"/>
    <w:rsid w:val="00E33E79"/>
    <w:rsid w:val="00E33FCC"/>
    <w:rsid w:val="00E34C58"/>
    <w:rsid w:val="00E35350"/>
    <w:rsid w:val="00E36683"/>
    <w:rsid w:val="00E36DDB"/>
    <w:rsid w:val="00E40F27"/>
    <w:rsid w:val="00E41D1D"/>
    <w:rsid w:val="00E41EA8"/>
    <w:rsid w:val="00E4274D"/>
    <w:rsid w:val="00E42FE2"/>
    <w:rsid w:val="00E44FB9"/>
    <w:rsid w:val="00E47B75"/>
    <w:rsid w:val="00E50653"/>
    <w:rsid w:val="00E50773"/>
    <w:rsid w:val="00E50FC2"/>
    <w:rsid w:val="00E52C2B"/>
    <w:rsid w:val="00E53933"/>
    <w:rsid w:val="00E53E53"/>
    <w:rsid w:val="00E561DF"/>
    <w:rsid w:val="00E561FD"/>
    <w:rsid w:val="00E577D4"/>
    <w:rsid w:val="00E57E5E"/>
    <w:rsid w:val="00E60A51"/>
    <w:rsid w:val="00E60E17"/>
    <w:rsid w:val="00E6184D"/>
    <w:rsid w:val="00E639B0"/>
    <w:rsid w:val="00E63C0A"/>
    <w:rsid w:val="00E64131"/>
    <w:rsid w:val="00E65093"/>
    <w:rsid w:val="00E668DB"/>
    <w:rsid w:val="00E66989"/>
    <w:rsid w:val="00E669DF"/>
    <w:rsid w:val="00E66BFD"/>
    <w:rsid w:val="00E674BF"/>
    <w:rsid w:val="00E70094"/>
    <w:rsid w:val="00E72266"/>
    <w:rsid w:val="00E7261E"/>
    <w:rsid w:val="00E7311E"/>
    <w:rsid w:val="00E735F6"/>
    <w:rsid w:val="00E74C1A"/>
    <w:rsid w:val="00E7597F"/>
    <w:rsid w:val="00E764B2"/>
    <w:rsid w:val="00E77D3F"/>
    <w:rsid w:val="00E80976"/>
    <w:rsid w:val="00E8255E"/>
    <w:rsid w:val="00E82771"/>
    <w:rsid w:val="00E8316F"/>
    <w:rsid w:val="00E83AA4"/>
    <w:rsid w:val="00E8544F"/>
    <w:rsid w:val="00E862F5"/>
    <w:rsid w:val="00E87CF3"/>
    <w:rsid w:val="00E92F0B"/>
    <w:rsid w:val="00E92F1F"/>
    <w:rsid w:val="00E935E5"/>
    <w:rsid w:val="00E93D9C"/>
    <w:rsid w:val="00E9445D"/>
    <w:rsid w:val="00E94FB9"/>
    <w:rsid w:val="00E956A1"/>
    <w:rsid w:val="00E95E51"/>
    <w:rsid w:val="00E961A7"/>
    <w:rsid w:val="00E96D06"/>
    <w:rsid w:val="00EA0B17"/>
    <w:rsid w:val="00EA3029"/>
    <w:rsid w:val="00EA3780"/>
    <w:rsid w:val="00EA4057"/>
    <w:rsid w:val="00EA44AE"/>
    <w:rsid w:val="00EA4EAD"/>
    <w:rsid w:val="00EA4EFF"/>
    <w:rsid w:val="00EA5C21"/>
    <w:rsid w:val="00EA6434"/>
    <w:rsid w:val="00EB013D"/>
    <w:rsid w:val="00EB3B9F"/>
    <w:rsid w:val="00EB3EBE"/>
    <w:rsid w:val="00EB45B5"/>
    <w:rsid w:val="00EB7B77"/>
    <w:rsid w:val="00EB7D3D"/>
    <w:rsid w:val="00EC0D95"/>
    <w:rsid w:val="00EC215F"/>
    <w:rsid w:val="00EC37FF"/>
    <w:rsid w:val="00EC3A6F"/>
    <w:rsid w:val="00EC47BF"/>
    <w:rsid w:val="00EC5136"/>
    <w:rsid w:val="00EC63E1"/>
    <w:rsid w:val="00EC7BBE"/>
    <w:rsid w:val="00ED14FF"/>
    <w:rsid w:val="00ED1CED"/>
    <w:rsid w:val="00ED1D97"/>
    <w:rsid w:val="00ED222F"/>
    <w:rsid w:val="00ED25A9"/>
    <w:rsid w:val="00ED395C"/>
    <w:rsid w:val="00ED3FFA"/>
    <w:rsid w:val="00ED64A0"/>
    <w:rsid w:val="00ED6598"/>
    <w:rsid w:val="00ED6872"/>
    <w:rsid w:val="00EE05C6"/>
    <w:rsid w:val="00EE0C79"/>
    <w:rsid w:val="00EE0C98"/>
    <w:rsid w:val="00EE19B0"/>
    <w:rsid w:val="00EE2DC6"/>
    <w:rsid w:val="00EE2DED"/>
    <w:rsid w:val="00EE3D17"/>
    <w:rsid w:val="00EE4819"/>
    <w:rsid w:val="00EE4C5E"/>
    <w:rsid w:val="00EE5133"/>
    <w:rsid w:val="00EE5A23"/>
    <w:rsid w:val="00EE784C"/>
    <w:rsid w:val="00EF124B"/>
    <w:rsid w:val="00EF1293"/>
    <w:rsid w:val="00EF17A9"/>
    <w:rsid w:val="00EF1CAF"/>
    <w:rsid w:val="00EF1FAA"/>
    <w:rsid w:val="00EF2786"/>
    <w:rsid w:val="00EF2BC1"/>
    <w:rsid w:val="00EF31E9"/>
    <w:rsid w:val="00EF3E95"/>
    <w:rsid w:val="00EF5ECD"/>
    <w:rsid w:val="00EF6DB7"/>
    <w:rsid w:val="00EF7637"/>
    <w:rsid w:val="00EF7F83"/>
    <w:rsid w:val="00F00225"/>
    <w:rsid w:val="00F00FCE"/>
    <w:rsid w:val="00F010F7"/>
    <w:rsid w:val="00F02C97"/>
    <w:rsid w:val="00F034F7"/>
    <w:rsid w:val="00F03FCA"/>
    <w:rsid w:val="00F04ADB"/>
    <w:rsid w:val="00F050CA"/>
    <w:rsid w:val="00F0513E"/>
    <w:rsid w:val="00F05338"/>
    <w:rsid w:val="00F053CE"/>
    <w:rsid w:val="00F063F9"/>
    <w:rsid w:val="00F06910"/>
    <w:rsid w:val="00F121C4"/>
    <w:rsid w:val="00F1440F"/>
    <w:rsid w:val="00F15334"/>
    <w:rsid w:val="00F15B2D"/>
    <w:rsid w:val="00F163F9"/>
    <w:rsid w:val="00F168AF"/>
    <w:rsid w:val="00F16A48"/>
    <w:rsid w:val="00F16ACA"/>
    <w:rsid w:val="00F170B6"/>
    <w:rsid w:val="00F170DC"/>
    <w:rsid w:val="00F17EDC"/>
    <w:rsid w:val="00F2049B"/>
    <w:rsid w:val="00F204D5"/>
    <w:rsid w:val="00F20CE7"/>
    <w:rsid w:val="00F21261"/>
    <w:rsid w:val="00F216FD"/>
    <w:rsid w:val="00F22391"/>
    <w:rsid w:val="00F23E22"/>
    <w:rsid w:val="00F2575E"/>
    <w:rsid w:val="00F258BE"/>
    <w:rsid w:val="00F26B71"/>
    <w:rsid w:val="00F26E86"/>
    <w:rsid w:val="00F26F7F"/>
    <w:rsid w:val="00F274D4"/>
    <w:rsid w:val="00F2782A"/>
    <w:rsid w:val="00F30B6D"/>
    <w:rsid w:val="00F3109C"/>
    <w:rsid w:val="00F32A6B"/>
    <w:rsid w:val="00F32CE2"/>
    <w:rsid w:val="00F33B18"/>
    <w:rsid w:val="00F35A57"/>
    <w:rsid w:val="00F35D6D"/>
    <w:rsid w:val="00F35ED6"/>
    <w:rsid w:val="00F35FB7"/>
    <w:rsid w:val="00F36511"/>
    <w:rsid w:val="00F37A35"/>
    <w:rsid w:val="00F42049"/>
    <w:rsid w:val="00F42176"/>
    <w:rsid w:val="00F42B6D"/>
    <w:rsid w:val="00F44778"/>
    <w:rsid w:val="00F462CF"/>
    <w:rsid w:val="00F464D7"/>
    <w:rsid w:val="00F4675B"/>
    <w:rsid w:val="00F503EC"/>
    <w:rsid w:val="00F50547"/>
    <w:rsid w:val="00F505F6"/>
    <w:rsid w:val="00F512A1"/>
    <w:rsid w:val="00F5185D"/>
    <w:rsid w:val="00F518DB"/>
    <w:rsid w:val="00F519F9"/>
    <w:rsid w:val="00F51F4C"/>
    <w:rsid w:val="00F5216D"/>
    <w:rsid w:val="00F55094"/>
    <w:rsid w:val="00F5515D"/>
    <w:rsid w:val="00F564AC"/>
    <w:rsid w:val="00F57015"/>
    <w:rsid w:val="00F57A5B"/>
    <w:rsid w:val="00F60B7A"/>
    <w:rsid w:val="00F610DF"/>
    <w:rsid w:val="00F61614"/>
    <w:rsid w:val="00F65A22"/>
    <w:rsid w:val="00F65FBA"/>
    <w:rsid w:val="00F664D6"/>
    <w:rsid w:val="00F66F00"/>
    <w:rsid w:val="00F67799"/>
    <w:rsid w:val="00F67E82"/>
    <w:rsid w:val="00F67EF1"/>
    <w:rsid w:val="00F711FB"/>
    <w:rsid w:val="00F718DB"/>
    <w:rsid w:val="00F71AFF"/>
    <w:rsid w:val="00F72B5C"/>
    <w:rsid w:val="00F72F5C"/>
    <w:rsid w:val="00F745B1"/>
    <w:rsid w:val="00F74BA2"/>
    <w:rsid w:val="00F7612E"/>
    <w:rsid w:val="00F76174"/>
    <w:rsid w:val="00F77B93"/>
    <w:rsid w:val="00F80539"/>
    <w:rsid w:val="00F809DF"/>
    <w:rsid w:val="00F8253F"/>
    <w:rsid w:val="00F829CF"/>
    <w:rsid w:val="00F83003"/>
    <w:rsid w:val="00F834C0"/>
    <w:rsid w:val="00F83AFD"/>
    <w:rsid w:val="00F85A0E"/>
    <w:rsid w:val="00F86635"/>
    <w:rsid w:val="00F86A0E"/>
    <w:rsid w:val="00F9069A"/>
    <w:rsid w:val="00F91069"/>
    <w:rsid w:val="00F91D63"/>
    <w:rsid w:val="00F93AA6"/>
    <w:rsid w:val="00F94DA0"/>
    <w:rsid w:val="00F95749"/>
    <w:rsid w:val="00F95E40"/>
    <w:rsid w:val="00F95EC4"/>
    <w:rsid w:val="00F964EB"/>
    <w:rsid w:val="00F96CE0"/>
    <w:rsid w:val="00F96F69"/>
    <w:rsid w:val="00F9705A"/>
    <w:rsid w:val="00F974A5"/>
    <w:rsid w:val="00F97A03"/>
    <w:rsid w:val="00FA1460"/>
    <w:rsid w:val="00FA1FDF"/>
    <w:rsid w:val="00FA2696"/>
    <w:rsid w:val="00FA4FC7"/>
    <w:rsid w:val="00FA791E"/>
    <w:rsid w:val="00FB2277"/>
    <w:rsid w:val="00FB31B4"/>
    <w:rsid w:val="00FB37E5"/>
    <w:rsid w:val="00FB421B"/>
    <w:rsid w:val="00FB4B4F"/>
    <w:rsid w:val="00FB4C39"/>
    <w:rsid w:val="00FB4E9F"/>
    <w:rsid w:val="00FB4F99"/>
    <w:rsid w:val="00FB77B9"/>
    <w:rsid w:val="00FC2A44"/>
    <w:rsid w:val="00FC3EA2"/>
    <w:rsid w:val="00FC552A"/>
    <w:rsid w:val="00FC5554"/>
    <w:rsid w:val="00FC559F"/>
    <w:rsid w:val="00FD1241"/>
    <w:rsid w:val="00FD2EAF"/>
    <w:rsid w:val="00FD3681"/>
    <w:rsid w:val="00FD482E"/>
    <w:rsid w:val="00FD4A45"/>
    <w:rsid w:val="00FD5626"/>
    <w:rsid w:val="00FD6556"/>
    <w:rsid w:val="00FD724D"/>
    <w:rsid w:val="00FD739D"/>
    <w:rsid w:val="00FD7BB4"/>
    <w:rsid w:val="00FE048D"/>
    <w:rsid w:val="00FE14D2"/>
    <w:rsid w:val="00FE185E"/>
    <w:rsid w:val="00FE2675"/>
    <w:rsid w:val="00FE2F0A"/>
    <w:rsid w:val="00FE33E9"/>
    <w:rsid w:val="00FE3BFC"/>
    <w:rsid w:val="00FE44F7"/>
    <w:rsid w:val="00FE5869"/>
    <w:rsid w:val="00FE5B75"/>
    <w:rsid w:val="00FE5CD1"/>
    <w:rsid w:val="00FE5F2B"/>
    <w:rsid w:val="00FE6593"/>
    <w:rsid w:val="00FE6D82"/>
    <w:rsid w:val="00FE6F96"/>
    <w:rsid w:val="00FF1AAF"/>
    <w:rsid w:val="00FF3AAC"/>
    <w:rsid w:val="00FF4216"/>
    <w:rsid w:val="00FF431D"/>
    <w:rsid w:val="00FF49A3"/>
    <w:rsid w:val="00FF504B"/>
    <w:rsid w:val="00FF5847"/>
    <w:rsid w:val="00FF5BF6"/>
    <w:rsid w:val="00FF7490"/>
    <w:rsid w:val="00FF7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52E6456"/>
  <w15:docId w15:val="{BB420222-BDC1-914B-815E-C53974F76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2097"/>
    <w:pPr>
      <w:spacing w:after="0" w:line="360" w:lineRule="auto"/>
      <w:ind w:firstLine="397"/>
      <w:jc w:val="both"/>
    </w:pPr>
    <w:rPr>
      <w:rFonts w:ascii="Times New Roman" w:eastAsia="Times New Roman" w:hAnsi="Times New Roman" w:cs="Times New Roman"/>
      <w:sz w:val="28"/>
      <w:szCs w:val="24"/>
      <w:lang w:val="en-VN"/>
    </w:rPr>
  </w:style>
  <w:style w:type="paragraph" w:styleId="Heading1">
    <w:name w:val="heading 1"/>
    <w:basedOn w:val="Normal"/>
    <w:next w:val="Normal"/>
    <w:link w:val="Heading1Char"/>
    <w:uiPriority w:val="9"/>
    <w:qFormat/>
    <w:rsid w:val="006E38CB"/>
    <w:pPr>
      <w:keepNext/>
      <w:keepLines/>
      <w:pageBreakBefore/>
      <w:numPr>
        <w:numId w:val="2"/>
      </w:numPr>
      <w:spacing w:before="240"/>
      <w:jc w:val="center"/>
      <w:outlineLvl w:val="0"/>
    </w:pPr>
    <w:rPr>
      <w:rFonts w:eastAsiaTheme="majorEastAsia" w:cs="Times New Roman (Headings CS)"/>
      <w:b/>
      <w:caps/>
      <w:color w:val="000000" w:themeColor="text1"/>
      <w:sz w:val="32"/>
      <w:szCs w:val="32"/>
    </w:rPr>
  </w:style>
  <w:style w:type="paragraph" w:styleId="Heading2">
    <w:name w:val="heading 2"/>
    <w:basedOn w:val="Normal"/>
    <w:next w:val="Normal"/>
    <w:link w:val="Heading2Char"/>
    <w:uiPriority w:val="9"/>
    <w:unhideWhenUsed/>
    <w:qFormat/>
    <w:rsid w:val="0018651A"/>
    <w:pPr>
      <w:keepNext/>
      <w:keepLines/>
      <w:numPr>
        <w:ilvl w:val="1"/>
        <w:numId w:val="2"/>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DE70AA"/>
    <w:pPr>
      <w:keepNext/>
      <w:keepLines/>
      <w:numPr>
        <w:ilvl w:val="2"/>
        <w:numId w:val="2"/>
      </w:numPr>
      <w:spacing w:before="40"/>
      <w:outlineLvl w:val="2"/>
    </w:pPr>
    <w:rPr>
      <w:rFonts w:eastAsiaTheme="majorEastAsia" w:cstheme="majorBidi"/>
      <w:i/>
      <w:color w:val="000000" w:themeColor="text1"/>
    </w:rPr>
  </w:style>
  <w:style w:type="paragraph" w:styleId="Heading4">
    <w:name w:val="heading 4"/>
    <w:basedOn w:val="Normal"/>
    <w:next w:val="Normal"/>
    <w:link w:val="Heading4Char"/>
    <w:autoRedefine/>
    <w:uiPriority w:val="9"/>
    <w:unhideWhenUsed/>
    <w:qFormat/>
    <w:rsid w:val="00A3326F"/>
    <w:pPr>
      <w:keepNext/>
      <w:keepLines/>
      <w:numPr>
        <w:ilvl w:val="3"/>
        <w:numId w:val="2"/>
      </w:numPr>
      <w:spacing w:before="4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4A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D2D3D"/>
    <w:pPr>
      <w:spacing w:before="100" w:beforeAutospacing="1" w:after="100" w:afterAutospacing="1"/>
    </w:pPr>
    <w:rPr>
      <w:rFonts w:eastAsiaTheme="minorHAnsi"/>
    </w:rPr>
  </w:style>
  <w:style w:type="paragraph" w:styleId="ListParagraph">
    <w:name w:val="List Paragraph"/>
    <w:basedOn w:val="Normal"/>
    <w:uiPriority w:val="34"/>
    <w:qFormat/>
    <w:rsid w:val="001F469E"/>
    <w:pPr>
      <w:ind w:left="720"/>
      <w:contextualSpacing/>
    </w:pPr>
  </w:style>
  <w:style w:type="character" w:styleId="Hyperlink">
    <w:name w:val="Hyperlink"/>
    <w:basedOn w:val="DefaultParagraphFont"/>
    <w:uiPriority w:val="99"/>
    <w:unhideWhenUsed/>
    <w:rsid w:val="00492B45"/>
    <w:rPr>
      <w:color w:val="0000FF" w:themeColor="hyperlink"/>
      <w:u w:val="single"/>
    </w:rPr>
  </w:style>
  <w:style w:type="paragraph" w:styleId="Footer">
    <w:name w:val="footer"/>
    <w:basedOn w:val="Normal"/>
    <w:link w:val="FooterChar"/>
    <w:uiPriority w:val="99"/>
    <w:unhideWhenUsed/>
    <w:rsid w:val="00F96CE0"/>
    <w:pPr>
      <w:tabs>
        <w:tab w:val="center" w:pos="4680"/>
        <w:tab w:val="right" w:pos="9360"/>
      </w:tabs>
    </w:pPr>
  </w:style>
  <w:style w:type="character" w:customStyle="1" w:styleId="FooterChar">
    <w:name w:val="Footer Char"/>
    <w:basedOn w:val="DefaultParagraphFont"/>
    <w:link w:val="Footer"/>
    <w:uiPriority w:val="99"/>
    <w:rsid w:val="00F96CE0"/>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F96CE0"/>
  </w:style>
  <w:style w:type="paragraph" w:styleId="Header">
    <w:name w:val="header"/>
    <w:basedOn w:val="Normal"/>
    <w:link w:val="HeaderChar"/>
    <w:uiPriority w:val="99"/>
    <w:unhideWhenUsed/>
    <w:rsid w:val="00F96CE0"/>
    <w:pPr>
      <w:tabs>
        <w:tab w:val="center" w:pos="4680"/>
        <w:tab w:val="right" w:pos="9360"/>
      </w:tabs>
    </w:pPr>
  </w:style>
  <w:style w:type="character" w:customStyle="1" w:styleId="HeaderChar">
    <w:name w:val="Header Char"/>
    <w:basedOn w:val="DefaultParagraphFont"/>
    <w:link w:val="Header"/>
    <w:uiPriority w:val="99"/>
    <w:rsid w:val="00F96CE0"/>
    <w:rPr>
      <w:rFonts w:ascii="Times New Roman" w:eastAsia="Times New Roman" w:hAnsi="Times New Roman" w:cs="Times New Roman"/>
      <w:sz w:val="24"/>
      <w:szCs w:val="24"/>
    </w:rPr>
  </w:style>
  <w:style w:type="character" w:styleId="Strong">
    <w:name w:val="Strong"/>
    <w:basedOn w:val="DefaultParagraphFont"/>
    <w:uiPriority w:val="22"/>
    <w:qFormat/>
    <w:rsid w:val="008B532C"/>
    <w:rPr>
      <w:b/>
      <w:bCs/>
    </w:rPr>
  </w:style>
  <w:style w:type="character" w:customStyle="1" w:styleId="Heading2Char">
    <w:name w:val="Heading 2 Char"/>
    <w:basedOn w:val="DefaultParagraphFont"/>
    <w:link w:val="Heading2"/>
    <w:uiPriority w:val="9"/>
    <w:rsid w:val="0018651A"/>
    <w:rPr>
      <w:rFonts w:ascii="Times New Roman" w:eastAsiaTheme="majorEastAsia" w:hAnsi="Times New Roman" w:cstheme="majorBidi"/>
      <w:b/>
      <w:color w:val="000000" w:themeColor="text1"/>
      <w:sz w:val="28"/>
      <w:szCs w:val="26"/>
      <w:lang w:val="en-VN"/>
    </w:rPr>
  </w:style>
  <w:style w:type="character" w:customStyle="1" w:styleId="Heading1Char">
    <w:name w:val="Heading 1 Char"/>
    <w:basedOn w:val="DefaultParagraphFont"/>
    <w:link w:val="Heading1"/>
    <w:uiPriority w:val="9"/>
    <w:rsid w:val="006E38CB"/>
    <w:rPr>
      <w:rFonts w:ascii="Times New Roman" w:eastAsiaTheme="majorEastAsia" w:hAnsi="Times New Roman" w:cs="Times New Roman (Headings CS)"/>
      <w:b/>
      <w:caps/>
      <w:color w:val="000000" w:themeColor="text1"/>
      <w:sz w:val="32"/>
      <w:szCs w:val="32"/>
      <w:lang w:val="en-VN"/>
    </w:rPr>
  </w:style>
  <w:style w:type="character" w:customStyle="1" w:styleId="Heading3Char">
    <w:name w:val="Heading 3 Char"/>
    <w:basedOn w:val="DefaultParagraphFont"/>
    <w:link w:val="Heading3"/>
    <w:uiPriority w:val="9"/>
    <w:rsid w:val="00DE70AA"/>
    <w:rPr>
      <w:rFonts w:ascii="Times New Roman" w:eastAsiaTheme="majorEastAsia" w:hAnsi="Times New Roman" w:cstheme="majorBidi"/>
      <w:i/>
      <w:color w:val="000000" w:themeColor="text1"/>
      <w:sz w:val="28"/>
      <w:szCs w:val="24"/>
      <w:lang w:val="en-VN"/>
    </w:rPr>
  </w:style>
  <w:style w:type="character" w:customStyle="1" w:styleId="Heading4Char">
    <w:name w:val="Heading 4 Char"/>
    <w:basedOn w:val="DefaultParagraphFont"/>
    <w:link w:val="Heading4"/>
    <w:uiPriority w:val="9"/>
    <w:rsid w:val="00A3326F"/>
    <w:rPr>
      <w:rFonts w:ascii="Times New Roman" w:eastAsiaTheme="majorEastAsia" w:hAnsi="Times New Roman" w:cstheme="majorBidi"/>
      <w:i/>
      <w:iCs/>
      <w:color w:val="000000" w:themeColor="text1"/>
      <w:sz w:val="28"/>
      <w:szCs w:val="24"/>
      <w:lang w:val="en-VN"/>
    </w:rPr>
  </w:style>
  <w:style w:type="character" w:styleId="Emphasis">
    <w:name w:val="Emphasis"/>
    <w:basedOn w:val="DefaultParagraphFont"/>
    <w:uiPriority w:val="20"/>
    <w:qFormat/>
    <w:rsid w:val="0095160F"/>
    <w:rPr>
      <w:i/>
      <w:iCs/>
    </w:rPr>
  </w:style>
  <w:style w:type="paragraph" w:customStyle="1" w:styleId="Hnhv">
    <w:name w:val="Hình vẽ"/>
    <w:basedOn w:val="Normal"/>
    <w:next w:val="Normal"/>
    <w:qFormat/>
    <w:rsid w:val="000104A3"/>
    <w:pPr>
      <w:keepNext/>
      <w:spacing w:before="120"/>
      <w:jc w:val="center"/>
    </w:pPr>
    <w:rPr>
      <w:rFonts w:eastAsia="Calibri" w:cs="Cordia New"/>
      <w:szCs w:val="28"/>
      <w:lang w:val="en-AU" w:bidi="th-TH"/>
    </w:rPr>
  </w:style>
  <w:style w:type="paragraph" w:customStyle="1" w:styleId="Tnhnhv">
    <w:name w:val="Tên hình vẽ"/>
    <w:basedOn w:val="Normal"/>
    <w:next w:val="Normal"/>
    <w:qFormat/>
    <w:rsid w:val="000104A3"/>
    <w:pPr>
      <w:spacing w:before="120" w:after="240" w:line="312" w:lineRule="auto"/>
      <w:jc w:val="center"/>
    </w:pPr>
    <w:rPr>
      <w:rFonts w:eastAsia="Calibri" w:cs="Cordia New"/>
      <w:i/>
      <w:szCs w:val="28"/>
      <w:lang w:val="en-AU" w:bidi="th-TH"/>
    </w:rPr>
  </w:style>
  <w:style w:type="paragraph" w:styleId="FootnoteText">
    <w:name w:val="footnote text"/>
    <w:basedOn w:val="Normal"/>
    <w:link w:val="FootnoteTextChar"/>
    <w:uiPriority w:val="99"/>
    <w:semiHidden/>
    <w:unhideWhenUsed/>
    <w:rsid w:val="00E05C7C"/>
    <w:rPr>
      <w:sz w:val="20"/>
      <w:szCs w:val="20"/>
    </w:rPr>
  </w:style>
  <w:style w:type="character" w:customStyle="1" w:styleId="FootnoteTextChar">
    <w:name w:val="Footnote Text Char"/>
    <w:basedOn w:val="DefaultParagraphFont"/>
    <w:link w:val="FootnoteText"/>
    <w:uiPriority w:val="99"/>
    <w:semiHidden/>
    <w:rsid w:val="00E05C7C"/>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05C7C"/>
    <w:rPr>
      <w:vertAlign w:val="superscript"/>
    </w:rPr>
  </w:style>
  <w:style w:type="paragraph" w:styleId="EndnoteText">
    <w:name w:val="endnote text"/>
    <w:basedOn w:val="Normal"/>
    <w:link w:val="EndnoteTextChar"/>
    <w:uiPriority w:val="99"/>
    <w:semiHidden/>
    <w:unhideWhenUsed/>
    <w:rsid w:val="00743EA3"/>
    <w:rPr>
      <w:sz w:val="20"/>
      <w:szCs w:val="20"/>
    </w:rPr>
  </w:style>
  <w:style w:type="character" w:customStyle="1" w:styleId="EndnoteTextChar">
    <w:name w:val="Endnote Text Char"/>
    <w:basedOn w:val="DefaultParagraphFont"/>
    <w:link w:val="EndnoteText"/>
    <w:uiPriority w:val="99"/>
    <w:semiHidden/>
    <w:rsid w:val="00743EA3"/>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43EA3"/>
    <w:rPr>
      <w:vertAlign w:val="superscript"/>
    </w:rPr>
  </w:style>
  <w:style w:type="character" w:customStyle="1" w:styleId="apple-converted-space">
    <w:name w:val="apple-converted-space"/>
    <w:basedOn w:val="DefaultParagraphFont"/>
    <w:rsid w:val="00257778"/>
  </w:style>
  <w:style w:type="paragraph" w:styleId="BalloonText">
    <w:name w:val="Balloon Text"/>
    <w:basedOn w:val="Normal"/>
    <w:link w:val="BalloonTextChar"/>
    <w:uiPriority w:val="99"/>
    <w:semiHidden/>
    <w:unhideWhenUsed/>
    <w:rsid w:val="00C036D9"/>
    <w:pPr>
      <w:spacing w:line="240" w:lineRule="auto"/>
    </w:pPr>
    <w:rPr>
      <w:sz w:val="18"/>
      <w:szCs w:val="18"/>
    </w:rPr>
  </w:style>
  <w:style w:type="character" w:customStyle="1" w:styleId="BalloonTextChar">
    <w:name w:val="Balloon Text Char"/>
    <w:basedOn w:val="DefaultParagraphFont"/>
    <w:link w:val="BalloonText"/>
    <w:uiPriority w:val="99"/>
    <w:semiHidden/>
    <w:rsid w:val="00C036D9"/>
    <w:rPr>
      <w:rFonts w:ascii="Times New Roman" w:eastAsia="Times New Roman" w:hAnsi="Times New Roman" w:cs="Times New Roman"/>
      <w:sz w:val="18"/>
      <w:szCs w:val="18"/>
      <w:lang w:val="en-VN"/>
    </w:rPr>
  </w:style>
  <w:style w:type="paragraph" w:styleId="Caption">
    <w:name w:val="caption"/>
    <w:basedOn w:val="Normal"/>
    <w:next w:val="Normal"/>
    <w:uiPriority w:val="35"/>
    <w:unhideWhenUsed/>
    <w:qFormat/>
    <w:rsid w:val="0039140F"/>
    <w:pPr>
      <w:keepNext/>
      <w:keepLines/>
      <w:numPr>
        <w:ilvl w:val="4"/>
        <w:numId w:val="2"/>
      </w:numPr>
      <w:suppressLineNumbers/>
      <w:suppressAutoHyphens/>
      <w:spacing w:after="200"/>
      <w:jc w:val="center"/>
    </w:pPr>
    <w:rPr>
      <w:i/>
      <w:iCs/>
      <w:color w:val="000000" w:themeColor="text1"/>
      <w:szCs w:val="18"/>
    </w:rPr>
  </w:style>
  <w:style w:type="paragraph" w:customStyle="1" w:styleId="TrangBa">
    <w:name w:val="Trang Bìa"/>
    <w:qFormat/>
    <w:rsid w:val="003B451B"/>
    <w:pPr>
      <w:spacing w:after="0" w:line="240" w:lineRule="auto"/>
      <w:jc w:val="center"/>
    </w:pPr>
    <w:rPr>
      <w:rFonts w:ascii="Times New Roman" w:eastAsia="Calibri" w:hAnsi="Times New Roman" w:cs="Cordia New"/>
      <w:sz w:val="28"/>
      <w:szCs w:val="28"/>
      <w:lang w:val="en-AU" w:eastAsia="en-AU" w:bidi="th-TH"/>
    </w:rPr>
  </w:style>
  <w:style w:type="paragraph" w:styleId="TOC1">
    <w:name w:val="toc 1"/>
    <w:basedOn w:val="Normal"/>
    <w:next w:val="Normal"/>
    <w:autoRedefine/>
    <w:uiPriority w:val="39"/>
    <w:unhideWhenUsed/>
    <w:rsid w:val="0059573D"/>
    <w:pPr>
      <w:tabs>
        <w:tab w:val="right" w:leader="dot" w:pos="9062"/>
      </w:tabs>
      <w:ind w:firstLine="0"/>
    </w:pPr>
    <w:rPr>
      <w:noProof/>
      <w:lang w:val="vi-VN"/>
    </w:rPr>
  </w:style>
  <w:style w:type="paragraph" w:styleId="TOC2">
    <w:name w:val="toc 2"/>
    <w:basedOn w:val="Normal"/>
    <w:next w:val="Normal"/>
    <w:autoRedefine/>
    <w:uiPriority w:val="39"/>
    <w:unhideWhenUsed/>
    <w:rsid w:val="0059573D"/>
    <w:pPr>
      <w:tabs>
        <w:tab w:val="left" w:pos="1440"/>
        <w:tab w:val="right" w:leader="dot" w:pos="9062"/>
      </w:tabs>
      <w:ind w:firstLine="0"/>
      <w:contextualSpacing/>
      <w:jc w:val="left"/>
    </w:pPr>
  </w:style>
  <w:style w:type="paragraph" w:styleId="TOC3">
    <w:name w:val="toc 3"/>
    <w:basedOn w:val="Normal"/>
    <w:next w:val="Normal"/>
    <w:autoRedefine/>
    <w:uiPriority w:val="39"/>
    <w:unhideWhenUsed/>
    <w:rsid w:val="0063098E"/>
    <w:pPr>
      <w:tabs>
        <w:tab w:val="left" w:pos="1680"/>
        <w:tab w:val="right" w:leader="dot" w:pos="9062"/>
      </w:tabs>
      <w:ind w:left="284" w:firstLine="0"/>
      <w:jc w:val="left"/>
    </w:pPr>
    <w:rPr>
      <w:i/>
      <w:noProof/>
      <w:lang w:val="vi-VN"/>
    </w:rPr>
  </w:style>
  <w:style w:type="character" w:styleId="PlaceholderText">
    <w:name w:val="Placeholder Text"/>
    <w:basedOn w:val="DefaultParagraphFont"/>
    <w:uiPriority w:val="99"/>
    <w:semiHidden/>
    <w:rsid w:val="00D61B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39811">
      <w:bodyDiv w:val="1"/>
      <w:marLeft w:val="0"/>
      <w:marRight w:val="0"/>
      <w:marTop w:val="0"/>
      <w:marBottom w:val="0"/>
      <w:divBdr>
        <w:top w:val="none" w:sz="0" w:space="0" w:color="auto"/>
        <w:left w:val="none" w:sz="0" w:space="0" w:color="auto"/>
        <w:bottom w:val="none" w:sz="0" w:space="0" w:color="auto"/>
        <w:right w:val="none" w:sz="0" w:space="0" w:color="auto"/>
      </w:divBdr>
      <w:divsChild>
        <w:div w:id="2020698076">
          <w:marLeft w:val="0"/>
          <w:marRight w:val="0"/>
          <w:marTop w:val="0"/>
          <w:marBottom w:val="0"/>
          <w:divBdr>
            <w:top w:val="none" w:sz="0" w:space="0" w:color="auto"/>
            <w:left w:val="none" w:sz="0" w:space="0" w:color="auto"/>
            <w:bottom w:val="none" w:sz="0" w:space="0" w:color="auto"/>
            <w:right w:val="none" w:sz="0" w:space="0" w:color="auto"/>
          </w:divBdr>
          <w:divsChild>
            <w:div w:id="149714031">
              <w:marLeft w:val="0"/>
              <w:marRight w:val="0"/>
              <w:marTop w:val="0"/>
              <w:marBottom w:val="0"/>
              <w:divBdr>
                <w:top w:val="none" w:sz="0" w:space="0" w:color="auto"/>
                <w:left w:val="none" w:sz="0" w:space="0" w:color="auto"/>
                <w:bottom w:val="none" w:sz="0" w:space="0" w:color="auto"/>
                <w:right w:val="none" w:sz="0" w:space="0" w:color="auto"/>
              </w:divBdr>
              <w:divsChild>
                <w:div w:id="69508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18964">
      <w:bodyDiv w:val="1"/>
      <w:marLeft w:val="0"/>
      <w:marRight w:val="0"/>
      <w:marTop w:val="0"/>
      <w:marBottom w:val="0"/>
      <w:divBdr>
        <w:top w:val="none" w:sz="0" w:space="0" w:color="auto"/>
        <w:left w:val="none" w:sz="0" w:space="0" w:color="auto"/>
        <w:bottom w:val="none" w:sz="0" w:space="0" w:color="auto"/>
        <w:right w:val="none" w:sz="0" w:space="0" w:color="auto"/>
      </w:divBdr>
      <w:divsChild>
        <w:div w:id="1185171501">
          <w:marLeft w:val="0"/>
          <w:marRight w:val="0"/>
          <w:marTop w:val="0"/>
          <w:marBottom w:val="0"/>
          <w:divBdr>
            <w:top w:val="none" w:sz="0" w:space="0" w:color="auto"/>
            <w:left w:val="none" w:sz="0" w:space="0" w:color="auto"/>
            <w:bottom w:val="none" w:sz="0" w:space="0" w:color="auto"/>
            <w:right w:val="none" w:sz="0" w:space="0" w:color="auto"/>
          </w:divBdr>
          <w:divsChild>
            <w:div w:id="625694111">
              <w:marLeft w:val="0"/>
              <w:marRight w:val="0"/>
              <w:marTop w:val="0"/>
              <w:marBottom w:val="0"/>
              <w:divBdr>
                <w:top w:val="none" w:sz="0" w:space="0" w:color="auto"/>
                <w:left w:val="none" w:sz="0" w:space="0" w:color="auto"/>
                <w:bottom w:val="none" w:sz="0" w:space="0" w:color="auto"/>
                <w:right w:val="none" w:sz="0" w:space="0" w:color="auto"/>
              </w:divBdr>
              <w:divsChild>
                <w:div w:id="177282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73998">
      <w:bodyDiv w:val="1"/>
      <w:marLeft w:val="0"/>
      <w:marRight w:val="0"/>
      <w:marTop w:val="0"/>
      <w:marBottom w:val="0"/>
      <w:divBdr>
        <w:top w:val="none" w:sz="0" w:space="0" w:color="auto"/>
        <w:left w:val="none" w:sz="0" w:space="0" w:color="auto"/>
        <w:bottom w:val="none" w:sz="0" w:space="0" w:color="auto"/>
        <w:right w:val="none" w:sz="0" w:space="0" w:color="auto"/>
      </w:divBdr>
    </w:div>
    <w:div w:id="58134479">
      <w:bodyDiv w:val="1"/>
      <w:marLeft w:val="0"/>
      <w:marRight w:val="0"/>
      <w:marTop w:val="0"/>
      <w:marBottom w:val="0"/>
      <w:divBdr>
        <w:top w:val="none" w:sz="0" w:space="0" w:color="auto"/>
        <w:left w:val="none" w:sz="0" w:space="0" w:color="auto"/>
        <w:bottom w:val="none" w:sz="0" w:space="0" w:color="auto"/>
        <w:right w:val="none" w:sz="0" w:space="0" w:color="auto"/>
      </w:divBdr>
      <w:divsChild>
        <w:div w:id="346448342">
          <w:marLeft w:val="0"/>
          <w:marRight w:val="0"/>
          <w:marTop w:val="0"/>
          <w:marBottom w:val="0"/>
          <w:divBdr>
            <w:top w:val="none" w:sz="0" w:space="0" w:color="auto"/>
            <w:left w:val="none" w:sz="0" w:space="0" w:color="auto"/>
            <w:bottom w:val="none" w:sz="0" w:space="0" w:color="auto"/>
            <w:right w:val="none" w:sz="0" w:space="0" w:color="auto"/>
          </w:divBdr>
          <w:divsChild>
            <w:div w:id="367147102">
              <w:marLeft w:val="0"/>
              <w:marRight w:val="0"/>
              <w:marTop w:val="0"/>
              <w:marBottom w:val="0"/>
              <w:divBdr>
                <w:top w:val="none" w:sz="0" w:space="0" w:color="auto"/>
                <w:left w:val="none" w:sz="0" w:space="0" w:color="auto"/>
                <w:bottom w:val="none" w:sz="0" w:space="0" w:color="auto"/>
                <w:right w:val="none" w:sz="0" w:space="0" w:color="auto"/>
              </w:divBdr>
              <w:divsChild>
                <w:div w:id="170736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30657">
      <w:bodyDiv w:val="1"/>
      <w:marLeft w:val="0"/>
      <w:marRight w:val="0"/>
      <w:marTop w:val="0"/>
      <w:marBottom w:val="0"/>
      <w:divBdr>
        <w:top w:val="none" w:sz="0" w:space="0" w:color="auto"/>
        <w:left w:val="none" w:sz="0" w:space="0" w:color="auto"/>
        <w:bottom w:val="none" w:sz="0" w:space="0" w:color="auto"/>
        <w:right w:val="none" w:sz="0" w:space="0" w:color="auto"/>
      </w:divBdr>
      <w:divsChild>
        <w:div w:id="710957262">
          <w:marLeft w:val="0"/>
          <w:marRight w:val="0"/>
          <w:marTop w:val="0"/>
          <w:marBottom w:val="0"/>
          <w:divBdr>
            <w:top w:val="none" w:sz="0" w:space="0" w:color="auto"/>
            <w:left w:val="none" w:sz="0" w:space="0" w:color="auto"/>
            <w:bottom w:val="none" w:sz="0" w:space="0" w:color="auto"/>
            <w:right w:val="none" w:sz="0" w:space="0" w:color="auto"/>
          </w:divBdr>
          <w:divsChild>
            <w:div w:id="295796149">
              <w:marLeft w:val="0"/>
              <w:marRight w:val="0"/>
              <w:marTop w:val="0"/>
              <w:marBottom w:val="0"/>
              <w:divBdr>
                <w:top w:val="none" w:sz="0" w:space="0" w:color="auto"/>
                <w:left w:val="none" w:sz="0" w:space="0" w:color="auto"/>
                <w:bottom w:val="none" w:sz="0" w:space="0" w:color="auto"/>
                <w:right w:val="none" w:sz="0" w:space="0" w:color="auto"/>
              </w:divBdr>
              <w:divsChild>
                <w:div w:id="80199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7659">
      <w:bodyDiv w:val="1"/>
      <w:marLeft w:val="0"/>
      <w:marRight w:val="0"/>
      <w:marTop w:val="0"/>
      <w:marBottom w:val="0"/>
      <w:divBdr>
        <w:top w:val="none" w:sz="0" w:space="0" w:color="auto"/>
        <w:left w:val="none" w:sz="0" w:space="0" w:color="auto"/>
        <w:bottom w:val="none" w:sz="0" w:space="0" w:color="auto"/>
        <w:right w:val="none" w:sz="0" w:space="0" w:color="auto"/>
      </w:divBdr>
    </w:div>
    <w:div w:id="150215399">
      <w:bodyDiv w:val="1"/>
      <w:marLeft w:val="0"/>
      <w:marRight w:val="0"/>
      <w:marTop w:val="0"/>
      <w:marBottom w:val="0"/>
      <w:divBdr>
        <w:top w:val="none" w:sz="0" w:space="0" w:color="auto"/>
        <w:left w:val="none" w:sz="0" w:space="0" w:color="auto"/>
        <w:bottom w:val="none" w:sz="0" w:space="0" w:color="auto"/>
        <w:right w:val="none" w:sz="0" w:space="0" w:color="auto"/>
      </w:divBdr>
    </w:div>
    <w:div w:id="175734201">
      <w:bodyDiv w:val="1"/>
      <w:marLeft w:val="0"/>
      <w:marRight w:val="0"/>
      <w:marTop w:val="0"/>
      <w:marBottom w:val="0"/>
      <w:divBdr>
        <w:top w:val="none" w:sz="0" w:space="0" w:color="auto"/>
        <w:left w:val="none" w:sz="0" w:space="0" w:color="auto"/>
        <w:bottom w:val="none" w:sz="0" w:space="0" w:color="auto"/>
        <w:right w:val="none" w:sz="0" w:space="0" w:color="auto"/>
      </w:divBdr>
    </w:div>
    <w:div w:id="176971408">
      <w:bodyDiv w:val="1"/>
      <w:marLeft w:val="0"/>
      <w:marRight w:val="0"/>
      <w:marTop w:val="0"/>
      <w:marBottom w:val="0"/>
      <w:divBdr>
        <w:top w:val="none" w:sz="0" w:space="0" w:color="auto"/>
        <w:left w:val="none" w:sz="0" w:space="0" w:color="auto"/>
        <w:bottom w:val="none" w:sz="0" w:space="0" w:color="auto"/>
        <w:right w:val="none" w:sz="0" w:space="0" w:color="auto"/>
      </w:divBdr>
      <w:divsChild>
        <w:div w:id="136798081">
          <w:marLeft w:val="0"/>
          <w:marRight w:val="0"/>
          <w:marTop w:val="0"/>
          <w:marBottom w:val="0"/>
          <w:divBdr>
            <w:top w:val="none" w:sz="0" w:space="0" w:color="auto"/>
            <w:left w:val="none" w:sz="0" w:space="0" w:color="auto"/>
            <w:bottom w:val="none" w:sz="0" w:space="0" w:color="auto"/>
            <w:right w:val="none" w:sz="0" w:space="0" w:color="auto"/>
          </w:divBdr>
          <w:divsChild>
            <w:div w:id="2052413573">
              <w:marLeft w:val="0"/>
              <w:marRight w:val="0"/>
              <w:marTop w:val="0"/>
              <w:marBottom w:val="0"/>
              <w:divBdr>
                <w:top w:val="none" w:sz="0" w:space="0" w:color="auto"/>
                <w:left w:val="none" w:sz="0" w:space="0" w:color="auto"/>
                <w:bottom w:val="none" w:sz="0" w:space="0" w:color="auto"/>
                <w:right w:val="none" w:sz="0" w:space="0" w:color="auto"/>
              </w:divBdr>
              <w:divsChild>
                <w:div w:id="36467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5926">
      <w:bodyDiv w:val="1"/>
      <w:marLeft w:val="0"/>
      <w:marRight w:val="0"/>
      <w:marTop w:val="0"/>
      <w:marBottom w:val="0"/>
      <w:divBdr>
        <w:top w:val="none" w:sz="0" w:space="0" w:color="auto"/>
        <w:left w:val="none" w:sz="0" w:space="0" w:color="auto"/>
        <w:bottom w:val="none" w:sz="0" w:space="0" w:color="auto"/>
        <w:right w:val="none" w:sz="0" w:space="0" w:color="auto"/>
      </w:divBdr>
      <w:divsChild>
        <w:div w:id="1981766779">
          <w:marLeft w:val="0"/>
          <w:marRight w:val="0"/>
          <w:marTop w:val="0"/>
          <w:marBottom w:val="0"/>
          <w:divBdr>
            <w:top w:val="none" w:sz="0" w:space="0" w:color="auto"/>
            <w:left w:val="none" w:sz="0" w:space="0" w:color="auto"/>
            <w:bottom w:val="none" w:sz="0" w:space="0" w:color="auto"/>
            <w:right w:val="none" w:sz="0" w:space="0" w:color="auto"/>
          </w:divBdr>
          <w:divsChild>
            <w:div w:id="1914509126">
              <w:marLeft w:val="0"/>
              <w:marRight w:val="0"/>
              <w:marTop w:val="0"/>
              <w:marBottom w:val="0"/>
              <w:divBdr>
                <w:top w:val="none" w:sz="0" w:space="0" w:color="auto"/>
                <w:left w:val="none" w:sz="0" w:space="0" w:color="auto"/>
                <w:bottom w:val="none" w:sz="0" w:space="0" w:color="auto"/>
                <w:right w:val="none" w:sz="0" w:space="0" w:color="auto"/>
              </w:divBdr>
              <w:divsChild>
                <w:div w:id="204093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026852">
      <w:bodyDiv w:val="1"/>
      <w:marLeft w:val="0"/>
      <w:marRight w:val="0"/>
      <w:marTop w:val="0"/>
      <w:marBottom w:val="0"/>
      <w:divBdr>
        <w:top w:val="none" w:sz="0" w:space="0" w:color="auto"/>
        <w:left w:val="none" w:sz="0" w:space="0" w:color="auto"/>
        <w:bottom w:val="none" w:sz="0" w:space="0" w:color="auto"/>
        <w:right w:val="none" w:sz="0" w:space="0" w:color="auto"/>
      </w:divBdr>
      <w:divsChild>
        <w:div w:id="1070931984">
          <w:marLeft w:val="0"/>
          <w:marRight w:val="0"/>
          <w:marTop w:val="0"/>
          <w:marBottom w:val="0"/>
          <w:divBdr>
            <w:top w:val="none" w:sz="0" w:space="0" w:color="auto"/>
            <w:left w:val="none" w:sz="0" w:space="0" w:color="auto"/>
            <w:bottom w:val="none" w:sz="0" w:space="0" w:color="auto"/>
            <w:right w:val="none" w:sz="0" w:space="0" w:color="auto"/>
          </w:divBdr>
          <w:divsChild>
            <w:div w:id="2059477049">
              <w:marLeft w:val="0"/>
              <w:marRight w:val="0"/>
              <w:marTop w:val="0"/>
              <w:marBottom w:val="0"/>
              <w:divBdr>
                <w:top w:val="none" w:sz="0" w:space="0" w:color="auto"/>
                <w:left w:val="none" w:sz="0" w:space="0" w:color="auto"/>
                <w:bottom w:val="none" w:sz="0" w:space="0" w:color="auto"/>
                <w:right w:val="none" w:sz="0" w:space="0" w:color="auto"/>
              </w:divBdr>
              <w:divsChild>
                <w:div w:id="132986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272597">
      <w:bodyDiv w:val="1"/>
      <w:marLeft w:val="0"/>
      <w:marRight w:val="0"/>
      <w:marTop w:val="0"/>
      <w:marBottom w:val="0"/>
      <w:divBdr>
        <w:top w:val="none" w:sz="0" w:space="0" w:color="auto"/>
        <w:left w:val="none" w:sz="0" w:space="0" w:color="auto"/>
        <w:bottom w:val="none" w:sz="0" w:space="0" w:color="auto"/>
        <w:right w:val="none" w:sz="0" w:space="0" w:color="auto"/>
      </w:divBdr>
      <w:divsChild>
        <w:div w:id="1919247614">
          <w:marLeft w:val="0"/>
          <w:marRight w:val="0"/>
          <w:marTop w:val="0"/>
          <w:marBottom w:val="0"/>
          <w:divBdr>
            <w:top w:val="none" w:sz="0" w:space="0" w:color="auto"/>
            <w:left w:val="none" w:sz="0" w:space="0" w:color="auto"/>
            <w:bottom w:val="none" w:sz="0" w:space="0" w:color="auto"/>
            <w:right w:val="none" w:sz="0" w:space="0" w:color="auto"/>
          </w:divBdr>
          <w:divsChild>
            <w:div w:id="119613359">
              <w:marLeft w:val="0"/>
              <w:marRight w:val="0"/>
              <w:marTop w:val="0"/>
              <w:marBottom w:val="0"/>
              <w:divBdr>
                <w:top w:val="none" w:sz="0" w:space="0" w:color="auto"/>
                <w:left w:val="none" w:sz="0" w:space="0" w:color="auto"/>
                <w:bottom w:val="none" w:sz="0" w:space="0" w:color="auto"/>
                <w:right w:val="none" w:sz="0" w:space="0" w:color="auto"/>
              </w:divBdr>
              <w:divsChild>
                <w:div w:id="863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212111">
      <w:bodyDiv w:val="1"/>
      <w:marLeft w:val="0"/>
      <w:marRight w:val="0"/>
      <w:marTop w:val="0"/>
      <w:marBottom w:val="0"/>
      <w:divBdr>
        <w:top w:val="none" w:sz="0" w:space="0" w:color="auto"/>
        <w:left w:val="none" w:sz="0" w:space="0" w:color="auto"/>
        <w:bottom w:val="none" w:sz="0" w:space="0" w:color="auto"/>
        <w:right w:val="none" w:sz="0" w:space="0" w:color="auto"/>
      </w:divBdr>
      <w:divsChild>
        <w:div w:id="1611627419">
          <w:marLeft w:val="0"/>
          <w:marRight w:val="0"/>
          <w:marTop w:val="0"/>
          <w:marBottom w:val="0"/>
          <w:divBdr>
            <w:top w:val="none" w:sz="0" w:space="0" w:color="auto"/>
            <w:left w:val="none" w:sz="0" w:space="0" w:color="auto"/>
            <w:bottom w:val="none" w:sz="0" w:space="0" w:color="auto"/>
            <w:right w:val="none" w:sz="0" w:space="0" w:color="auto"/>
          </w:divBdr>
          <w:divsChild>
            <w:div w:id="845826746">
              <w:marLeft w:val="0"/>
              <w:marRight w:val="0"/>
              <w:marTop w:val="0"/>
              <w:marBottom w:val="0"/>
              <w:divBdr>
                <w:top w:val="none" w:sz="0" w:space="0" w:color="auto"/>
                <w:left w:val="none" w:sz="0" w:space="0" w:color="auto"/>
                <w:bottom w:val="none" w:sz="0" w:space="0" w:color="auto"/>
                <w:right w:val="none" w:sz="0" w:space="0" w:color="auto"/>
              </w:divBdr>
              <w:divsChild>
                <w:div w:id="369377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7992">
      <w:bodyDiv w:val="1"/>
      <w:marLeft w:val="0"/>
      <w:marRight w:val="0"/>
      <w:marTop w:val="0"/>
      <w:marBottom w:val="0"/>
      <w:divBdr>
        <w:top w:val="none" w:sz="0" w:space="0" w:color="auto"/>
        <w:left w:val="none" w:sz="0" w:space="0" w:color="auto"/>
        <w:bottom w:val="none" w:sz="0" w:space="0" w:color="auto"/>
        <w:right w:val="none" w:sz="0" w:space="0" w:color="auto"/>
      </w:divBdr>
      <w:divsChild>
        <w:div w:id="2109691550">
          <w:marLeft w:val="0"/>
          <w:marRight w:val="0"/>
          <w:marTop w:val="0"/>
          <w:marBottom w:val="0"/>
          <w:divBdr>
            <w:top w:val="none" w:sz="0" w:space="0" w:color="auto"/>
            <w:left w:val="none" w:sz="0" w:space="0" w:color="auto"/>
            <w:bottom w:val="none" w:sz="0" w:space="0" w:color="auto"/>
            <w:right w:val="none" w:sz="0" w:space="0" w:color="auto"/>
          </w:divBdr>
          <w:divsChild>
            <w:div w:id="148788457">
              <w:marLeft w:val="0"/>
              <w:marRight w:val="0"/>
              <w:marTop w:val="0"/>
              <w:marBottom w:val="0"/>
              <w:divBdr>
                <w:top w:val="none" w:sz="0" w:space="0" w:color="auto"/>
                <w:left w:val="none" w:sz="0" w:space="0" w:color="auto"/>
                <w:bottom w:val="none" w:sz="0" w:space="0" w:color="auto"/>
                <w:right w:val="none" w:sz="0" w:space="0" w:color="auto"/>
              </w:divBdr>
              <w:divsChild>
                <w:div w:id="111027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7907885">
      <w:bodyDiv w:val="1"/>
      <w:marLeft w:val="0"/>
      <w:marRight w:val="0"/>
      <w:marTop w:val="0"/>
      <w:marBottom w:val="0"/>
      <w:divBdr>
        <w:top w:val="none" w:sz="0" w:space="0" w:color="auto"/>
        <w:left w:val="none" w:sz="0" w:space="0" w:color="auto"/>
        <w:bottom w:val="none" w:sz="0" w:space="0" w:color="auto"/>
        <w:right w:val="none" w:sz="0" w:space="0" w:color="auto"/>
      </w:divBdr>
      <w:divsChild>
        <w:div w:id="1332299538">
          <w:marLeft w:val="0"/>
          <w:marRight w:val="0"/>
          <w:marTop w:val="0"/>
          <w:marBottom w:val="0"/>
          <w:divBdr>
            <w:top w:val="none" w:sz="0" w:space="0" w:color="auto"/>
            <w:left w:val="none" w:sz="0" w:space="0" w:color="auto"/>
            <w:bottom w:val="none" w:sz="0" w:space="0" w:color="auto"/>
            <w:right w:val="none" w:sz="0" w:space="0" w:color="auto"/>
          </w:divBdr>
          <w:divsChild>
            <w:div w:id="1494296871">
              <w:marLeft w:val="0"/>
              <w:marRight w:val="0"/>
              <w:marTop w:val="0"/>
              <w:marBottom w:val="0"/>
              <w:divBdr>
                <w:top w:val="none" w:sz="0" w:space="0" w:color="auto"/>
                <w:left w:val="none" w:sz="0" w:space="0" w:color="auto"/>
                <w:bottom w:val="none" w:sz="0" w:space="0" w:color="auto"/>
                <w:right w:val="none" w:sz="0" w:space="0" w:color="auto"/>
              </w:divBdr>
              <w:divsChild>
                <w:div w:id="42310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287432">
      <w:bodyDiv w:val="1"/>
      <w:marLeft w:val="0"/>
      <w:marRight w:val="0"/>
      <w:marTop w:val="0"/>
      <w:marBottom w:val="0"/>
      <w:divBdr>
        <w:top w:val="none" w:sz="0" w:space="0" w:color="auto"/>
        <w:left w:val="none" w:sz="0" w:space="0" w:color="auto"/>
        <w:bottom w:val="none" w:sz="0" w:space="0" w:color="auto"/>
        <w:right w:val="none" w:sz="0" w:space="0" w:color="auto"/>
      </w:divBdr>
    </w:div>
    <w:div w:id="424612138">
      <w:bodyDiv w:val="1"/>
      <w:marLeft w:val="0"/>
      <w:marRight w:val="0"/>
      <w:marTop w:val="0"/>
      <w:marBottom w:val="0"/>
      <w:divBdr>
        <w:top w:val="none" w:sz="0" w:space="0" w:color="auto"/>
        <w:left w:val="none" w:sz="0" w:space="0" w:color="auto"/>
        <w:bottom w:val="none" w:sz="0" w:space="0" w:color="auto"/>
        <w:right w:val="none" w:sz="0" w:space="0" w:color="auto"/>
      </w:divBdr>
      <w:divsChild>
        <w:div w:id="1141997057">
          <w:marLeft w:val="0"/>
          <w:marRight w:val="0"/>
          <w:marTop w:val="0"/>
          <w:marBottom w:val="0"/>
          <w:divBdr>
            <w:top w:val="none" w:sz="0" w:space="0" w:color="auto"/>
            <w:left w:val="none" w:sz="0" w:space="0" w:color="auto"/>
            <w:bottom w:val="none" w:sz="0" w:space="0" w:color="auto"/>
            <w:right w:val="none" w:sz="0" w:space="0" w:color="auto"/>
          </w:divBdr>
          <w:divsChild>
            <w:div w:id="2145811500">
              <w:marLeft w:val="0"/>
              <w:marRight w:val="0"/>
              <w:marTop w:val="0"/>
              <w:marBottom w:val="0"/>
              <w:divBdr>
                <w:top w:val="none" w:sz="0" w:space="0" w:color="auto"/>
                <w:left w:val="none" w:sz="0" w:space="0" w:color="auto"/>
                <w:bottom w:val="none" w:sz="0" w:space="0" w:color="auto"/>
                <w:right w:val="none" w:sz="0" w:space="0" w:color="auto"/>
              </w:divBdr>
              <w:divsChild>
                <w:div w:id="11531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13958">
      <w:bodyDiv w:val="1"/>
      <w:marLeft w:val="0"/>
      <w:marRight w:val="0"/>
      <w:marTop w:val="0"/>
      <w:marBottom w:val="0"/>
      <w:divBdr>
        <w:top w:val="none" w:sz="0" w:space="0" w:color="auto"/>
        <w:left w:val="none" w:sz="0" w:space="0" w:color="auto"/>
        <w:bottom w:val="none" w:sz="0" w:space="0" w:color="auto"/>
        <w:right w:val="none" w:sz="0" w:space="0" w:color="auto"/>
      </w:divBdr>
      <w:divsChild>
        <w:div w:id="253901799">
          <w:marLeft w:val="0"/>
          <w:marRight w:val="0"/>
          <w:marTop w:val="0"/>
          <w:marBottom w:val="0"/>
          <w:divBdr>
            <w:top w:val="none" w:sz="0" w:space="0" w:color="auto"/>
            <w:left w:val="none" w:sz="0" w:space="0" w:color="auto"/>
            <w:bottom w:val="none" w:sz="0" w:space="0" w:color="auto"/>
            <w:right w:val="none" w:sz="0" w:space="0" w:color="auto"/>
          </w:divBdr>
          <w:divsChild>
            <w:div w:id="1965380571">
              <w:marLeft w:val="0"/>
              <w:marRight w:val="0"/>
              <w:marTop w:val="0"/>
              <w:marBottom w:val="0"/>
              <w:divBdr>
                <w:top w:val="none" w:sz="0" w:space="0" w:color="auto"/>
                <w:left w:val="none" w:sz="0" w:space="0" w:color="auto"/>
                <w:bottom w:val="none" w:sz="0" w:space="0" w:color="auto"/>
                <w:right w:val="none" w:sz="0" w:space="0" w:color="auto"/>
              </w:divBdr>
              <w:divsChild>
                <w:div w:id="27938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695012">
      <w:bodyDiv w:val="1"/>
      <w:marLeft w:val="0"/>
      <w:marRight w:val="0"/>
      <w:marTop w:val="0"/>
      <w:marBottom w:val="0"/>
      <w:divBdr>
        <w:top w:val="none" w:sz="0" w:space="0" w:color="auto"/>
        <w:left w:val="none" w:sz="0" w:space="0" w:color="auto"/>
        <w:bottom w:val="none" w:sz="0" w:space="0" w:color="auto"/>
        <w:right w:val="none" w:sz="0" w:space="0" w:color="auto"/>
      </w:divBdr>
      <w:divsChild>
        <w:div w:id="983311663">
          <w:marLeft w:val="0"/>
          <w:marRight w:val="0"/>
          <w:marTop w:val="0"/>
          <w:marBottom w:val="0"/>
          <w:divBdr>
            <w:top w:val="none" w:sz="0" w:space="0" w:color="auto"/>
            <w:left w:val="none" w:sz="0" w:space="0" w:color="auto"/>
            <w:bottom w:val="none" w:sz="0" w:space="0" w:color="auto"/>
            <w:right w:val="none" w:sz="0" w:space="0" w:color="auto"/>
          </w:divBdr>
          <w:divsChild>
            <w:div w:id="814686325">
              <w:marLeft w:val="0"/>
              <w:marRight w:val="0"/>
              <w:marTop w:val="0"/>
              <w:marBottom w:val="0"/>
              <w:divBdr>
                <w:top w:val="none" w:sz="0" w:space="0" w:color="auto"/>
                <w:left w:val="none" w:sz="0" w:space="0" w:color="auto"/>
                <w:bottom w:val="none" w:sz="0" w:space="0" w:color="auto"/>
                <w:right w:val="none" w:sz="0" w:space="0" w:color="auto"/>
              </w:divBdr>
              <w:divsChild>
                <w:div w:id="211655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7647363">
      <w:bodyDiv w:val="1"/>
      <w:marLeft w:val="0"/>
      <w:marRight w:val="0"/>
      <w:marTop w:val="0"/>
      <w:marBottom w:val="0"/>
      <w:divBdr>
        <w:top w:val="none" w:sz="0" w:space="0" w:color="auto"/>
        <w:left w:val="none" w:sz="0" w:space="0" w:color="auto"/>
        <w:bottom w:val="none" w:sz="0" w:space="0" w:color="auto"/>
        <w:right w:val="none" w:sz="0" w:space="0" w:color="auto"/>
      </w:divBdr>
    </w:div>
    <w:div w:id="496263134">
      <w:bodyDiv w:val="1"/>
      <w:marLeft w:val="0"/>
      <w:marRight w:val="0"/>
      <w:marTop w:val="0"/>
      <w:marBottom w:val="0"/>
      <w:divBdr>
        <w:top w:val="none" w:sz="0" w:space="0" w:color="auto"/>
        <w:left w:val="none" w:sz="0" w:space="0" w:color="auto"/>
        <w:bottom w:val="none" w:sz="0" w:space="0" w:color="auto"/>
        <w:right w:val="none" w:sz="0" w:space="0" w:color="auto"/>
      </w:divBdr>
      <w:divsChild>
        <w:div w:id="2010450809">
          <w:marLeft w:val="0"/>
          <w:marRight w:val="0"/>
          <w:marTop w:val="0"/>
          <w:marBottom w:val="0"/>
          <w:divBdr>
            <w:top w:val="none" w:sz="0" w:space="0" w:color="auto"/>
            <w:left w:val="none" w:sz="0" w:space="0" w:color="auto"/>
            <w:bottom w:val="none" w:sz="0" w:space="0" w:color="auto"/>
            <w:right w:val="none" w:sz="0" w:space="0" w:color="auto"/>
          </w:divBdr>
          <w:divsChild>
            <w:div w:id="1902598697">
              <w:marLeft w:val="0"/>
              <w:marRight w:val="0"/>
              <w:marTop w:val="0"/>
              <w:marBottom w:val="0"/>
              <w:divBdr>
                <w:top w:val="none" w:sz="0" w:space="0" w:color="auto"/>
                <w:left w:val="none" w:sz="0" w:space="0" w:color="auto"/>
                <w:bottom w:val="none" w:sz="0" w:space="0" w:color="auto"/>
                <w:right w:val="none" w:sz="0" w:space="0" w:color="auto"/>
              </w:divBdr>
              <w:divsChild>
                <w:div w:id="57936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260039">
      <w:bodyDiv w:val="1"/>
      <w:marLeft w:val="0"/>
      <w:marRight w:val="0"/>
      <w:marTop w:val="0"/>
      <w:marBottom w:val="0"/>
      <w:divBdr>
        <w:top w:val="none" w:sz="0" w:space="0" w:color="auto"/>
        <w:left w:val="none" w:sz="0" w:space="0" w:color="auto"/>
        <w:bottom w:val="none" w:sz="0" w:space="0" w:color="auto"/>
        <w:right w:val="none" w:sz="0" w:space="0" w:color="auto"/>
      </w:divBdr>
      <w:divsChild>
        <w:div w:id="942109461">
          <w:marLeft w:val="0"/>
          <w:marRight w:val="0"/>
          <w:marTop w:val="0"/>
          <w:marBottom w:val="0"/>
          <w:divBdr>
            <w:top w:val="none" w:sz="0" w:space="0" w:color="auto"/>
            <w:left w:val="none" w:sz="0" w:space="0" w:color="auto"/>
            <w:bottom w:val="none" w:sz="0" w:space="0" w:color="auto"/>
            <w:right w:val="none" w:sz="0" w:space="0" w:color="auto"/>
          </w:divBdr>
          <w:divsChild>
            <w:div w:id="1032924321">
              <w:marLeft w:val="0"/>
              <w:marRight w:val="0"/>
              <w:marTop w:val="0"/>
              <w:marBottom w:val="0"/>
              <w:divBdr>
                <w:top w:val="none" w:sz="0" w:space="0" w:color="auto"/>
                <w:left w:val="none" w:sz="0" w:space="0" w:color="auto"/>
                <w:bottom w:val="none" w:sz="0" w:space="0" w:color="auto"/>
                <w:right w:val="none" w:sz="0" w:space="0" w:color="auto"/>
              </w:divBdr>
              <w:divsChild>
                <w:div w:id="39459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395241">
      <w:bodyDiv w:val="1"/>
      <w:marLeft w:val="0"/>
      <w:marRight w:val="0"/>
      <w:marTop w:val="0"/>
      <w:marBottom w:val="0"/>
      <w:divBdr>
        <w:top w:val="none" w:sz="0" w:space="0" w:color="auto"/>
        <w:left w:val="none" w:sz="0" w:space="0" w:color="auto"/>
        <w:bottom w:val="none" w:sz="0" w:space="0" w:color="auto"/>
        <w:right w:val="none" w:sz="0" w:space="0" w:color="auto"/>
      </w:divBdr>
    </w:div>
    <w:div w:id="548224671">
      <w:bodyDiv w:val="1"/>
      <w:marLeft w:val="0"/>
      <w:marRight w:val="0"/>
      <w:marTop w:val="0"/>
      <w:marBottom w:val="0"/>
      <w:divBdr>
        <w:top w:val="none" w:sz="0" w:space="0" w:color="auto"/>
        <w:left w:val="none" w:sz="0" w:space="0" w:color="auto"/>
        <w:bottom w:val="none" w:sz="0" w:space="0" w:color="auto"/>
        <w:right w:val="none" w:sz="0" w:space="0" w:color="auto"/>
      </w:divBdr>
      <w:divsChild>
        <w:div w:id="1019425683">
          <w:marLeft w:val="0"/>
          <w:marRight w:val="0"/>
          <w:marTop w:val="0"/>
          <w:marBottom w:val="0"/>
          <w:divBdr>
            <w:top w:val="none" w:sz="0" w:space="0" w:color="auto"/>
            <w:left w:val="none" w:sz="0" w:space="0" w:color="auto"/>
            <w:bottom w:val="none" w:sz="0" w:space="0" w:color="auto"/>
            <w:right w:val="none" w:sz="0" w:space="0" w:color="auto"/>
          </w:divBdr>
          <w:divsChild>
            <w:div w:id="2040423806">
              <w:marLeft w:val="0"/>
              <w:marRight w:val="0"/>
              <w:marTop w:val="0"/>
              <w:marBottom w:val="0"/>
              <w:divBdr>
                <w:top w:val="none" w:sz="0" w:space="0" w:color="auto"/>
                <w:left w:val="none" w:sz="0" w:space="0" w:color="auto"/>
                <w:bottom w:val="none" w:sz="0" w:space="0" w:color="auto"/>
                <w:right w:val="none" w:sz="0" w:space="0" w:color="auto"/>
              </w:divBdr>
              <w:divsChild>
                <w:div w:id="27309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532982">
      <w:bodyDiv w:val="1"/>
      <w:marLeft w:val="0"/>
      <w:marRight w:val="0"/>
      <w:marTop w:val="0"/>
      <w:marBottom w:val="0"/>
      <w:divBdr>
        <w:top w:val="none" w:sz="0" w:space="0" w:color="auto"/>
        <w:left w:val="none" w:sz="0" w:space="0" w:color="auto"/>
        <w:bottom w:val="none" w:sz="0" w:space="0" w:color="auto"/>
        <w:right w:val="none" w:sz="0" w:space="0" w:color="auto"/>
      </w:divBdr>
    </w:div>
    <w:div w:id="566309306">
      <w:bodyDiv w:val="1"/>
      <w:marLeft w:val="0"/>
      <w:marRight w:val="0"/>
      <w:marTop w:val="0"/>
      <w:marBottom w:val="0"/>
      <w:divBdr>
        <w:top w:val="none" w:sz="0" w:space="0" w:color="auto"/>
        <w:left w:val="none" w:sz="0" w:space="0" w:color="auto"/>
        <w:bottom w:val="none" w:sz="0" w:space="0" w:color="auto"/>
        <w:right w:val="none" w:sz="0" w:space="0" w:color="auto"/>
      </w:divBdr>
      <w:divsChild>
        <w:div w:id="1976989495">
          <w:marLeft w:val="0"/>
          <w:marRight w:val="0"/>
          <w:marTop w:val="0"/>
          <w:marBottom w:val="0"/>
          <w:divBdr>
            <w:top w:val="none" w:sz="0" w:space="0" w:color="auto"/>
            <w:left w:val="none" w:sz="0" w:space="0" w:color="auto"/>
            <w:bottom w:val="none" w:sz="0" w:space="0" w:color="auto"/>
            <w:right w:val="none" w:sz="0" w:space="0" w:color="auto"/>
          </w:divBdr>
          <w:divsChild>
            <w:div w:id="1254902028">
              <w:marLeft w:val="0"/>
              <w:marRight w:val="0"/>
              <w:marTop w:val="0"/>
              <w:marBottom w:val="0"/>
              <w:divBdr>
                <w:top w:val="none" w:sz="0" w:space="0" w:color="auto"/>
                <w:left w:val="none" w:sz="0" w:space="0" w:color="auto"/>
                <w:bottom w:val="none" w:sz="0" w:space="0" w:color="auto"/>
                <w:right w:val="none" w:sz="0" w:space="0" w:color="auto"/>
              </w:divBdr>
              <w:divsChild>
                <w:div w:id="46893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295700">
      <w:bodyDiv w:val="1"/>
      <w:marLeft w:val="0"/>
      <w:marRight w:val="0"/>
      <w:marTop w:val="0"/>
      <w:marBottom w:val="0"/>
      <w:divBdr>
        <w:top w:val="none" w:sz="0" w:space="0" w:color="auto"/>
        <w:left w:val="none" w:sz="0" w:space="0" w:color="auto"/>
        <w:bottom w:val="none" w:sz="0" w:space="0" w:color="auto"/>
        <w:right w:val="none" w:sz="0" w:space="0" w:color="auto"/>
      </w:divBdr>
    </w:div>
    <w:div w:id="590353036">
      <w:bodyDiv w:val="1"/>
      <w:marLeft w:val="0"/>
      <w:marRight w:val="0"/>
      <w:marTop w:val="0"/>
      <w:marBottom w:val="0"/>
      <w:divBdr>
        <w:top w:val="none" w:sz="0" w:space="0" w:color="auto"/>
        <w:left w:val="none" w:sz="0" w:space="0" w:color="auto"/>
        <w:bottom w:val="none" w:sz="0" w:space="0" w:color="auto"/>
        <w:right w:val="none" w:sz="0" w:space="0" w:color="auto"/>
      </w:divBdr>
    </w:div>
    <w:div w:id="603804195">
      <w:bodyDiv w:val="1"/>
      <w:marLeft w:val="0"/>
      <w:marRight w:val="0"/>
      <w:marTop w:val="0"/>
      <w:marBottom w:val="0"/>
      <w:divBdr>
        <w:top w:val="none" w:sz="0" w:space="0" w:color="auto"/>
        <w:left w:val="none" w:sz="0" w:space="0" w:color="auto"/>
        <w:bottom w:val="none" w:sz="0" w:space="0" w:color="auto"/>
        <w:right w:val="none" w:sz="0" w:space="0" w:color="auto"/>
      </w:divBdr>
    </w:div>
    <w:div w:id="619801715">
      <w:bodyDiv w:val="1"/>
      <w:marLeft w:val="0"/>
      <w:marRight w:val="0"/>
      <w:marTop w:val="0"/>
      <w:marBottom w:val="0"/>
      <w:divBdr>
        <w:top w:val="none" w:sz="0" w:space="0" w:color="auto"/>
        <w:left w:val="none" w:sz="0" w:space="0" w:color="auto"/>
        <w:bottom w:val="none" w:sz="0" w:space="0" w:color="auto"/>
        <w:right w:val="none" w:sz="0" w:space="0" w:color="auto"/>
      </w:divBdr>
      <w:divsChild>
        <w:div w:id="413864725">
          <w:marLeft w:val="0"/>
          <w:marRight w:val="0"/>
          <w:marTop w:val="0"/>
          <w:marBottom w:val="0"/>
          <w:divBdr>
            <w:top w:val="none" w:sz="0" w:space="0" w:color="auto"/>
            <w:left w:val="none" w:sz="0" w:space="0" w:color="auto"/>
            <w:bottom w:val="none" w:sz="0" w:space="0" w:color="auto"/>
            <w:right w:val="none" w:sz="0" w:space="0" w:color="auto"/>
          </w:divBdr>
          <w:divsChild>
            <w:div w:id="74059984">
              <w:marLeft w:val="0"/>
              <w:marRight w:val="0"/>
              <w:marTop w:val="0"/>
              <w:marBottom w:val="0"/>
              <w:divBdr>
                <w:top w:val="none" w:sz="0" w:space="0" w:color="auto"/>
                <w:left w:val="none" w:sz="0" w:space="0" w:color="auto"/>
                <w:bottom w:val="none" w:sz="0" w:space="0" w:color="auto"/>
                <w:right w:val="none" w:sz="0" w:space="0" w:color="auto"/>
              </w:divBdr>
              <w:divsChild>
                <w:div w:id="134986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222067">
      <w:bodyDiv w:val="1"/>
      <w:marLeft w:val="0"/>
      <w:marRight w:val="0"/>
      <w:marTop w:val="0"/>
      <w:marBottom w:val="0"/>
      <w:divBdr>
        <w:top w:val="none" w:sz="0" w:space="0" w:color="auto"/>
        <w:left w:val="none" w:sz="0" w:space="0" w:color="auto"/>
        <w:bottom w:val="none" w:sz="0" w:space="0" w:color="auto"/>
        <w:right w:val="none" w:sz="0" w:space="0" w:color="auto"/>
      </w:divBdr>
      <w:divsChild>
        <w:div w:id="1161432112">
          <w:marLeft w:val="0"/>
          <w:marRight w:val="0"/>
          <w:marTop w:val="0"/>
          <w:marBottom w:val="0"/>
          <w:divBdr>
            <w:top w:val="none" w:sz="0" w:space="0" w:color="auto"/>
            <w:left w:val="none" w:sz="0" w:space="0" w:color="auto"/>
            <w:bottom w:val="none" w:sz="0" w:space="0" w:color="auto"/>
            <w:right w:val="none" w:sz="0" w:space="0" w:color="auto"/>
          </w:divBdr>
          <w:divsChild>
            <w:div w:id="1719279086">
              <w:marLeft w:val="0"/>
              <w:marRight w:val="0"/>
              <w:marTop w:val="0"/>
              <w:marBottom w:val="0"/>
              <w:divBdr>
                <w:top w:val="none" w:sz="0" w:space="0" w:color="auto"/>
                <w:left w:val="none" w:sz="0" w:space="0" w:color="auto"/>
                <w:bottom w:val="none" w:sz="0" w:space="0" w:color="auto"/>
                <w:right w:val="none" w:sz="0" w:space="0" w:color="auto"/>
              </w:divBdr>
              <w:divsChild>
                <w:div w:id="122427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923238">
      <w:bodyDiv w:val="1"/>
      <w:marLeft w:val="0"/>
      <w:marRight w:val="0"/>
      <w:marTop w:val="0"/>
      <w:marBottom w:val="0"/>
      <w:divBdr>
        <w:top w:val="none" w:sz="0" w:space="0" w:color="auto"/>
        <w:left w:val="none" w:sz="0" w:space="0" w:color="auto"/>
        <w:bottom w:val="none" w:sz="0" w:space="0" w:color="auto"/>
        <w:right w:val="none" w:sz="0" w:space="0" w:color="auto"/>
      </w:divBdr>
    </w:div>
    <w:div w:id="662515357">
      <w:bodyDiv w:val="1"/>
      <w:marLeft w:val="0"/>
      <w:marRight w:val="0"/>
      <w:marTop w:val="0"/>
      <w:marBottom w:val="0"/>
      <w:divBdr>
        <w:top w:val="none" w:sz="0" w:space="0" w:color="auto"/>
        <w:left w:val="none" w:sz="0" w:space="0" w:color="auto"/>
        <w:bottom w:val="none" w:sz="0" w:space="0" w:color="auto"/>
        <w:right w:val="none" w:sz="0" w:space="0" w:color="auto"/>
      </w:divBdr>
      <w:divsChild>
        <w:div w:id="1353720965">
          <w:marLeft w:val="0"/>
          <w:marRight w:val="0"/>
          <w:marTop w:val="0"/>
          <w:marBottom w:val="0"/>
          <w:divBdr>
            <w:top w:val="none" w:sz="0" w:space="0" w:color="auto"/>
            <w:left w:val="none" w:sz="0" w:space="0" w:color="auto"/>
            <w:bottom w:val="none" w:sz="0" w:space="0" w:color="auto"/>
            <w:right w:val="none" w:sz="0" w:space="0" w:color="auto"/>
          </w:divBdr>
          <w:divsChild>
            <w:div w:id="1306667170">
              <w:marLeft w:val="0"/>
              <w:marRight w:val="0"/>
              <w:marTop w:val="0"/>
              <w:marBottom w:val="0"/>
              <w:divBdr>
                <w:top w:val="none" w:sz="0" w:space="0" w:color="auto"/>
                <w:left w:val="none" w:sz="0" w:space="0" w:color="auto"/>
                <w:bottom w:val="none" w:sz="0" w:space="0" w:color="auto"/>
                <w:right w:val="none" w:sz="0" w:space="0" w:color="auto"/>
              </w:divBdr>
              <w:divsChild>
                <w:div w:id="618991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722154">
      <w:bodyDiv w:val="1"/>
      <w:marLeft w:val="0"/>
      <w:marRight w:val="0"/>
      <w:marTop w:val="0"/>
      <w:marBottom w:val="0"/>
      <w:divBdr>
        <w:top w:val="none" w:sz="0" w:space="0" w:color="auto"/>
        <w:left w:val="none" w:sz="0" w:space="0" w:color="auto"/>
        <w:bottom w:val="none" w:sz="0" w:space="0" w:color="auto"/>
        <w:right w:val="none" w:sz="0" w:space="0" w:color="auto"/>
      </w:divBdr>
      <w:divsChild>
        <w:div w:id="1341541179">
          <w:marLeft w:val="0"/>
          <w:marRight w:val="0"/>
          <w:marTop w:val="0"/>
          <w:marBottom w:val="0"/>
          <w:divBdr>
            <w:top w:val="none" w:sz="0" w:space="0" w:color="auto"/>
            <w:left w:val="none" w:sz="0" w:space="0" w:color="auto"/>
            <w:bottom w:val="none" w:sz="0" w:space="0" w:color="auto"/>
            <w:right w:val="none" w:sz="0" w:space="0" w:color="auto"/>
          </w:divBdr>
          <w:divsChild>
            <w:div w:id="1820805014">
              <w:marLeft w:val="0"/>
              <w:marRight w:val="0"/>
              <w:marTop w:val="0"/>
              <w:marBottom w:val="0"/>
              <w:divBdr>
                <w:top w:val="none" w:sz="0" w:space="0" w:color="auto"/>
                <w:left w:val="none" w:sz="0" w:space="0" w:color="auto"/>
                <w:bottom w:val="none" w:sz="0" w:space="0" w:color="auto"/>
                <w:right w:val="none" w:sz="0" w:space="0" w:color="auto"/>
              </w:divBdr>
              <w:divsChild>
                <w:div w:id="144306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748700">
      <w:bodyDiv w:val="1"/>
      <w:marLeft w:val="0"/>
      <w:marRight w:val="0"/>
      <w:marTop w:val="0"/>
      <w:marBottom w:val="0"/>
      <w:divBdr>
        <w:top w:val="none" w:sz="0" w:space="0" w:color="auto"/>
        <w:left w:val="none" w:sz="0" w:space="0" w:color="auto"/>
        <w:bottom w:val="none" w:sz="0" w:space="0" w:color="auto"/>
        <w:right w:val="none" w:sz="0" w:space="0" w:color="auto"/>
      </w:divBdr>
    </w:div>
    <w:div w:id="761606147">
      <w:bodyDiv w:val="1"/>
      <w:marLeft w:val="0"/>
      <w:marRight w:val="0"/>
      <w:marTop w:val="0"/>
      <w:marBottom w:val="0"/>
      <w:divBdr>
        <w:top w:val="none" w:sz="0" w:space="0" w:color="auto"/>
        <w:left w:val="none" w:sz="0" w:space="0" w:color="auto"/>
        <w:bottom w:val="none" w:sz="0" w:space="0" w:color="auto"/>
        <w:right w:val="none" w:sz="0" w:space="0" w:color="auto"/>
      </w:divBdr>
      <w:divsChild>
        <w:div w:id="1169566471">
          <w:marLeft w:val="0"/>
          <w:marRight w:val="0"/>
          <w:marTop w:val="0"/>
          <w:marBottom w:val="0"/>
          <w:divBdr>
            <w:top w:val="none" w:sz="0" w:space="0" w:color="auto"/>
            <w:left w:val="none" w:sz="0" w:space="0" w:color="auto"/>
            <w:bottom w:val="none" w:sz="0" w:space="0" w:color="auto"/>
            <w:right w:val="none" w:sz="0" w:space="0" w:color="auto"/>
          </w:divBdr>
          <w:divsChild>
            <w:div w:id="2096393492">
              <w:marLeft w:val="0"/>
              <w:marRight w:val="0"/>
              <w:marTop w:val="0"/>
              <w:marBottom w:val="0"/>
              <w:divBdr>
                <w:top w:val="none" w:sz="0" w:space="0" w:color="auto"/>
                <w:left w:val="none" w:sz="0" w:space="0" w:color="auto"/>
                <w:bottom w:val="none" w:sz="0" w:space="0" w:color="auto"/>
                <w:right w:val="none" w:sz="0" w:space="0" w:color="auto"/>
              </w:divBdr>
              <w:divsChild>
                <w:div w:id="182800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7698781">
      <w:bodyDiv w:val="1"/>
      <w:marLeft w:val="0"/>
      <w:marRight w:val="0"/>
      <w:marTop w:val="0"/>
      <w:marBottom w:val="0"/>
      <w:divBdr>
        <w:top w:val="none" w:sz="0" w:space="0" w:color="auto"/>
        <w:left w:val="none" w:sz="0" w:space="0" w:color="auto"/>
        <w:bottom w:val="none" w:sz="0" w:space="0" w:color="auto"/>
        <w:right w:val="none" w:sz="0" w:space="0" w:color="auto"/>
      </w:divBdr>
      <w:divsChild>
        <w:div w:id="878319459">
          <w:marLeft w:val="0"/>
          <w:marRight w:val="0"/>
          <w:marTop w:val="0"/>
          <w:marBottom w:val="0"/>
          <w:divBdr>
            <w:top w:val="none" w:sz="0" w:space="0" w:color="auto"/>
            <w:left w:val="none" w:sz="0" w:space="0" w:color="auto"/>
            <w:bottom w:val="none" w:sz="0" w:space="0" w:color="auto"/>
            <w:right w:val="none" w:sz="0" w:space="0" w:color="auto"/>
          </w:divBdr>
          <w:divsChild>
            <w:div w:id="2038190030">
              <w:marLeft w:val="0"/>
              <w:marRight w:val="0"/>
              <w:marTop w:val="0"/>
              <w:marBottom w:val="0"/>
              <w:divBdr>
                <w:top w:val="none" w:sz="0" w:space="0" w:color="auto"/>
                <w:left w:val="none" w:sz="0" w:space="0" w:color="auto"/>
                <w:bottom w:val="none" w:sz="0" w:space="0" w:color="auto"/>
                <w:right w:val="none" w:sz="0" w:space="0" w:color="auto"/>
              </w:divBdr>
              <w:divsChild>
                <w:div w:id="95186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277275">
      <w:bodyDiv w:val="1"/>
      <w:marLeft w:val="0"/>
      <w:marRight w:val="0"/>
      <w:marTop w:val="0"/>
      <w:marBottom w:val="0"/>
      <w:divBdr>
        <w:top w:val="none" w:sz="0" w:space="0" w:color="auto"/>
        <w:left w:val="none" w:sz="0" w:space="0" w:color="auto"/>
        <w:bottom w:val="none" w:sz="0" w:space="0" w:color="auto"/>
        <w:right w:val="none" w:sz="0" w:space="0" w:color="auto"/>
      </w:divBdr>
      <w:divsChild>
        <w:div w:id="1999576324">
          <w:marLeft w:val="0"/>
          <w:marRight w:val="0"/>
          <w:marTop w:val="0"/>
          <w:marBottom w:val="0"/>
          <w:divBdr>
            <w:top w:val="none" w:sz="0" w:space="0" w:color="auto"/>
            <w:left w:val="none" w:sz="0" w:space="0" w:color="auto"/>
            <w:bottom w:val="none" w:sz="0" w:space="0" w:color="auto"/>
            <w:right w:val="none" w:sz="0" w:space="0" w:color="auto"/>
          </w:divBdr>
          <w:divsChild>
            <w:div w:id="1438867509">
              <w:marLeft w:val="0"/>
              <w:marRight w:val="0"/>
              <w:marTop w:val="0"/>
              <w:marBottom w:val="0"/>
              <w:divBdr>
                <w:top w:val="none" w:sz="0" w:space="0" w:color="auto"/>
                <w:left w:val="none" w:sz="0" w:space="0" w:color="auto"/>
                <w:bottom w:val="none" w:sz="0" w:space="0" w:color="auto"/>
                <w:right w:val="none" w:sz="0" w:space="0" w:color="auto"/>
              </w:divBdr>
              <w:divsChild>
                <w:div w:id="876048654">
                  <w:marLeft w:val="0"/>
                  <w:marRight w:val="0"/>
                  <w:marTop w:val="0"/>
                  <w:marBottom w:val="0"/>
                  <w:divBdr>
                    <w:top w:val="none" w:sz="0" w:space="0" w:color="auto"/>
                    <w:left w:val="none" w:sz="0" w:space="0" w:color="auto"/>
                    <w:bottom w:val="none" w:sz="0" w:space="0" w:color="auto"/>
                    <w:right w:val="none" w:sz="0" w:space="0" w:color="auto"/>
                  </w:divBdr>
                  <w:divsChild>
                    <w:div w:id="184014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702172">
      <w:bodyDiv w:val="1"/>
      <w:marLeft w:val="0"/>
      <w:marRight w:val="0"/>
      <w:marTop w:val="0"/>
      <w:marBottom w:val="0"/>
      <w:divBdr>
        <w:top w:val="none" w:sz="0" w:space="0" w:color="auto"/>
        <w:left w:val="none" w:sz="0" w:space="0" w:color="auto"/>
        <w:bottom w:val="none" w:sz="0" w:space="0" w:color="auto"/>
        <w:right w:val="none" w:sz="0" w:space="0" w:color="auto"/>
      </w:divBdr>
      <w:divsChild>
        <w:div w:id="310643414">
          <w:marLeft w:val="0"/>
          <w:marRight w:val="0"/>
          <w:marTop w:val="0"/>
          <w:marBottom w:val="0"/>
          <w:divBdr>
            <w:top w:val="none" w:sz="0" w:space="0" w:color="auto"/>
            <w:left w:val="none" w:sz="0" w:space="0" w:color="auto"/>
            <w:bottom w:val="none" w:sz="0" w:space="0" w:color="auto"/>
            <w:right w:val="none" w:sz="0" w:space="0" w:color="auto"/>
          </w:divBdr>
          <w:divsChild>
            <w:div w:id="454568453">
              <w:marLeft w:val="0"/>
              <w:marRight w:val="0"/>
              <w:marTop w:val="0"/>
              <w:marBottom w:val="0"/>
              <w:divBdr>
                <w:top w:val="none" w:sz="0" w:space="0" w:color="auto"/>
                <w:left w:val="none" w:sz="0" w:space="0" w:color="auto"/>
                <w:bottom w:val="none" w:sz="0" w:space="0" w:color="auto"/>
                <w:right w:val="none" w:sz="0" w:space="0" w:color="auto"/>
              </w:divBdr>
              <w:divsChild>
                <w:div w:id="155677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787654">
      <w:bodyDiv w:val="1"/>
      <w:marLeft w:val="0"/>
      <w:marRight w:val="0"/>
      <w:marTop w:val="0"/>
      <w:marBottom w:val="0"/>
      <w:divBdr>
        <w:top w:val="none" w:sz="0" w:space="0" w:color="auto"/>
        <w:left w:val="none" w:sz="0" w:space="0" w:color="auto"/>
        <w:bottom w:val="none" w:sz="0" w:space="0" w:color="auto"/>
        <w:right w:val="none" w:sz="0" w:space="0" w:color="auto"/>
      </w:divBdr>
      <w:divsChild>
        <w:div w:id="55708500">
          <w:marLeft w:val="0"/>
          <w:marRight w:val="0"/>
          <w:marTop w:val="0"/>
          <w:marBottom w:val="0"/>
          <w:divBdr>
            <w:top w:val="none" w:sz="0" w:space="0" w:color="auto"/>
            <w:left w:val="none" w:sz="0" w:space="0" w:color="auto"/>
            <w:bottom w:val="none" w:sz="0" w:space="0" w:color="auto"/>
            <w:right w:val="none" w:sz="0" w:space="0" w:color="auto"/>
          </w:divBdr>
          <w:divsChild>
            <w:div w:id="845678456">
              <w:marLeft w:val="0"/>
              <w:marRight w:val="0"/>
              <w:marTop w:val="0"/>
              <w:marBottom w:val="0"/>
              <w:divBdr>
                <w:top w:val="none" w:sz="0" w:space="0" w:color="auto"/>
                <w:left w:val="none" w:sz="0" w:space="0" w:color="auto"/>
                <w:bottom w:val="none" w:sz="0" w:space="0" w:color="auto"/>
                <w:right w:val="none" w:sz="0" w:space="0" w:color="auto"/>
              </w:divBdr>
              <w:divsChild>
                <w:div w:id="91929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22352">
          <w:marLeft w:val="0"/>
          <w:marRight w:val="0"/>
          <w:marTop w:val="0"/>
          <w:marBottom w:val="0"/>
          <w:divBdr>
            <w:top w:val="none" w:sz="0" w:space="0" w:color="auto"/>
            <w:left w:val="none" w:sz="0" w:space="0" w:color="auto"/>
            <w:bottom w:val="none" w:sz="0" w:space="0" w:color="auto"/>
            <w:right w:val="none" w:sz="0" w:space="0" w:color="auto"/>
          </w:divBdr>
          <w:divsChild>
            <w:div w:id="673074768">
              <w:marLeft w:val="0"/>
              <w:marRight w:val="0"/>
              <w:marTop w:val="0"/>
              <w:marBottom w:val="0"/>
              <w:divBdr>
                <w:top w:val="none" w:sz="0" w:space="0" w:color="auto"/>
                <w:left w:val="none" w:sz="0" w:space="0" w:color="auto"/>
                <w:bottom w:val="none" w:sz="0" w:space="0" w:color="auto"/>
                <w:right w:val="none" w:sz="0" w:space="0" w:color="auto"/>
              </w:divBdr>
              <w:divsChild>
                <w:div w:id="37573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858987">
      <w:bodyDiv w:val="1"/>
      <w:marLeft w:val="0"/>
      <w:marRight w:val="0"/>
      <w:marTop w:val="0"/>
      <w:marBottom w:val="0"/>
      <w:divBdr>
        <w:top w:val="none" w:sz="0" w:space="0" w:color="auto"/>
        <w:left w:val="none" w:sz="0" w:space="0" w:color="auto"/>
        <w:bottom w:val="none" w:sz="0" w:space="0" w:color="auto"/>
        <w:right w:val="none" w:sz="0" w:space="0" w:color="auto"/>
      </w:divBdr>
      <w:divsChild>
        <w:div w:id="2047559012">
          <w:marLeft w:val="0"/>
          <w:marRight w:val="0"/>
          <w:marTop w:val="0"/>
          <w:marBottom w:val="0"/>
          <w:divBdr>
            <w:top w:val="none" w:sz="0" w:space="0" w:color="auto"/>
            <w:left w:val="none" w:sz="0" w:space="0" w:color="auto"/>
            <w:bottom w:val="none" w:sz="0" w:space="0" w:color="auto"/>
            <w:right w:val="none" w:sz="0" w:space="0" w:color="auto"/>
          </w:divBdr>
          <w:divsChild>
            <w:div w:id="224492939">
              <w:marLeft w:val="0"/>
              <w:marRight w:val="0"/>
              <w:marTop w:val="0"/>
              <w:marBottom w:val="0"/>
              <w:divBdr>
                <w:top w:val="none" w:sz="0" w:space="0" w:color="auto"/>
                <w:left w:val="none" w:sz="0" w:space="0" w:color="auto"/>
                <w:bottom w:val="none" w:sz="0" w:space="0" w:color="auto"/>
                <w:right w:val="none" w:sz="0" w:space="0" w:color="auto"/>
              </w:divBdr>
              <w:divsChild>
                <w:div w:id="362023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365832">
      <w:bodyDiv w:val="1"/>
      <w:marLeft w:val="0"/>
      <w:marRight w:val="0"/>
      <w:marTop w:val="0"/>
      <w:marBottom w:val="0"/>
      <w:divBdr>
        <w:top w:val="none" w:sz="0" w:space="0" w:color="auto"/>
        <w:left w:val="none" w:sz="0" w:space="0" w:color="auto"/>
        <w:bottom w:val="none" w:sz="0" w:space="0" w:color="auto"/>
        <w:right w:val="none" w:sz="0" w:space="0" w:color="auto"/>
      </w:divBdr>
    </w:div>
    <w:div w:id="930047015">
      <w:bodyDiv w:val="1"/>
      <w:marLeft w:val="0"/>
      <w:marRight w:val="0"/>
      <w:marTop w:val="0"/>
      <w:marBottom w:val="0"/>
      <w:divBdr>
        <w:top w:val="none" w:sz="0" w:space="0" w:color="auto"/>
        <w:left w:val="none" w:sz="0" w:space="0" w:color="auto"/>
        <w:bottom w:val="none" w:sz="0" w:space="0" w:color="auto"/>
        <w:right w:val="none" w:sz="0" w:space="0" w:color="auto"/>
      </w:divBdr>
      <w:divsChild>
        <w:div w:id="304554348">
          <w:marLeft w:val="0"/>
          <w:marRight w:val="0"/>
          <w:marTop w:val="0"/>
          <w:marBottom w:val="0"/>
          <w:divBdr>
            <w:top w:val="none" w:sz="0" w:space="0" w:color="auto"/>
            <w:left w:val="none" w:sz="0" w:space="0" w:color="auto"/>
            <w:bottom w:val="none" w:sz="0" w:space="0" w:color="auto"/>
            <w:right w:val="none" w:sz="0" w:space="0" w:color="auto"/>
          </w:divBdr>
          <w:divsChild>
            <w:div w:id="1734083328">
              <w:marLeft w:val="0"/>
              <w:marRight w:val="0"/>
              <w:marTop w:val="0"/>
              <w:marBottom w:val="0"/>
              <w:divBdr>
                <w:top w:val="none" w:sz="0" w:space="0" w:color="auto"/>
                <w:left w:val="none" w:sz="0" w:space="0" w:color="auto"/>
                <w:bottom w:val="none" w:sz="0" w:space="0" w:color="auto"/>
                <w:right w:val="none" w:sz="0" w:space="0" w:color="auto"/>
              </w:divBdr>
              <w:divsChild>
                <w:div w:id="11674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601501">
      <w:bodyDiv w:val="1"/>
      <w:marLeft w:val="0"/>
      <w:marRight w:val="0"/>
      <w:marTop w:val="0"/>
      <w:marBottom w:val="0"/>
      <w:divBdr>
        <w:top w:val="none" w:sz="0" w:space="0" w:color="auto"/>
        <w:left w:val="none" w:sz="0" w:space="0" w:color="auto"/>
        <w:bottom w:val="none" w:sz="0" w:space="0" w:color="auto"/>
        <w:right w:val="none" w:sz="0" w:space="0" w:color="auto"/>
      </w:divBdr>
    </w:div>
    <w:div w:id="969020490">
      <w:bodyDiv w:val="1"/>
      <w:marLeft w:val="0"/>
      <w:marRight w:val="0"/>
      <w:marTop w:val="0"/>
      <w:marBottom w:val="0"/>
      <w:divBdr>
        <w:top w:val="none" w:sz="0" w:space="0" w:color="auto"/>
        <w:left w:val="none" w:sz="0" w:space="0" w:color="auto"/>
        <w:bottom w:val="none" w:sz="0" w:space="0" w:color="auto"/>
        <w:right w:val="none" w:sz="0" w:space="0" w:color="auto"/>
      </w:divBdr>
    </w:div>
    <w:div w:id="1011640532">
      <w:bodyDiv w:val="1"/>
      <w:marLeft w:val="0"/>
      <w:marRight w:val="0"/>
      <w:marTop w:val="0"/>
      <w:marBottom w:val="0"/>
      <w:divBdr>
        <w:top w:val="none" w:sz="0" w:space="0" w:color="auto"/>
        <w:left w:val="none" w:sz="0" w:space="0" w:color="auto"/>
        <w:bottom w:val="none" w:sz="0" w:space="0" w:color="auto"/>
        <w:right w:val="none" w:sz="0" w:space="0" w:color="auto"/>
      </w:divBdr>
    </w:div>
    <w:div w:id="1064839504">
      <w:bodyDiv w:val="1"/>
      <w:marLeft w:val="0"/>
      <w:marRight w:val="0"/>
      <w:marTop w:val="0"/>
      <w:marBottom w:val="0"/>
      <w:divBdr>
        <w:top w:val="none" w:sz="0" w:space="0" w:color="auto"/>
        <w:left w:val="none" w:sz="0" w:space="0" w:color="auto"/>
        <w:bottom w:val="none" w:sz="0" w:space="0" w:color="auto"/>
        <w:right w:val="none" w:sz="0" w:space="0" w:color="auto"/>
      </w:divBdr>
      <w:divsChild>
        <w:div w:id="36857741">
          <w:marLeft w:val="0"/>
          <w:marRight w:val="0"/>
          <w:marTop w:val="0"/>
          <w:marBottom w:val="0"/>
          <w:divBdr>
            <w:top w:val="none" w:sz="0" w:space="0" w:color="auto"/>
            <w:left w:val="none" w:sz="0" w:space="0" w:color="auto"/>
            <w:bottom w:val="none" w:sz="0" w:space="0" w:color="auto"/>
            <w:right w:val="none" w:sz="0" w:space="0" w:color="auto"/>
          </w:divBdr>
          <w:divsChild>
            <w:div w:id="1383825160">
              <w:marLeft w:val="0"/>
              <w:marRight w:val="0"/>
              <w:marTop w:val="0"/>
              <w:marBottom w:val="0"/>
              <w:divBdr>
                <w:top w:val="none" w:sz="0" w:space="0" w:color="auto"/>
                <w:left w:val="none" w:sz="0" w:space="0" w:color="auto"/>
                <w:bottom w:val="none" w:sz="0" w:space="0" w:color="auto"/>
                <w:right w:val="none" w:sz="0" w:space="0" w:color="auto"/>
              </w:divBdr>
              <w:divsChild>
                <w:div w:id="94118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0325375">
      <w:bodyDiv w:val="1"/>
      <w:marLeft w:val="0"/>
      <w:marRight w:val="0"/>
      <w:marTop w:val="0"/>
      <w:marBottom w:val="0"/>
      <w:divBdr>
        <w:top w:val="none" w:sz="0" w:space="0" w:color="auto"/>
        <w:left w:val="none" w:sz="0" w:space="0" w:color="auto"/>
        <w:bottom w:val="none" w:sz="0" w:space="0" w:color="auto"/>
        <w:right w:val="none" w:sz="0" w:space="0" w:color="auto"/>
      </w:divBdr>
    </w:div>
    <w:div w:id="1095638342">
      <w:bodyDiv w:val="1"/>
      <w:marLeft w:val="0"/>
      <w:marRight w:val="0"/>
      <w:marTop w:val="0"/>
      <w:marBottom w:val="0"/>
      <w:divBdr>
        <w:top w:val="none" w:sz="0" w:space="0" w:color="auto"/>
        <w:left w:val="none" w:sz="0" w:space="0" w:color="auto"/>
        <w:bottom w:val="none" w:sz="0" w:space="0" w:color="auto"/>
        <w:right w:val="none" w:sz="0" w:space="0" w:color="auto"/>
      </w:divBdr>
    </w:div>
    <w:div w:id="1118333438">
      <w:bodyDiv w:val="1"/>
      <w:marLeft w:val="0"/>
      <w:marRight w:val="0"/>
      <w:marTop w:val="0"/>
      <w:marBottom w:val="0"/>
      <w:divBdr>
        <w:top w:val="none" w:sz="0" w:space="0" w:color="auto"/>
        <w:left w:val="none" w:sz="0" w:space="0" w:color="auto"/>
        <w:bottom w:val="none" w:sz="0" w:space="0" w:color="auto"/>
        <w:right w:val="none" w:sz="0" w:space="0" w:color="auto"/>
      </w:divBdr>
    </w:div>
    <w:div w:id="1138912237">
      <w:bodyDiv w:val="1"/>
      <w:marLeft w:val="0"/>
      <w:marRight w:val="0"/>
      <w:marTop w:val="0"/>
      <w:marBottom w:val="0"/>
      <w:divBdr>
        <w:top w:val="none" w:sz="0" w:space="0" w:color="auto"/>
        <w:left w:val="none" w:sz="0" w:space="0" w:color="auto"/>
        <w:bottom w:val="none" w:sz="0" w:space="0" w:color="auto"/>
        <w:right w:val="none" w:sz="0" w:space="0" w:color="auto"/>
      </w:divBdr>
      <w:divsChild>
        <w:div w:id="1620379326">
          <w:marLeft w:val="0"/>
          <w:marRight w:val="0"/>
          <w:marTop w:val="0"/>
          <w:marBottom w:val="0"/>
          <w:divBdr>
            <w:top w:val="none" w:sz="0" w:space="0" w:color="auto"/>
            <w:left w:val="none" w:sz="0" w:space="0" w:color="auto"/>
            <w:bottom w:val="none" w:sz="0" w:space="0" w:color="auto"/>
            <w:right w:val="none" w:sz="0" w:space="0" w:color="auto"/>
          </w:divBdr>
          <w:divsChild>
            <w:div w:id="1077289358">
              <w:marLeft w:val="0"/>
              <w:marRight w:val="0"/>
              <w:marTop w:val="0"/>
              <w:marBottom w:val="0"/>
              <w:divBdr>
                <w:top w:val="none" w:sz="0" w:space="0" w:color="auto"/>
                <w:left w:val="none" w:sz="0" w:space="0" w:color="auto"/>
                <w:bottom w:val="none" w:sz="0" w:space="0" w:color="auto"/>
                <w:right w:val="none" w:sz="0" w:space="0" w:color="auto"/>
              </w:divBdr>
              <w:divsChild>
                <w:div w:id="196499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67597">
      <w:bodyDiv w:val="1"/>
      <w:marLeft w:val="0"/>
      <w:marRight w:val="0"/>
      <w:marTop w:val="0"/>
      <w:marBottom w:val="0"/>
      <w:divBdr>
        <w:top w:val="none" w:sz="0" w:space="0" w:color="auto"/>
        <w:left w:val="none" w:sz="0" w:space="0" w:color="auto"/>
        <w:bottom w:val="none" w:sz="0" w:space="0" w:color="auto"/>
        <w:right w:val="none" w:sz="0" w:space="0" w:color="auto"/>
      </w:divBdr>
      <w:divsChild>
        <w:div w:id="419956491">
          <w:marLeft w:val="0"/>
          <w:marRight w:val="0"/>
          <w:marTop w:val="0"/>
          <w:marBottom w:val="0"/>
          <w:divBdr>
            <w:top w:val="none" w:sz="0" w:space="0" w:color="auto"/>
            <w:left w:val="none" w:sz="0" w:space="0" w:color="auto"/>
            <w:bottom w:val="none" w:sz="0" w:space="0" w:color="auto"/>
            <w:right w:val="none" w:sz="0" w:space="0" w:color="auto"/>
          </w:divBdr>
          <w:divsChild>
            <w:div w:id="282154888">
              <w:marLeft w:val="0"/>
              <w:marRight w:val="0"/>
              <w:marTop w:val="0"/>
              <w:marBottom w:val="0"/>
              <w:divBdr>
                <w:top w:val="none" w:sz="0" w:space="0" w:color="auto"/>
                <w:left w:val="none" w:sz="0" w:space="0" w:color="auto"/>
                <w:bottom w:val="none" w:sz="0" w:space="0" w:color="auto"/>
                <w:right w:val="none" w:sz="0" w:space="0" w:color="auto"/>
              </w:divBdr>
              <w:divsChild>
                <w:div w:id="145359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351891">
      <w:bodyDiv w:val="1"/>
      <w:marLeft w:val="0"/>
      <w:marRight w:val="0"/>
      <w:marTop w:val="0"/>
      <w:marBottom w:val="0"/>
      <w:divBdr>
        <w:top w:val="none" w:sz="0" w:space="0" w:color="auto"/>
        <w:left w:val="none" w:sz="0" w:space="0" w:color="auto"/>
        <w:bottom w:val="none" w:sz="0" w:space="0" w:color="auto"/>
        <w:right w:val="none" w:sz="0" w:space="0" w:color="auto"/>
      </w:divBdr>
    </w:div>
    <w:div w:id="1214385417">
      <w:bodyDiv w:val="1"/>
      <w:marLeft w:val="0"/>
      <w:marRight w:val="0"/>
      <w:marTop w:val="0"/>
      <w:marBottom w:val="0"/>
      <w:divBdr>
        <w:top w:val="none" w:sz="0" w:space="0" w:color="auto"/>
        <w:left w:val="none" w:sz="0" w:space="0" w:color="auto"/>
        <w:bottom w:val="none" w:sz="0" w:space="0" w:color="auto"/>
        <w:right w:val="none" w:sz="0" w:space="0" w:color="auto"/>
      </w:divBdr>
    </w:div>
    <w:div w:id="1272394178">
      <w:bodyDiv w:val="1"/>
      <w:marLeft w:val="0"/>
      <w:marRight w:val="0"/>
      <w:marTop w:val="0"/>
      <w:marBottom w:val="0"/>
      <w:divBdr>
        <w:top w:val="none" w:sz="0" w:space="0" w:color="auto"/>
        <w:left w:val="none" w:sz="0" w:space="0" w:color="auto"/>
        <w:bottom w:val="none" w:sz="0" w:space="0" w:color="auto"/>
        <w:right w:val="none" w:sz="0" w:space="0" w:color="auto"/>
      </w:divBdr>
      <w:divsChild>
        <w:div w:id="1215775023">
          <w:marLeft w:val="0"/>
          <w:marRight w:val="0"/>
          <w:marTop w:val="0"/>
          <w:marBottom w:val="0"/>
          <w:divBdr>
            <w:top w:val="none" w:sz="0" w:space="0" w:color="auto"/>
            <w:left w:val="none" w:sz="0" w:space="0" w:color="auto"/>
            <w:bottom w:val="none" w:sz="0" w:space="0" w:color="auto"/>
            <w:right w:val="none" w:sz="0" w:space="0" w:color="auto"/>
          </w:divBdr>
        </w:div>
      </w:divsChild>
    </w:div>
    <w:div w:id="1327241425">
      <w:bodyDiv w:val="1"/>
      <w:marLeft w:val="0"/>
      <w:marRight w:val="0"/>
      <w:marTop w:val="0"/>
      <w:marBottom w:val="0"/>
      <w:divBdr>
        <w:top w:val="none" w:sz="0" w:space="0" w:color="auto"/>
        <w:left w:val="none" w:sz="0" w:space="0" w:color="auto"/>
        <w:bottom w:val="none" w:sz="0" w:space="0" w:color="auto"/>
        <w:right w:val="none" w:sz="0" w:space="0" w:color="auto"/>
      </w:divBdr>
    </w:div>
    <w:div w:id="1341200336">
      <w:bodyDiv w:val="1"/>
      <w:marLeft w:val="0"/>
      <w:marRight w:val="0"/>
      <w:marTop w:val="0"/>
      <w:marBottom w:val="0"/>
      <w:divBdr>
        <w:top w:val="none" w:sz="0" w:space="0" w:color="auto"/>
        <w:left w:val="none" w:sz="0" w:space="0" w:color="auto"/>
        <w:bottom w:val="none" w:sz="0" w:space="0" w:color="auto"/>
        <w:right w:val="none" w:sz="0" w:space="0" w:color="auto"/>
      </w:divBdr>
    </w:div>
    <w:div w:id="14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602949240">
          <w:marLeft w:val="0"/>
          <w:marRight w:val="0"/>
          <w:marTop w:val="0"/>
          <w:marBottom w:val="0"/>
          <w:divBdr>
            <w:top w:val="none" w:sz="0" w:space="0" w:color="auto"/>
            <w:left w:val="none" w:sz="0" w:space="0" w:color="auto"/>
            <w:bottom w:val="none" w:sz="0" w:space="0" w:color="auto"/>
            <w:right w:val="none" w:sz="0" w:space="0" w:color="auto"/>
          </w:divBdr>
          <w:divsChild>
            <w:div w:id="2070839194">
              <w:marLeft w:val="0"/>
              <w:marRight w:val="0"/>
              <w:marTop w:val="0"/>
              <w:marBottom w:val="0"/>
              <w:divBdr>
                <w:top w:val="none" w:sz="0" w:space="0" w:color="auto"/>
                <w:left w:val="none" w:sz="0" w:space="0" w:color="auto"/>
                <w:bottom w:val="none" w:sz="0" w:space="0" w:color="auto"/>
                <w:right w:val="none" w:sz="0" w:space="0" w:color="auto"/>
              </w:divBdr>
              <w:divsChild>
                <w:div w:id="64732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627313">
      <w:bodyDiv w:val="1"/>
      <w:marLeft w:val="0"/>
      <w:marRight w:val="0"/>
      <w:marTop w:val="0"/>
      <w:marBottom w:val="0"/>
      <w:divBdr>
        <w:top w:val="none" w:sz="0" w:space="0" w:color="auto"/>
        <w:left w:val="none" w:sz="0" w:space="0" w:color="auto"/>
        <w:bottom w:val="none" w:sz="0" w:space="0" w:color="auto"/>
        <w:right w:val="none" w:sz="0" w:space="0" w:color="auto"/>
      </w:divBdr>
      <w:divsChild>
        <w:div w:id="745032157">
          <w:marLeft w:val="0"/>
          <w:marRight w:val="0"/>
          <w:marTop w:val="0"/>
          <w:marBottom w:val="0"/>
          <w:divBdr>
            <w:top w:val="none" w:sz="0" w:space="0" w:color="auto"/>
            <w:left w:val="none" w:sz="0" w:space="0" w:color="auto"/>
            <w:bottom w:val="none" w:sz="0" w:space="0" w:color="auto"/>
            <w:right w:val="none" w:sz="0" w:space="0" w:color="auto"/>
          </w:divBdr>
          <w:divsChild>
            <w:div w:id="343823207">
              <w:marLeft w:val="0"/>
              <w:marRight w:val="0"/>
              <w:marTop w:val="0"/>
              <w:marBottom w:val="0"/>
              <w:divBdr>
                <w:top w:val="none" w:sz="0" w:space="0" w:color="auto"/>
                <w:left w:val="none" w:sz="0" w:space="0" w:color="auto"/>
                <w:bottom w:val="none" w:sz="0" w:space="0" w:color="auto"/>
                <w:right w:val="none" w:sz="0" w:space="0" w:color="auto"/>
              </w:divBdr>
              <w:divsChild>
                <w:div w:id="20502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772298">
      <w:bodyDiv w:val="1"/>
      <w:marLeft w:val="0"/>
      <w:marRight w:val="0"/>
      <w:marTop w:val="0"/>
      <w:marBottom w:val="0"/>
      <w:divBdr>
        <w:top w:val="none" w:sz="0" w:space="0" w:color="auto"/>
        <w:left w:val="none" w:sz="0" w:space="0" w:color="auto"/>
        <w:bottom w:val="none" w:sz="0" w:space="0" w:color="auto"/>
        <w:right w:val="none" w:sz="0" w:space="0" w:color="auto"/>
      </w:divBdr>
    </w:div>
    <w:div w:id="1424954535">
      <w:bodyDiv w:val="1"/>
      <w:marLeft w:val="0"/>
      <w:marRight w:val="0"/>
      <w:marTop w:val="0"/>
      <w:marBottom w:val="0"/>
      <w:divBdr>
        <w:top w:val="none" w:sz="0" w:space="0" w:color="auto"/>
        <w:left w:val="none" w:sz="0" w:space="0" w:color="auto"/>
        <w:bottom w:val="none" w:sz="0" w:space="0" w:color="auto"/>
        <w:right w:val="none" w:sz="0" w:space="0" w:color="auto"/>
      </w:divBdr>
      <w:divsChild>
        <w:div w:id="1083186727">
          <w:marLeft w:val="0"/>
          <w:marRight w:val="0"/>
          <w:marTop w:val="0"/>
          <w:marBottom w:val="0"/>
          <w:divBdr>
            <w:top w:val="none" w:sz="0" w:space="0" w:color="auto"/>
            <w:left w:val="none" w:sz="0" w:space="0" w:color="auto"/>
            <w:bottom w:val="none" w:sz="0" w:space="0" w:color="auto"/>
            <w:right w:val="none" w:sz="0" w:space="0" w:color="auto"/>
          </w:divBdr>
          <w:divsChild>
            <w:div w:id="759638574">
              <w:marLeft w:val="0"/>
              <w:marRight w:val="0"/>
              <w:marTop w:val="0"/>
              <w:marBottom w:val="0"/>
              <w:divBdr>
                <w:top w:val="none" w:sz="0" w:space="0" w:color="auto"/>
                <w:left w:val="none" w:sz="0" w:space="0" w:color="auto"/>
                <w:bottom w:val="none" w:sz="0" w:space="0" w:color="auto"/>
                <w:right w:val="none" w:sz="0" w:space="0" w:color="auto"/>
              </w:divBdr>
              <w:divsChild>
                <w:div w:id="191832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464255">
      <w:bodyDiv w:val="1"/>
      <w:marLeft w:val="0"/>
      <w:marRight w:val="0"/>
      <w:marTop w:val="0"/>
      <w:marBottom w:val="0"/>
      <w:divBdr>
        <w:top w:val="none" w:sz="0" w:space="0" w:color="auto"/>
        <w:left w:val="none" w:sz="0" w:space="0" w:color="auto"/>
        <w:bottom w:val="none" w:sz="0" w:space="0" w:color="auto"/>
        <w:right w:val="none" w:sz="0" w:space="0" w:color="auto"/>
      </w:divBdr>
      <w:divsChild>
        <w:div w:id="672490802">
          <w:marLeft w:val="0"/>
          <w:marRight w:val="0"/>
          <w:marTop w:val="0"/>
          <w:marBottom w:val="0"/>
          <w:divBdr>
            <w:top w:val="none" w:sz="0" w:space="0" w:color="auto"/>
            <w:left w:val="none" w:sz="0" w:space="0" w:color="auto"/>
            <w:bottom w:val="none" w:sz="0" w:space="0" w:color="auto"/>
            <w:right w:val="none" w:sz="0" w:space="0" w:color="auto"/>
          </w:divBdr>
          <w:divsChild>
            <w:div w:id="944268079">
              <w:marLeft w:val="0"/>
              <w:marRight w:val="0"/>
              <w:marTop w:val="0"/>
              <w:marBottom w:val="0"/>
              <w:divBdr>
                <w:top w:val="none" w:sz="0" w:space="0" w:color="auto"/>
                <w:left w:val="none" w:sz="0" w:space="0" w:color="auto"/>
                <w:bottom w:val="none" w:sz="0" w:space="0" w:color="auto"/>
                <w:right w:val="none" w:sz="0" w:space="0" w:color="auto"/>
              </w:divBdr>
              <w:divsChild>
                <w:div w:id="455610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590008">
      <w:bodyDiv w:val="1"/>
      <w:marLeft w:val="0"/>
      <w:marRight w:val="0"/>
      <w:marTop w:val="0"/>
      <w:marBottom w:val="0"/>
      <w:divBdr>
        <w:top w:val="none" w:sz="0" w:space="0" w:color="auto"/>
        <w:left w:val="none" w:sz="0" w:space="0" w:color="auto"/>
        <w:bottom w:val="none" w:sz="0" w:space="0" w:color="auto"/>
        <w:right w:val="none" w:sz="0" w:space="0" w:color="auto"/>
      </w:divBdr>
      <w:divsChild>
        <w:div w:id="1808813247">
          <w:marLeft w:val="0"/>
          <w:marRight w:val="0"/>
          <w:marTop w:val="0"/>
          <w:marBottom w:val="0"/>
          <w:divBdr>
            <w:top w:val="none" w:sz="0" w:space="0" w:color="auto"/>
            <w:left w:val="none" w:sz="0" w:space="0" w:color="auto"/>
            <w:bottom w:val="none" w:sz="0" w:space="0" w:color="auto"/>
            <w:right w:val="none" w:sz="0" w:space="0" w:color="auto"/>
          </w:divBdr>
          <w:divsChild>
            <w:div w:id="402533068">
              <w:marLeft w:val="0"/>
              <w:marRight w:val="0"/>
              <w:marTop w:val="0"/>
              <w:marBottom w:val="0"/>
              <w:divBdr>
                <w:top w:val="none" w:sz="0" w:space="0" w:color="auto"/>
                <w:left w:val="none" w:sz="0" w:space="0" w:color="auto"/>
                <w:bottom w:val="none" w:sz="0" w:space="0" w:color="auto"/>
                <w:right w:val="none" w:sz="0" w:space="0" w:color="auto"/>
              </w:divBdr>
              <w:divsChild>
                <w:div w:id="856775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402094">
      <w:bodyDiv w:val="1"/>
      <w:marLeft w:val="0"/>
      <w:marRight w:val="0"/>
      <w:marTop w:val="0"/>
      <w:marBottom w:val="0"/>
      <w:divBdr>
        <w:top w:val="none" w:sz="0" w:space="0" w:color="auto"/>
        <w:left w:val="none" w:sz="0" w:space="0" w:color="auto"/>
        <w:bottom w:val="none" w:sz="0" w:space="0" w:color="auto"/>
        <w:right w:val="none" w:sz="0" w:space="0" w:color="auto"/>
      </w:divBdr>
      <w:divsChild>
        <w:div w:id="662125231">
          <w:marLeft w:val="0"/>
          <w:marRight w:val="0"/>
          <w:marTop w:val="0"/>
          <w:marBottom w:val="0"/>
          <w:divBdr>
            <w:top w:val="none" w:sz="0" w:space="0" w:color="auto"/>
            <w:left w:val="none" w:sz="0" w:space="0" w:color="auto"/>
            <w:bottom w:val="none" w:sz="0" w:space="0" w:color="auto"/>
            <w:right w:val="none" w:sz="0" w:space="0" w:color="auto"/>
          </w:divBdr>
          <w:divsChild>
            <w:div w:id="1681395717">
              <w:marLeft w:val="0"/>
              <w:marRight w:val="0"/>
              <w:marTop w:val="0"/>
              <w:marBottom w:val="0"/>
              <w:divBdr>
                <w:top w:val="none" w:sz="0" w:space="0" w:color="auto"/>
                <w:left w:val="none" w:sz="0" w:space="0" w:color="auto"/>
                <w:bottom w:val="none" w:sz="0" w:space="0" w:color="auto"/>
                <w:right w:val="none" w:sz="0" w:space="0" w:color="auto"/>
              </w:divBdr>
              <w:divsChild>
                <w:div w:id="85565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475144">
      <w:bodyDiv w:val="1"/>
      <w:marLeft w:val="0"/>
      <w:marRight w:val="0"/>
      <w:marTop w:val="0"/>
      <w:marBottom w:val="0"/>
      <w:divBdr>
        <w:top w:val="none" w:sz="0" w:space="0" w:color="auto"/>
        <w:left w:val="none" w:sz="0" w:space="0" w:color="auto"/>
        <w:bottom w:val="none" w:sz="0" w:space="0" w:color="auto"/>
        <w:right w:val="none" w:sz="0" w:space="0" w:color="auto"/>
      </w:divBdr>
      <w:divsChild>
        <w:div w:id="338429978">
          <w:marLeft w:val="0"/>
          <w:marRight w:val="0"/>
          <w:marTop w:val="0"/>
          <w:marBottom w:val="0"/>
          <w:divBdr>
            <w:top w:val="none" w:sz="0" w:space="0" w:color="auto"/>
            <w:left w:val="none" w:sz="0" w:space="0" w:color="auto"/>
            <w:bottom w:val="none" w:sz="0" w:space="0" w:color="auto"/>
            <w:right w:val="none" w:sz="0" w:space="0" w:color="auto"/>
          </w:divBdr>
          <w:divsChild>
            <w:div w:id="45301044">
              <w:marLeft w:val="0"/>
              <w:marRight w:val="0"/>
              <w:marTop w:val="0"/>
              <w:marBottom w:val="0"/>
              <w:divBdr>
                <w:top w:val="none" w:sz="0" w:space="0" w:color="auto"/>
                <w:left w:val="none" w:sz="0" w:space="0" w:color="auto"/>
                <w:bottom w:val="none" w:sz="0" w:space="0" w:color="auto"/>
                <w:right w:val="none" w:sz="0" w:space="0" w:color="auto"/>
              </w:divBdr>
              <w:divsChild>
                <w:div w:id="167529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742455">
      <w:bodyDiv w:val="1"/>
      <w:marLeft w:val="0"/>
      <w:marRight w:val="0"/>
      <w:marTop w:val="0"/>
      <w:marBottom w:val="0"/>
      <w:divBdr>
        <w:top w:val="none" w:sz="0" w:space="0" w:color="auto"/>
        <w:left w:val="none" w:sz="0" w:space="0" w:color="auto"/>
        <w:bottom w:val="none" w:sz="0" w:space="0" w:color="auto"/>
        <w:right w:val="none" w:sz="0" w:space="0" w:color="auto"/>
      </w:divBdr>
    </w:div>
    <w:div w:id="1565525896">
      <w:bodyDiv w:val="1"/>
      <w:marLeft w:val="0"/>
      <w:marRight w:val="0"/>
      <w:marTop w:val="0"/>
      <w:marBottom w:val="0"/>
      <w:divBdr>
        <w:top w:val="none" w:sz="0" w:space="0" w:color="auto"/>
        <w:left w:val="none" w:sz="0" w:space="0" w:color="auto"/>
        <w:bottom w:val="none" w:sz="0" w:space="0" w:color="auto"/>
        <w:right w:val="none" w:sz="0" w:space="0" w:color="auto"/>
      </w:divBdr>
      <w:divsChild>
        <w:div w:id="1603024902">
          <w:marLeft w:val="0"/>
          <w:marRight w:val="0"/>
          <w:marTop w:val="0"/>
          <w:marBottom w:val="0"/>
          <w:divBdr>
            <w:top w:val="none" w:sz="0" w:space="0" w:color="auto"/>
            <w:left w:val="none" w:sz="0" w:space="0" w:color="auto"/>
            <w:bottom w:val="none" w:sz="0" w:space="0" w:color="auto"/>
            <w:right w:val="none" w:sz="0" w:space="0" w:color="auto"/>
          </w:divBdr>
          <w:divsChild>
            <w:div w:id="1872717967">
              <w:marLeft w:val="0"/>
              <w:marRight w:val="0"/>
              <w:marTop w:val="0"/>
              <w:marBottom w:val="0"/>
              <w:divBdr>
                <w:top w:val="none" w:sz="0" w:space="0" w:color="auto"/>
                <w:left w:val="none" w:sz="0" w:space="0" w:color="auto"/>
                <w:bottom w:val="none" w:sz="0" w:space="0" w:color="auto"/>
                <w:right w:val="none" w:sz="0" w:space="0" w:color="auto"/>
              </w:divBdr>
              <w:divsChild>
                <w:div w:id="8280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485641">
      <w:bodyDiv w:val="1"/>
      <w:marLeft w:val="0"/>
      <w:marRight w:val="0"/>
      <w:marTop w:val="0"/>
      <w:marBottom w:val="0"/>
      <w:divBdr>
        <w:top w:val="none" w:sz="0" w:space="0" w:color="auto"/>
        <w:left w:val="none" w:sz="0" w:space="0" w:color="auto"/>
        <w:bottom w:val="none" w:sz="0" w:space="0" w:color="auto"/>
        <w:right w:val="none" w:sz="0" w:space="0" w:color="auto"/>
      </w:divBdr>
    </w:div>
    <w:div w:id="1620064043">
      <w:bodyDiv w:val="1"/>
      <w:marLeft w:val="0"/>
      <w:marRight w:val="0"/>
      <w:marTop w:val="0"/>
      <w:marBottom w:val="0"/>
      <w:divBdr>
        <w:top w:val="none" w:sz="0" w:space="0" w:color="auto"/>
        <w:left w:val="none" w:sz="0" w:space="0" w:color="auto"/>
        <w:bottom w:val="none" w:sz="0" w:space="0" w:color="auto"/>
        <w:right w:val="none" w:sz="0" w:space="0" w:color="auto"/>
      </w:divBdr>
      <w:divsChild>
        <w:div w:id="247538162">
          <w:marLeft w:val="0"/>
          <w:marRight w:val="0"/>
          <w:marTop w:val="0"/>
          <w:marBottom w:val="0"/>
          <w:divBdr>
            <w:top w:val="none" w:sz="0" w:space="0" w:color="auto"/>
            <w:left w:val="none" w:sz="0" w:space="0" w:color="auto"/>
            <w:bottom w:val="none" w:sz="0" w:space="0" w:color="auto"/>
            <w:right w:val="none" w:sz="0" w:space="0" w:color="auto"/>
          </w:divBdr>
          <w:divsChild>
            <w:div w:id="974869884">
              <w:marLeft w:val="0"/>
              <w:marRight w:val="0"/>
              <w:marTop w:val="0"/>
              <w:marBottom w:val="0"/>
              <w:divBdr>
                <w:top w:val="none" w:sz="0" w:space="0" w:color="auto"/>
                <w:left w:val="none" w:sz="0" w:space="0" w:color="auto"/>
                <w:bottom w:val="none" w:sz="0" w:space="0" w:color="auto"/>
                <w:right w:val="none" w:sz="0" w:space="0" w:color="auto"/>
              </w:divBdr>
              <w:divsChild>
                <w:div w:id="11969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6631111">
      <w:bodyDiv w:val="1"/>
      <w:marLeft w:val="0"/>
      <w:marRight w:val="0"/>
      <w:marTop w:val="0"/>
      <w:marBottom w:val="0"/>
      <w:divBdr>
        <w:top w:val="none" w:sz="0" w:space="0" w:color="auto"/>
        <w:left w:val="none" w:sz="0" w:space="0" w:color="auto"/>
        <w:bottom w:val="none" w:sz="0" w:space="0" w:color="auto"/>
        <w:right w:val="none" w:sz="0" w:space="0" w:color="auto"/>
      </w:divBdr>
    </w:div>
    <w:div w:id="1788502582">
      <w:bodyDiv w:val="1"/>
      <w:marLeft w:val="0"/>
      <w:marRight w:val="0"/>
      <w:marTop w:val="0"/>
      <w:marBottom w:val="0"/>
      <w:divBdr>
        <w:top w:val="none" w:sz="0" w:space="0" w:color="auto"/>
        <w:left w:val="none" w:sz="0" w:space="0" w:color="auto"/>
        <w:bottom w:val="none" w:sz="0" w:space="0" w:color="auto"/>
        <w:right w:val="none" w:sz="0" w:space="0" w:color="auto"/>
      </w:divBdr>
      <w:divsChild>
        <w:div w:id="236208415">
          <w:marLeft w:val="0"/>
          <w:marRight w:val="0"/>
          <w:marTop w:val="0"/>
          <w:marBottom w:val="0"/>
          <w:divBdr>
            <w:top w:val="none" w:sz="0" w:space="0" w:color="auto"/>
            <w:left w:val="none" w:sz="0" w:space="0" w:color="auto"/>
            <w:bottom w:val="none" w:sz="0" w:space="0" w:color="auto"/>
            <w:right w:val="none" w:sz="0" w:space="0" w:color="auto"/>
          </w:divBdr>
          <w:divsChild>
            <w:div w:id="2053995702">
              <w:marLeft w:val="0"/>
              <w:marRight w:val="0"/>
              <w:marTop w:val="0"/>
              <w:marBottom w:val="0"/>
              <w:divBdr>
                <w:top w:val="none" w:sz="0" w:space="0" w:color="auto"/>
                <w:left w:val="none" w:sz="0" w:space="0" w:color="auto"/>
                <w:bottom w:val="none" w:sz="0" w:space="0" w:color="auto"/>
                <w:right w:val="none" w:sz="0" w:space="0" w:color="auto"/>
              </w:divBdr>
              <w:divsChild>
                <w:div w:id="350761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289862">
      <w:bodyDiv w:val="1"/>
      <w:marLeft w:val="0"/>
      <w:marRight w:val="0"/>
      <w:marTop w:val="0"/>
      <w:marBottom w:val="0"/>
      <w:divBdr>
        <w:top w:val="none" w:sz="0" w:space="0" w:color="auto"/>
        <w:left w:val="none" w:sz="0" w:space="0" w:color="auto"/>
        <w:bottom w:val="none" w:sz="0" w:space="0" w:color="auto"/>
        <w:right w:val="none" w:sz="0" w:space="0" w:color="auto"/>
      </w:divBdr>
      <w:divsChild>
        <w:div w:id="468010115">
          <w:marLeft w:val="0"/>
          <w:marRight w:val="0"/>
          <w:marTop w:val="0"/>
          <w:marBottom w:val="0"/>
          <w:divBdr>
            <w:top w:val="none" w:sz="0" w:space="0" w:color="auto"/>
            <w:left w:val="none" w:sz="0" w:space="0" w:color="auto"/>
            <w:bottom w:val="none" w:sz="0" w:space="0" w:color="auto"/>
            <w:right w:val="none" w:sz="0" w:space="0" w:color="auto"/>
          </w:divBdr>
          <w:divsChild>
            <w:div w:id="645474628">
              <w:marLeft w:val="0"/>
              <w:marRight w:val="0"/>
              <w:marTop w:val="0"/>
              <w:marBottom w:val="0"/>
              <w:divBdr>
                <w:top w:val="none" w:sz="0" w:space="0" w:color="auto"/>
                <w:left w:val="none" w:sz="0" w:space="0" w:color="auto"/>
                <w:bottom w:val="none" w:sz="0" w:space="0" w:color="auto"/>
                <w:right w:val="none" w:sz="0" w:space="0" w:color="auto"/>
              </w:divBdr>
              <w:divsChild>
                <w:div w:id="109255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142529">
      <w:bodyDiv w:val="1"/>
      <w:marLeft w:val="0"/>
      <w:marRight w:val="0"/>
      <w:marTop w:val="0"/>
      <w:marBottom w:val="0"/>
      <w:divBdr>
        <w:top w:val="none" w:sz="0" w:space="0" w:color="auto"/>
        <w:left w:val="none" w:sz="0" w:space="0" w:color="auto"/>
        <w:bottom w:val="none" w:sz="0" w:space="0" w:color="auto"/>
        <w:right w:val="none" w:sz="0" w:space="0" w:color="auto"/>
      </w:divBdr>
    </w:div>
    <w:div w:id="1865560783">
      <w:bodyDiv w:val="1"/>
      <w:marLeft w:val="0"/>
      <w:marRight w:val="0"/>
      <w:marTop w:val="0"/>
      <w:marBottom w:val="0"/>
      <w:divBdr>
        <w:top w:val="none" w:sz="0" w:space="0" w:color="auto"/>
        <w:left w:val="none" w:sz="0" w:space="0" w:color="auto"/>
        <w:bottom w:val="none" w:sz="0" w:space="0" w:color="auto"/>
        <w:right w:val="none" w:sz="0" w:space="0" w:color="auto"/>
      </w:divBdr>
    </w:div>
    <w:div w:id="1916624429">
      <w:bodyDiv w:val="1"/>
      <w:marLeft w:val="0"/>
      <w:marRight w:val="0"/>
      <w:marTop w:val="0"/>
      <w:marBottom w:val="0"/>
      <w:divBdr>
        <w:top w:val="none" w:sz="0" w:space="0" w:color="auto"/>
        <w:left w:val="none" w:sz="0" w:space="0" w:color="auto"/>
        <w:bottom w:val="none" w:sz="0" w:space="0" w:color="auto"/>
        <w:right w:val="none" w:sz="0" w:space="0" w:color="auto"/>
      </w:divBdr>
    </w:div>
    <w:div w:id="1933470487">
      <w:bodyDiv w:val="1"/>
      <w:marLeft w:val="0"/>
      <w:marRight w:val="0"/>
      <w:marTop w:val="0"/>
      <w:marBottom w:val="0"/>
      <w:divBdr>
        <w:top w:val="none" w:sz="0" w:space="0" w:color="auto"/>
        <w:left w:val="none" w:sz="0" w:space="0" w:color="auto"/>
        <w:bottom w:val="none" w:sz="0" w:space="0" w:color="auto"/>
        <w:right w:val="none" w:sz="0" w:space="0" w:color="auto"/>
      </w:divBdr>
      <w:divsChild>
        <w:div w:id="1074006537">
          <w:marLeft w:val="0"/>
          <w:marRight w:val="0"/>
          <w:marTop w:val="0"/>
          <w:marBottom w:val="0"/>
          <w:divBdr>
            <w:top w:val="none" w:sz="0" w:space="0" w:color="auto"/>
            <w:left w:val="none" w:sz="0" w:space="0" w:color="auto"/>
            <w:bottom w:val="none" w:sz="0" w:space="0" w:color="auto"/>
            <w:right w:val="none" w:sz="0" w:space="0" w:color="auto"/>
          </w:divBdr>
          <w:divsChild>
            <w:div w:id="1800881155">
              <w:marLeft w:val="0"/>
              <w:marRight w:val="0"/>
              <w:marTop w:val="0"/>
              <w:marBottom w:val="0"/>
              <w:divBdr>
                <w:top w:val="none" w:sz="0" w:space="0" w:color="auto"/>
                <w:left w:val="none" w:sz="0" w:space="0" w:color="auto"/>
                <w:bottom w:val="none" w:sz="0" w:space="0" w:color="auto"/>
                <w:right w:val="none" w:sz="0" w:space="0" w:color="auto"/>
              </w:divBdr>
              <w:divsChild>
                <w:div w:id="178515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1448662">
      <w:bodyDiv w:val="1"/>
      <w:marLeft w:val="0"/>
      <w:marRight w:val="0"/>
      <w:marTop w:val="0"/>
      <w:marBottom w:val="0"/>
      <w:divBdr>
        <w:top w:val="none" w:sz="0" w:space="0" w:color="auto"/>
        <w:left w:val="none" w:sz="0" w:space="0" w:color="auto"/>
        <w:bottom w:val="none" w:sz="0" w:space="0" w:color="auto"/>
        <w:right w:val="none" w:sz="0" w:space="0" w:color="auto"/>
      </w:divBdr>
    </w:div>
    <w:div w:id="1945527631">
      <w:bodyDiv w:val="1"/>
      <w:marLeft w:val="0"/>
      <w:marRight w:val="0"/>
      <w:marTop w:val="0"/>
      <w:marBottom w:val="0"/>
      <w:divBdr>
        <w:top w:val="none" w:sz="0" w:space="0" w:color="auto"/>
        <w:left w:val="none" w:sz="0" w:space="0" w:color="auto"/>
        <w:bottom w:val="none" w:sz="0" w:space="0" w:color="auto"/>
        <w:right w:val="none" w:sz="0" w:space="0" w:color="auto"/>
      </w:divBdr>
    </w:div>
    <w:div w:id="1950549711">
      <w:bodyDiv w:val="1"/>
      <w:marLeft w:val="0"/>
      <w:marRight w:val="0"/>
      <w:marTop w:val="0"/>
      <w:marBottom w:val="0"/>
      <w:divBdr>
        <w:top w:val="none" w:sz="0" w:space="0" w:color="auto"/>
        <w:left w:val="none" w:sz="0" w:space="0" w:color="auto"/>
        <w:bottom w:val="none" w:sz="0" w:space="0" w:color="auto"/>
        <w:right w:val="none" w:sz="0" w:space="0" w:color="auto"/>
      </w:divBdr>
      <w:divsChild>
        <w:div w:id="388965175">
          <w:marLeft w:val="0"/>
          <w:marRight w:val="0"/>
          <w:marTop w:val="0"/>
          <w:marBottom w:val="0"/>
          <w:divBdr>
            <w:top w:val="none" w:sz="0" w:space="0" w:color="auto"/>
            <w:left w:val="none" w:sz="0" w:space="0" w:color="auto"/>
            <w:bottom w:val="none" w:sz="0" w:space="0" w:color="auto"/>
            <w:right w:val="none" w:sz="0" w:space="0" w:color="auto"/>
          </w:divBdr>
          <w:divsChild>
            <w:div w:id="1633712237">
              <w:marLeft w:val="0"/>
              <w:marRight w:val="0"/>
              <w:marTop w:val="0"/>
              <w:marBottom w:val="0"/>
              <w:divBdr>
                <w:top w:val="none" w:sz="0" w:space="0" w:color="auto"/>
                <w:left w:val="none" w:sz="0" w:space="0" w:color="auto"/>
                <w:bottom w:val="none" w:sz="0" w:space="0" w:color="auto"/>
                <w:right w:val="none" w:sz="0" w:space="0" w:color="auto"/>
              </w:divBdr>
              <w:divsChild>
                <w:div w:id="387849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21396">
      <w:bodyDiv w:val="1"/>
      <w:marLeft w:val="0"/>
      <w:marRight w:val="0"/>
      <w:marTop w:val="0"/>
      <w:marBottom w:val="0"/>
      <w:divBdr>
        <w:top w:val="none" w:sz="0" w:space="0" w:color="auto"/>
        <w:left w:val="none" w:sz="0" w:space="0" w:color="auto"/>
        <w:bottom w:val="none" w:sz="0" w:space="0" w:color="auto"/>
        <w:right w:val="none" w:sz="0" w:space="0" w:color="auto"/>
      </w:divBdr>
    </w:div>
    <w:div w:id="1985547325">
      <w:bodyDiv w:val="1"/>
      <w:marLeft w:val="0"/>
      <w:marRight w:val="0"/>
      <w:marTop w:val="0"/>
      <w:marBottom w:val="0"/>
      <w:divBdr>
        <w:top w:val="none" w:sz="0" w:space="0" w:color="auto"/>
        <w:left w:val="none" w:sz="0" w:space="0" w:color="auto"/>
        <w:bottom w:val="none" w:sz="0" w:space="0" w:color="auto"/>
        <w:right w:val="none" w:sz="0" w:space="0" w:color="auto"/>
      </w:divBdr>
      <w:divsChild>
        <w:div w:id="1799639429">
          <w:marLeft w:val="0"/>
          <w:marRight w:val="0"/>
          <w:marTop w:val="0"/>
          <w:marBottom w:val="0"/>
          <w:divBdr>
            <w:top w:val="none" w:sz="0" w:space="0" w:color="auto"/>
            <w:left w:val="none" w:sz="0" w:space="0" w:color="auto"/>
            <w:bottom w:val="none" w:sz="0" w:space="0" w:color="auto"/>
            <w:right w:val="none" w:sz="0" w:space="0" w:color="auto"/>
          </w:divBdr>
          <w:divsChild>
            <w:div w:id="690568226">
              <w:marLeft w:val="0"/>
              <w:marRight w:val="0"/>
              <w:marTop w:val="0"/>
              <w:marBottom w:val="0"/>
              <w:divBdr>
                <w:top w:val="none" w:sz="0" w:space="0" w:color="auto"/>
                <w:left w:val="none" w:sz="0" w:space="0" w:color="auto"/>
                <w:bottom w:val="none" w:sz="0" w:space="0" w:color="auto"/>
                <w:right w:val="none" w:sz="0" w:space="0" w:color="auto"/>
              </w:divBdr>
              <w:divsChild>
                <w:div w:id="74103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5874">
      <w:bodyDiv w:val="1"/>
      <w:marLeft w:val="0"/>
      <w:marRight w:val="0"/>
      <w:marTop w:val="0"/>
      <w:marBottom w:val="0"/>
      <w:divBdr>
        <w:top w:val="none" w:sz="0" w:space="0" w:color="auto"/>
        <w:left w:val="none" w:sz="0" w:space="0" w:color="auto"/>
        <w:bottom w:val="none" w:sz="0" w:space="0" w:color="auto"/>
        <w:right w:val="none" w:sz="0" w:space="0" w:color="auto"/>
      </w:divBdr>
      <w:divsChild>
        <w:div w:id="585043952">
          <w:marLeft w:val="0"/>
          <w:marRight w:val="0"/>
          <w:marTop w:val="0"/>
          <w:marBottom w:val="0"/>
          <w:divBdr>
            <w:top w:val="none" w:sz="0" w:space="0" w:color="auto"/>
            <w:left w:val="none" w:sz="0" w:space="0" w:color="auto"/>
            <w:bottom w:val="none" w:sz="0" w:space="0" w:color="auto"/>
            <w:right w:val="none" w:sz="0" w:space="0" w:color="auto"/>
          </w:divBdr>
          <w:divsChild>
            <w:div w:id="1384982104">
              <w:marLeft w:val="0"/>
              <w:marRight w:val="0"/>
              <w:marTop w:val="0"/>
              <w:marBottom w:val="0"/>
              <w:divBdr>
                <w:top w:val="none" w:sz="0" w:space="0" w:color="auto"/>
                <w:left w:val="none" w:sz="0" w:space="0" w:color="auto"/>
                <w:bottom w:val="none" w:sz="0" w:space="0" w:color="auto"/>
                <w:right w:val="none" w:sz="0" w:space="0" w:color="auto"/>
              </w:divBdr>
              <w:divsChild>
                <w:div w:id="1719427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838084">
      <w:bodyDiv w:val="1"/>
      <w:marLeft w:val="0"/>
      <w:marRight w:val="0"/>
      <w:marTop w:val="0"/>
      <w:marBottom w:val="0"/>
      <w:divBdr>
        <w:top w:val="none" w:sz="0" w:space="0" w:color="auto"/>
        <w:left w:val="none" w:sz="0" w:space="0" w:color="auto"/>
        <w:bottom w:val="none" w:sz="0" w:space="0" w:color="auto"/>
        <w:right w:val="none" w:sz="0" w:space="0" w:color="auto"/>
      </w:divBdr>
      <w:divsChild>
        <w:div w:id="8727311">
          <w:marLeft w:val="0"/>
          <w:marRight w:val="0"/>
          <w:marTop w:val="0"/>
          <w:marBottom w:val="0"/>
          <w:divBdr>
            <w:top w:val="none" w:sz="0" w:space="0" w:color="auto"/>
            <w:left w:val="none" w:sz="0" w:space="0" w:color="auto"/>
            <w:bottom w:val="none" w:sz="0" w:space="0" w:color="auto"/>
            <w:right w:val="none" w:sz="0" w:space="0" w:color="auto"/>
          </w:divBdr>
          <w:divsChild>
            <w:div w:id="1935741823">
              <w:marLeft w:val="0"/>
              <w:marRight w:val="0"/>
              <w:marTop w:val="0"/>
              <w:marBottom w:val="0"/>
              <w:divBdr>
                <w:top w:val="none" w:sz="0" w:space="0" w:color="auto"/>
                <w:left w:val="none" w:sz="0" w:space="0" w:color="auto"/>
                <w:bottom w:val="none" w:sz="0" w:space="0" w:color="auto"/>
                <w:right w:val="none" w:sz="0" w:space="0" w:color="auto"/>
              </w:divBdr>
              <w:divsChild>
                <w:div w:id="160638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539751">
      <w:bodyDiv w:val="1"/>
      <w:marLeft w:val="0"/>
      <w:marRight w:val="0"/>
      <w:marTop w:val="0"/>
      <w:marBottom w:val="0"/>
      <w:divBdr>
        <w:top w:val="none" w:sz="0" w:space="0" w:color="auto"/>
        <w:left w:val="none" w:sz="0" w:space="0" w:color="auto"/>
        <w:bottom w:val="none" w:sz="0" w:space="0" w:color="auto"/>
        <w:right w:val="none" w:sz="0" w:space="0" w:color="auto"/>
      </w:divBdr>
      <w:divsChild>
        <w:div w:id="1880047000">
          <w:marLeft w:val="0"/>
          <w:marRight w:val="0"/>
          <w:marTop w:val="0"/>
          <w:marBottom w:val="0"/>
          <w:divBdr>
            <w:top w:val="none" w:sz="0" w:space="0" w:color="auto"/>
            <w:left w:val="none" w:sz="0" w:space="0" w:color="auto"/>
            <w:bottom w:val="none" w:sz="0" w:space="0" w:color="auto"/>
            <w:right w:val="none" w:sz="0" w:space="0" w:color="auto"/>
          </w:divBdr>
          <w:divsChild>
            <w:div w:id="631441902">
              <w:marLeft w:val="0"/>
              <w:marRight w:val="0"/>
              <w:marTop w:val="0"/>
              <w:marBottom w:val="0"/>
              <w:divBdr>
                <w:top w:val="none" w:sz="0" w:space="0" w:color="auto"/>
                <w:left w:val="none" w:sz="0" w:space="0" w:color="auto"/>
                <w:bottom w:val="none" w:sz="0" w:space="0" w:color="auto"/>
                <w:right w:val="none" w:sz="0" w:space="0" w:color="auto"/>
              </w:divBdr>
              <w:divsChild>
                <w:div w:id="1760252887">
                  <w:marLeft w:val="0"/>
                  <w:marRight w:val="0"/>
                  <w:marTop w:val="0"/>
                  <w:marBottom w:val="0"/>
                  <w:divBdr>
                    <w:top w:val="none" w:sz="0" w:space="0" w:color="auto"/>
                    <w:left w:val="none" w:sz="0" w:space="0" w:color="auto"/>
                    <w:bottom w:val="none" w:sz="0" w:space="0" w:color="auto"/>
                    <w:right w:val="none" w:sz="0" w:space="0" w:color="auto"/>
                  </w:divBdr>
                  <w:divsChild>
                    <w:div w:id="1141532171">
                      <w:marLeft w:val="0"/>
                      <w:marRight w:val="0"/>
                      <w:marTop w:val="0"/>
                      <w:marBottom w:val="0"/>
                      <w:divBdr>
                        <w:top w:val="none" w:sz="0" w:space="0" w:color="auto"/>
                        <w:left w:val="none" w:sz="0" w:space="0" w:color="auto"/>
                        <w:bottom w:val="none" w:sz="0" w:space="0" w:color="auto"/>
                        <w:right w:val="none" w:sz="0" w:space="0" w:color="auto"/>
                      </w:divBdr>
                      <w:divsChild>
                        <w:div w:id="1363702006">
                          <w:marLeft w:val="0"/>
                          <w:marRight w:val="0"/>
                          <w:marTop w:val="0"/>
                          <w:marBottom w:val="0"/>
                          <w:divBdr>
                            <w:top w:val="none" w:sz="0" w:space="0" w:color="auto"/>
                            <w:left w:val="none" w:sz="0" w:space="0" w:color="auto"/>
                            <w:bottom w:val="none" w:sz="0" w:space="0" w:color="auto"/>
                            <w:right w:val="none" w:sz="0" w:space="0" w:color="auto"/>
                          </w:divBdr>
                          <w:divsChild>
                            <w:div w:id="823813853">
                              <w:marLeft w:val="0"/>
                              <w:marRight w:val="0"/>
                              <w:marTop w:val="0"/>
                              <w:marBottom w:val="0"/>
                              <w:divBdr>
                                <w:top w:val="none" w:sz="0" w:space="0" w:color="auto"/>
                                <w:left w:val="none" w:sz="0" w:space="0" w:color="auto"/>
                                <w:bottom w:val="none" w:sz="0" w:space="0" w:color="auto"/>
                                <w:right w:val="none" w:sz="0" w:space="0" w:color="auto"/>
                              </w:divBdr>
                              <w:divsChild>
                                <w:div w:id="1057631480">
                                  <w:marLeft w:val="0"/>
                                  <w:marRight w:val="0"/>
                                  <w:marTop w:val="0"/>
                                  <w:marBottom w:val="0"/>
                                  <w:divBdr>
                                    <w:top w:val="none" w:sz="0" w:space="0" w:color="auto"/>
                                    <w:left w:val="none" w:sz="0" w:space="0" w:color="auto"/>
                                    <w:bottom w:val="none" w:sz="0" w:space="0" w:color="auto"/>
                                    <w:right w:val="none" w:sz="0" w:space="0" w:color="auto"/>
                                  </w:divBdr>
                                  <w:divsChild>
                                    <w:div w:id="784351919">
                                      <w:marLeft w:val="0"/>
                                      <w:marRight w:val="300"/>
                                      <w:marTop w:val="180"/>
                                      <w:marBottom w:val="0"/>
                                      <w:divBdr>
                                        <w:top w:val="none" w:sz="0" w:space="0" w:color="auto"/>
                                        <w:left w:val="none" w:sz="0" w:space="0" w:color="auto"/>
                                        <w:bottom w:val="none" w:sz="0" w:space="0" w:color="auto"/>
                                        <w:right w:val="none" w:sz="0" w:space="0" w:color="auto"/>
                                      </w:divBdr>
                                      <w:divsChild>
                                        <w:div w:id="174052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7486169">
                  <w:marLeft w:val="0"/>
                  <w:marRight w:val="0"/>
                  <w:marTop w:val="0"/>
                  <w:marBottom w:val="0"/>
                  <w:divBdr>
                    <w:top w:val="none" w:sz="0" w:space="0" w:color="auto"/>
                    <w:left w:val="none" w:sz="0" w:space="0" w:color="auto"/>
                    <w:bottom w:val="none" w:sz="0" w:space="0" w:color="auto"/>
                    <w:right w:val="none" w:sz="0" w:space="0" w:color="auto"/>
                  </w:divBdr>
                  <w:divsChild>
                    <w:div w:id="1475222650">
                      <w:marLeft w:val="0"/>
                      <w:marRight w:val="0"/>
                      <w:marTop w:val="0"/>
                      <w:marBottom w:val="0"/>
                      <w:divBdr>
                        <w:top w:val="none" w:sz="0" w:space="0" w:color="auto"/>
                        <w:left w:val="none" w:sz="0" w:space="0" w:color="auto"/>
                        <w:bottom w:val="none" w:sz="0" w:space="0" w:color="auto"/>
                        <w:right w:val="none" w:sz="0" w:space="0" w:color="auto"/>
                      </w:divBdr>
                      <w:divsChild>
                        <w:div w:id="451440850">
                          <w:marLeft w:val="0"/>
                          <w:marRight w:val="0"/>
                          <w:marTop w:val="0"/>
                          <w:marBottom w:val="0"/>
                          <w:divBdr>
                            <w:top w:val="none" w:sz="0" w:space="0" w:color="auto"/>
                            <w:left w:val="none" w:sz="0" w:space="0" w:color="auto"/>
                            <w:bottom w:val="none" w:sz="0" w:space="0" w:color="auto"/>
                            <w:right w:val="none" w:sz="0" w:space="0" w:color="auto"/>
                          </w:divBdr>
                          <w:divsChild>
                            <w:div w:id="1796292367">
                              <w:marLeft w:val="0"/>
                              <w:marRight w:val="0"/>
                              <w:marTop w:val="0"/>
                              <w:marBottom w:val="0"/>
                              <w:divBdr>
                                <w:top w:val="none" w:sz="0" w:space="0" w:color="auto"/>
                                <w:left w:val="none" w:sz="0" w:space="0" w:color="auto"/>
                                <w:bottom w:val="none" w:sz="0" w:space="0" w:color="auto"/>
                                <w:right w:val="none" w:sz="0" w:space="0" w:color="auto"/>
                              </w:divBdr>
                              <w:divsChild>
                                <w:div w:id="1977029509">
                                  <w:marLeft w:val="0"/>
                                  <w:marRight w:val="0"/>
                                  <w:marTop w:val="0"/>
                                  <w:marBottom w:val="0"/>
                                  <w:divBdr>
                                    <w:top w:val="none" w:sz="0" w:space="0" w:color="auto"/>
                                    <w:left w:val="none" w:sz="0" w:space="0" w:color="auto"/>
                                    <w:bottom w:val="none" w:sz="0" w:space="0" w:color="auto"/>
                                    <w:right w:val="none" w:sz="0" w:space="0" w:color="auto"/>
                                  </w:divBdr>
                                </w:div>
                              </w:divsChild>
                            </w:div>
                            <w:div w:id="710304909">
                              <w:marLeft w:val="0"/>
                              <w:marRight w:val="0"/>
                              <w:marTop w:val="0"/>
                              <w:marBottom w:val="0"/>
                              <w:divBdr>
                                <w:top w:val="none" w:sz="0" w:space="0" w:color="auto"/>
                                <w:left w:val="none" w:sz="0" w:space="0" w:color="auto"/>
                                <w:bottom w:val="none" w:sz="0" w:space="0" w:color="auto"/>
                                <w:right w:val="none" w:sz="0" w:space="0" w:color="auto"/>
                              </w:divBdr>
                              <w:divsChild>
                                <w:div w:id="1337419494">
                                  <w:marLeft w:val="0"/>
                                  <w:marRight w:val="0"/>
                                  <w:marTop w:val="0"/>
                                  <w:marBottom w:val="0"/>
                                  <w:divBdr>
                                    <w:top w:val="none" w:sz="0" w:space="0" w:color="auto"/>
                                    <w:left w:val="none" w:sz="0" w:space="0" w:color="auto"/>
                                    <w:bottom w:val="none" w:sz="0" w:space="0" w:color="auto"/>
                                    <w:right w:val="none" w:sz="0" w:space="0" w:color="auto"/>
                                  </w:divBdr>
                                  <w:divsChild>
                                    <w:div w:id="73556140">
                                      <w:marLeft w:val="0"/>
                                      <w:marRight w:val="15"/>
                                      <w:marTop w:val="0"/>
                                      <w:marBottom w:val="0"/>
                                      <w:divBdr>
                                        <w:top w:val="none" w:sz="0" w:space="0" w:color="auto"/>
                                        <w:left w:val="none" w:sz="0" w:space="0" w:color="auto"/>
                                        <w:bottom w:val="none" w:sz="0" w:space="0" w:color="auto"/>
                                        <w:right w:val="none" w:sz="0" w:space="0" w:color="auto"/>
                                      </w:divBdr>
                                      <w:divsChild>
                                        <w:div w:id="747308826">
                                          <w:marLeft w:val="0"/>
                                          <w:marRight w:val="0"/>
                                          <w:marTop w:val="0"/>
                                          <w:marBottom w:val="0"/>
                                          <w:divBdr>
                                            <w:top w:val="none" w:sz="0" w:space="0" w:color="auto"/>
                                            <w:left w:val="none" w:sz="0" w:space="0" w:color="auto"/>
                                            <w:bottom w:val="none" w:sz="0" w:space="0" w:color="auto"/>
                                            <w:right w:val="none" w:sz="0" w:space="0" w:color="auto"/>
                                          </w:divBdr>
                                          <w:divsChild>
                                            <w:div w:id="1914313604">
                                              <w:marLeft w:val="0"/>
                                              <w:marRight w:val="0"/>
                                              <w:marTop w:val="0"/>
                                              <w:marBottom w:val="0"/>
                                              <w:divBdr>
                                                <w:top w:val="none" w:sz="0" w:space="0" w:color="auto"/>
                                                <w:left w:val="none" w:sz="0" w:space="0" w:color="auto"/>
                                                <w:bottom w:val="none" w:sz="0" w:space="0" w:color="auto"/>
                                                <w:right w:val="none" w:sz="0" w:space="0" w:color="auto"/>
                                              </w:divBdr>
                                              <w:divsChild>
                                                <w:div w:id="8590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12124203">
      <w:bodyDiv w:val="1"/>
      <w:marLeft w:val="0"/>
      <w:marRight w:val="0"/>
      <w:marTop w:val="0"/>
      <w:marBottom w:val="0"/>
      <w:divBdr>
        <w:top w:val="none" w:sz="0" w:space="0" w:color="auto"/>
        <w:left w:val="none" w:sz="0" w:space="0" w:color="auto"/>
        <w:bottom w:val="none" w:sz="0" w:space="0" w:color="auto"/>
        <w:right w:val="none" w:sz="0" w:space="0" w:color="auto"/>
      </w:divBdr>
    </w:div>
    <w:div w:id="2132628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3DC38-1779-5846-A4C5-64C9ACE98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43</Pages>
  <Words>27351</Words>
  <Characters>155905</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mbit</dc:creator>
  <cp:lastModifiedBy>nhannhh</cp:lastModifiedBy>
  <cp:revision>4920</cp:revision>
  <dcterms:created xsi:type="dcterms:W3CDTF">2020-04-21T14:00:00Z</dcterms:created>
  <dcterms:modified xsi:type="dcterms:W3CDTF">2020-04-25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16ae052-a10e-3812-86a1-0ac89146df1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